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930ECD4" w14:textId="1E809C99" w:rsidR="00B11A7E" w:rsidRDefault="00897EF7" w:rsidP="00340427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</w:t>
      </w:r>
      <w:r w:rsidR="00340427" w:rsidRPr="00340427">
        <w:rPr>
          <w:rFonts w:ascii="Times New Roman" w:hAnsi="Times New Roman" w:cs="Times New Roman"/>
        </w:rPr>
        <w:t xml:space="preserve">S1. Sites </w:t>
      </w:r>
      <w:r w:rsidR="00802882">
        <w:rPr>
          <w:rFonts w:ascii="Times New Roman" w:hAnsi="Times New Roman" w:cs="Times New Roman"/>
        </w:rPr>
        <w:t>and Demographic Data</w:t>
      </w:r>
      <w:r w:rsidR="00992C55">
        <w:rPr>
          <w:rFonts w:ascii="Times New Roman" w:hAnsi="Times New Roman" w:cs="Times New Roman"/>
        </w:rPr>
        <w:t>.</w:t>
      </w:r>
      <w:bookmarkStart w:id="0" w:name="_GoBack"/>
      <w:bookmarkEnd w:id="0"/>
    </w:p>
    <w:p w14:paraId="72F43ACC" w14:textId="77777777" w:rsidR="00992C55" w:rsidRPr="00340427" w:rsidRDefault="00992C55" w:rsidP="00340427">
      <w:pPr>
        <w:jc w:val="center"/>
        <w:rPr>
          <w:rFonts w:ascii="Times New Roman" w:hAnsi="Times New Roman" w:cs="Times New Roman"/>
        </w:rPr>
      </w:pPr>
    </w:p>
    <w:tbl>
      <w:tblPr>
        <w:tblStyle w:val="LightShading"/>
        <w:tblW w:w="12978" w:type="dxa"/>
        <w:tblLook w:val="04A0" w:firstRow="1" w:lastRow="0" w:firstColumn="1" w:lastColumn="0" w:noHBand="0" w:noVBand="1"/>
      </w:tblPr>
      <w:tblGrid>
        <w:gridCol w:w="4105"/>
        <w:gridCol w:w="1533"/>
        <w:gridCol w:w="802"/>
        <w:gridCol w:w="876"/>
        <w:gridCol w:w="876"/>
        <w:gridCol w:w="876"/>
        <w:gridCol w:w="805"/>
        <w:gridCol w:w="875"/>
        <w:gridCol w:w="875"/>
        <w:gridCol w:w="1355"/>
      </w:tblGrid>
      <w:tr w:rsidR="002F1E94" w:rsidRPr="00340427" w14:paraId="3E141416" w14:textId="77777777" w:rsidTr="001A72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4864B40" w14:textId="77777777" w:rsidR="00381D62" w:rsidRDefault="00381D62" w:rsidP="008663C6">
            <w:pPr>
              <w:rPr>
                <w:rFonts w:ascii="Times New Roman" w:hAnsi="Times New Roman" w:cs="Times New Roman"/>
                <w:b w:val="0"/>
              </w:rPr>
            </w:pPr>
          </w:p>
          <w:p w14:paraId="3F01C1EC" w14:textId="77777777" w:rsidR="00381D62" w:rsidRDefault="00381D62" w:rsidP="008663C6">
            <w:pPr>
              <w:rPr>
                <w:rFonts w:ascii="Times New Roman" w:hAnsi="Times New Roman" w:cs="Times New Roman"/>
                <w:b w:val="0"/>
              </w:rPr>
            </w:pPr>
          </w:p>
          <w:p w14:paraId="24FA51CA" w14:textId="77777777" w:rsidR="00BB20F3" w:rsidRPr="00340427" w:rsidRDefault="00BB20F3" w:rsidP="008663C6">
            <w:pPr>
              <w:rPr>
                <w:rFonts w:ascii="Times New Roman" w:hAnsi="Times New Roman" w:cs="Times New Roman"/>
                <w:b w:val="0"/>
              </w:rPr>
            </w:pPr>
            <w:r w:rsidRPr="00340427">
              <w:rPr>
                <w:rFonts w:ascii="Times New Roman" w:hAnsi="Times New Roman" w:cs="Times New Roman"/>
                <w:b w:val="0"/>
              </w:rPr>
              <w:t>Area/Site</w:t>
            </w:r>
          </w:p>
        </w:tc>
        <w:tc>
          <w:tcPr>
            <w:tcW w:w="591" w:type="pct"/>
            <w:shd w:val="clear" w:color="auto" w:fill="auto"/>
          </w:tcPr>
          <w:p w14:paraId="4179553F" w14:textId="77777777" w:rsidR="00381D62" w:rsidRDefault="00381D62" w:rsidP="008663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322084E1" w14:textId="77777777" w:rsidR="00BB20F3" w:rsidRDefault="00BB20F3" w:rsidP="008663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ulture</w:t>
            </w:r>
          </w:p>
          <w:p w14:paraId="2496850E" w14:textId="5061C01A" w:rsidR="00BB20F3" w:rsidRPr="00340427" w:rsidRDefault="00BB20F3" w:rsidP="008663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rea</w:t>
            </w:r>
          </w:p>
        </w:tc>
        <w:tc>
          <w:tcPr>
            <w:tcW w:w="309" w:type="pct"/>
            <w:shd w:val="clear" w:color="auto" w:fill="auto"/>
          </w:tcPr>
          <w:p w14:paraId="3D7B3158" w14:textId="77777777" w:rsidR="00BB20F3" w:rsidRPr="00340427" w:rsidRDefault="00BB20F3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ite date (A.D)</w:t>
            </w:r>
          </w:p>
        </w:tc>
        <w:tc>
          <w:tcPr>
            <w:tcW w:w="337" w:type="pct"/>
            <w:shd w:val="clear" w:color="auto" w:fill="auto"/>
          </w:tcPr>
          <w:p w14:paraId="66C83BE9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</w:rPr>
            </w:pPr>
          </w:p>
          <w:p w14:paraId="2AAF344F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</w:rPr>
            </w:pPr>
          </w:p>
          <w:p w14:paraId="3A20CCD8" w14:textId="77777777" w:rsidR="00BB20F3" w:rsidRPr="00340427" w:rsidRDefault="00BB20F3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proofErr w:type="gramStart"/>
            <w:r>
              <w:rPr>
                <w:rFonts w:ascii="Times New Roman" w:hAnsi="Times New Roman" w:cs="Times New Roman"/>
                <w:b w:val="0"/>
                <w:i/>
              </w:rPr>
              <w:t>n</w:t>
            </w:r>
            <w:proofErr w:type="gramEnd"/>
            <w:r>
              <w:rPr>
                <w:rFonts w:ascii="Times New Roman" w:hAnsi="Times New Roman" w:cs="Times New Roman"/>
                <w:b w:val="0"/>
              </w:rPr>
              <w:t>(5+)</w:t>
            </w:r>
          </w:p>
        </w:tc>
        <w:tc>
          <w:tcPr>
            <w:tcW w:w="337" w:type="pct"/>
            <w:shd w:val="clear" w:color="auto" w:fill="auto"/>
          </w:tcPr>
          <w:p w14:paraId="1E768C4C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44F11208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175F4613" w14:textId="77777777" w:rsidR="00BB20F3" w:rsidRPr="00340427" w:rsidRDefault="00BB20F3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5-19</w:t>
            </w:r>
          </w:p>
        </w:tc>
        <w:tc>
          <w:tcPr>
            <w:tcW w:w="337" w:type="pct"/>
            <w:shd w:val="clear" w:color="auto" w:fill="auto"/>
          </w:tcPr>
          <w:p w14:paraId="6F4D8F40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0D7D7BFF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3D1004F2" w14:textId="77777777" w:rsidR="00BB20F3" w:rsidRPr="00340427" w:rsidRDefault="00BB20F3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19+</w:t>
            </w:r>
          </w:p>
        </w:tc>
        <w:tc>
          <w:tcPr>
            <w:tcW w:w="310" w:type="pct"/>
            <w:shd w:val="clear" w:color="auto" w:fill="auto"/>
          </w:tcPr>
          <w:p w14:paraId="220A8EED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  <w:vertAlign w:val="subscript"/>
              </w:rPr>
            </w:pPr>
          </w:p>
          <w:p w14:paraId="0A19D0CD" w14:textId="77777777" w:rsidR="00381D62" w:rsidRDefault="00381D62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  <w:vertAlign w:val="subscript"/>
              </w:rPr>
            </w:pPr>
          </w:p>
          <w:p w14:paraId="2A9A7AAD" w14:textId="1FF270C6" w:rsidR="00BB20F3" w:rsidRPr="00340427" w:rsidRDefault="00BB20F3" w:rsidP="008663C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40427">
              <w:rPr>
                <w:rFonts w:ascii="Times New Roman" w:hAnsi="Times New Roman" w:cs="Times New Roman"/>
                <w:b w:val="0"/>
                <w:i/>
                <w:vertAlign w:val="subscript"/>
              </w:rPr>
              <w:t>15</w:t>
            </w:r>
            <w:r>
              <w:rPr>
                <w:rFonts w:ascii="Times New Roman" w:hAnsi="Times New Roman" w:cs="Times New Roman"/>
                <w:b w:val="0"/>
                <w:i/>
              </w:rPr>
              <w:t>P</w:t>
            </w:r>
            <w:r w:rsidRPr="00340427">
              <w:rPr>
                <w:rFonts w:ascii="Times New Roman" w:hAnsi="Times New Roman" w:cs="Times New Roman"/>
                <w:b w:val="0"/>
                <w:i/>
                <w:vertAlign w:val="subscript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1B6BEC84" w14:textId="77777777" w:rsidR="00381D62" w:rsidRDefault="00381D62" w:rsidP="00C86FC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</w:rPr>
            </w:pPr>
          </w:p>
          <w:p w14:paraId="165D4598" w14:textId="77777777" w:rsidR="00381D62" w:rsidRDefault="00381D62" w:rsidP="00C86FC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</w:rPr>
            </w:pPr>
          </w:p>
          <w:p w14:paraId="1A9B0721" w14:textId="3E36D555" w:rsidR="00BB20F3" w:rsidRPr="00BB20F3" w:rsidRDefault="00BB20F3" w:rsidP="00C86FC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proofErr w:type="gramStart"/>
            <w:r>
              <w:rPr>
                <w:rFonts w:ascii="Times New Roman" w:hAnsi="Times New Roman" w:cs="Times New Roman"/>
                <w:b w:val="0"/>
                <w:i/>
              </w:rPr>
              <w:t>e</w:t>
            </w:r>
            <w:r>
              <w:rPr>
                <w:rFonts w:ascii="Times New Roman" w:hAnsi="Times New Roman" w:cs="Times New Roman"/>
                <w:b w:val="0"/>
                <w:i/>
                <w:vertAlign w:val="subscript"/>
              </w:rPr>
              <w:t>0</w:t>
            </w:r>
            <w:r>
              <w:rPr>
                <w:rFonts w:ascii="Times New Roman" w:hAnsi="Times New Roman" w:cs="Times New Roman"/>
                <w:b w:val="0"/>
              </w:rPr>
              <w:t>LT</w:t>
            </w:r>
            <w:proofErr w:type="gramEnd"/>
          </w:p>
        </w:tc>
        <w:tc>
          <w:tcPr>
            <w:tcW w:w="337" w:type="pct"/>
            <w:shd w:val="clear" w:color="auto" w:fill="auto"/>
          </w:tcPr>
          <w:p w14:paraId="13439031" w14:textId="77777777" w:rsidR="00381D62" w:rsidRDefault="00381D62" w:rsidP="00C86FC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i/>
              </w:rPr>
            </w:pPr>
          </w:p>
          <w:p w14:paraId="5CE77701" w14:textId="3E8B0E0B" w:rsidR="00BB20F3" w:rsidRDefault="00BB20F3" w:rsidP="00C86FC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proofErr w:type="gramStart"/>
            <w:r>
              <w:rPr>
                <w:rFonts w:ascii="Times New Roman" w:hAnsi="Times New Roman" w:cs="Times New Roman"/>
                <w:b w:val="0"/>
                <w:i/>
              </w:rPr>
              <w:t>e</w:t>
            </w:r>
            <w:r>
              <w:rPr>
                <w:rFonts w:ascii="Times New Roman" w:hAnsi="Times New Roman" w:cs="Times New Roman"/>
                <w:b w:val="0"/>
                <w:i/>
                <w:vertAlign w:val="subscript"/>
              </w:rPr>
              <w:t>15</w:t>
            </w:r>
            <w:r>
              <w:rPr>
                <w:rFonts w:ascii="Times New Roman" w:hAnsi="Times New Roman" w:cs="Times New Roman"/>
                <w:b w:val="0"/>
              </w:rPr>
              <w:t>LT</w:t>
            </w:r>
            <w:proofErr w:type="gramEnd"/>
            <w:r w:rsidR="001A7294">
              <w:rPr>
                <w:rFonts w:ascii="Times New Roman" w:hAnsi="Times New Roman" w:cs="Times New Roman"/>
                <w:b w:val="0"/>
              </w:rPr>
              <w:t xml:space="preserve"> (+15)</w:t>
            </w:r>
          </w:p>
        </w:tc>
        <w:tc>
          <w:tcPr>
            <w:tcW w:w="522" w:type="pct"/>
            <w:shd w:val="clear" w:color="auto" w:fill="auto"/>
          </w:tcPr>
          <w:p w14:paraId="21FF7594" w14:textId="77777777" w:rsidR="00381D62" w:rsidRDefault="00381D62" w:rsidP="008663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604E7712" w14:textId="77777777" w:rsidR="00381D62" w:rsidRDefault="00381D62" w:rsidP="008663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</w:p>
          <w:p w14:paraId="0361129F" w14:textId="389F936C" w:rsidR="00BB20F3" w:rsidRPr="00340427" w:rsidRDefault="00BB20F3" w:rsidP="008663C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ources</w:t>
            </w:r>
          </w:p>
        </w:tc>
      </w:tr>
      <w:tr w:rsidR="002F1E94" w:rsidRPr="00340427" w14:paraId="7B265186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3535DEB" w14:textId="77777777" w:rsidR="00BB20F3" w:rsidRPr="00340427" w:rsidRDefault="00BB20F3" w:rsidP="009104A0">
            <w:pPr>
              <w:rPr>
                <w:rFonts w:ascii="Times New Roman" w:hAnsi="Times New Roman" w:cs="Times New Roman"/>
                <w:b w:val="0"/>
                <w:i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Fremont Area</w:t>
            </w:r>
          </w:p>
        </w:tc>
        <w:tc>
          <w:tcPr>
            <w:tcW w:w="591" w:type="pct"/>
            <w:shd w:val="clear" w:color="auto" w:fill="auto"/>
          </w:tcPr>
          <w:p w14:paraId="5046D69D" w14:textId="77777777" w:rsidR="00BB20F3" w:rsidRPr="00340427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48A4217F" w14:textId="77777777" w:rsidR="00BB20F3" w:rsidRPr="00340427" w:rsidRDefault="00BB20F3" w:rsidP="009104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BA5E485" w14:textId="77777777" w:rsidR="00BB20F3" w:rsidRPr="00340427" w:rsidRDefault="00BB20F3" w:rsidP="009104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63CA4ED" w14:textId="77777777" w:rsidR="00BB20F3" w:rsidRPr="00340427" w:rsidRDefault="00BB20F3" w:rsidP="009104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F8FCD12" w14:textId="77777777" w:rsidR="00BB20F3" w:rsidRPr="00340427" w:rsidRDefault="00BB20F3" w:rsidP="009104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2ABB157D" w14:textId="77777777" w:rsidR="00BB20F3" w:rsidRPr="00340427" w:rsidRDefault="00BB20F3" w:rsidP="009104A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F8A3B2C" w14:textId="77777777" w:rsidR="00BB20F3" w:rsidRPr="00340427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AE665BD" w14:textId="486D2DFE" w:rsidR="00BB20F3" w:rsidRPr="00340427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634301A" w14:textId="36CD3E93" w:rsidR="00BB20F3" w:rsidRPr="00340427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0A29758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8127A18" w14:textId="164A59EB" w:rsidR="00BB20F3" w:rsidRPr="00340427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eat Salt Lake Wetlands Burials, Period 1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47E29A4C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5B463C8F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0</w:t>
            </w:r>
          </w:p>
        </w:tc>
        <w:tc>
          <w:tcPr>
            <w:tcW w:w="337" w:type="pct"/>
            <w:shd w:val="clear" w:color="auto" w:fill="auto"/>
          </w:tcPr>
          <w:p w14:paraId="308E29D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58E7180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337" w:type="pct"/>
            <w:shd w:val="clear" w:color="auto" w:fill="auto"/>
          </w:tcPr>
          <w:p w14:paraId="3491D455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7</w:t>
            </w:r>
          </w:p>
        </w:tc>
        <w:tc>
          <w:tcPr>
            <w:tcW w:w="310" w:type="pct"/>
            <w:shd w:val="clear" w:color="auto" w:fill="auto"/>
          </w:tcPr>
          <w:p w14:paraId="598B8A2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33</w:t>
            </w:r>
          </w:p>
        </w:tc>
        <w:tc>
          <w:tcPr>
            <w:tcW w:w="337" w:type="pct"/>
            <w:shd w:val="clear" w:color="auto" w:fill="auto"/>
          </w:tcPr>
          <w:p w14:paraId="276ACF3C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EB61CE5" w14:textId="150CCEEB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9401318" w14:textId="59033D46" w:rsidR="00BB20F3" w:rsidRPr="00340427" w:rsidRDefault="00BB20F3" w:rsidP="004E3F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24B6523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38DC461" w14:textId="1E2A8E7C" w:rsidR="00BB20F3" w:rsidRPr="00340427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eat Salt Lake Wetlands Burials, Period 2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20B3BA5F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2A018F2D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0</w:t>
            </w:r>
          </w:p>
        </w:tc>
        <w:tc>
          <w:tcPr>
            <w:tcW w:w="337" w:type="pct"/>
            <w:shd w:val="clear" w:color="auto" w:fill="auto"/>
          </w:tcPr>
          <w:p w14:paraId="18DE81D3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7" w:type="pct"/>
            <w:shd w:val="clear" w:color="auto" w:fill="auto"/>
          </w:tcPr>
          <w:p w14:paraId="2B273247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19C0913B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10" w:type="pct"/>
            <w:shd w:val="clear" w:color="auto" w:fill="auto"/>
          </w:tcPr>
          <w:p w14:paraId="0B904A32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0</w:t>
            </w:r>
          </w:p>
        </w:tc>
        <w:tc>
          <w:tcPr>
            <w:tcW w:w="337" w:type="pct"/>
            <w:shd w:val="clear" w:color="auto" w:fill="auto"/>
          </w:tcPr>
          <w:p w14:paraId="6CBC9742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8B76A96" w14:textId="479CFDAC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97B17C3" w14:textId="5369C0CC" w:rsidR="00BB20F3" w:rsidRPr="00340427" w:rsidRDefault="00BB20F3" w:rsidP="004E3F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39C20D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173CCA0" w14:textId="60D878BD" w:rsidR="00BB20F3" w:rsidRPr="00340427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eat Salt Lake Wetlands Burials, Period 3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327DF8F5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25C498E3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0</w:t>
            </w:r>
          </w:p>
        </w:tc>
        <w:tc>
          <w:tcPr>
            <w:tcW w:w="337" w:type="pct"/>
            <w:shd w:val="clear" w:color="auto" w:fill="auto"/>
          </w:tcPr>
          <w:p w14:paraId="0229F3B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1E767BC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42768CA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10" w:type="pct"/>
            <w:shd w:val="clear" w:color="auto" w:fill="auto"/>
          </w:tcPr>
          <w:p w14:paraId="58FDF473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3</w:t>
            </w:r>
          </w:p>
        </w:tc>
        <w:tc>
          <w:tcPr>
            <w:tcW w:w="337" w:type="pct"/>
            <w:shd w:val="clear" w:color="auto" w:fill="auto"/>
          </w:tcPr>
          <w:p w14:paraId="1A5495B5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E6038E4" w14:textId="1A03AEC6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197B233" w14:textId="1B163B89" w:rsidR="00BB20F3" w:rsidRPr="00340427" w:rsidRDefault="00BB20F3" w:rsidP="004E3F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64A64E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7A5FCC1" w14:textId="77777777" w:rsidR="00BB20F3" w:rsidRPr="00340427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Warren Mounds</w:t>
            </w:r>
          </w:p>
        </w:tc>
        <w:tc>
          <w:tcPr>
            <w:tcW w:w="591" w:type="pct"/>
            <w:shd w:val="clear" w:color="auto" w:fill="auto"/>
          </w:tcPr>
          <w:p w14:paraId="25DE479D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5B6E212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0</w:t>
            </w:r>
          </w:p>
        </w:tc>
        <w:tc>
          <w:tcPr>
            <w:tcW w:w="337" w:type="pct"/>
            <w:shd w:val="clear" w:color="auto" w:fill="auto"/>
          </w:tcPr>
          <w:p w14:paraId="2AFAF48B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78843962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039A49FC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10" w:type="pct"/>
            <w:shd w:val="clear" w:color="auto" w:fill="auto"/>
          </w:tcPr>
          <w:p w14:paraId="5114F2E1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3</w:t>
            </w:r>
          </w:p>
        </w:tc>
        <w:tc>
          <w:tcPr>
            <w:tcW w:w="337" w:type="pct"/>
            <w:shd w:val="clear" w:color="auto" w:fill="auto"/>
          </w:tcPr>
          <w:p w14:paraId="2E3D4B18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4827214" w14:textId="3A0007F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BB693A1" w14:textId="55481754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lter D. Enger&lt;/Author&gt;&lt;Year&gt;1947&lt;/Year&gt;&lt;RecNum&gt;1297&lt;/RecNum&gt;&lt;DisplayText&gt;[2]&lt;/DisplayText&gt;&lt;record&gt;&lt;rec-number&gt;1297&lt;/rec-number&gt;&lt;foreign-keys&gt;&lt;key app="EN" db-id="s2rddv5vmfva0mezts4x55zvs5f2addpsatf" timestamp="1394155059"&gt;1297&lt;/key&gt;&lt;/foreign-keys&gt;&lt;ref-type name="Journal Article"&gt;17&lt;/ref-type&gt;&lt;contributors&gt;&lt;authors&gt;&lt;author&gt;Walter D. Enger, Jr.&lt;/author&gt;&lt;author&gt;Blair, William&lt;/author&gt;&lt;/authors&gt;&lt;/contributors&gt;&lt;titles&gt;&lt;title&gt;Crania from the Warren Mounds and Their Possible Significance to Northern Periphery Archaeology&lt;/title&gt;&lt;secondary-title&gt;American Antiquity&lt;/secondary-title&gt;&lt;short-title&gt;Crania from the Warren Mounds and Their Possible Significance to Northern Periphery Archaeology&lt;/short-title&gt;&lt;/titles&gt;&lt;periodical&gt;&lt;full-title&gt;American Antiquity&lt;/full-title&gt;&lt;/periodical&gt;&lt;pages&gt;142-146&lt;/pages&gt;&lt;volume&gt;13&lt;/volume&gt;&lt;number&gt;2&lt;/number&gt;&lt;dates&gt;&lt;year&gt;1947&lt;/year&gt;&lt;/dates&gt;&lt;label&gt;EngerBlair1947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50C118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F0E9EFB" w14:textId="77777777" w:rsidR="00BB20F3" w:rsidRPr="00340427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Median Village</w:t>
            </w:r>
          </w:p>
        </w:tc>
        <w:tc>
          <w:tcPr>
            <w:tcW w:w="591" w:type="pct"/>
            <w:shd w:val="clear" w:color="auto" w:fill="auto"/>
          </w:tcPr>
          <w:p w14:paraId="2EF5D695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2835CBFA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0</w:t>
            </w:r>
          </w:p>
        </w:tc>
        <w:tc>
          <w:tcPr>
            <w:tcW w:w="337" w:type="pct"/>
            <w:shd w:val="clear" w:color="auto" w:fill="auto"/>
          </w:tcPr>
          <w:p w14:paraId="32DEF1FD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2DF64B4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5CB2D0DC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5303819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63027E1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486877A" w14:textId="0076A772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88FF08C" w14:textId="1C22FABA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ndrews&lt;/Author&gt;&lt;Year&gt;1973&lt;/Year&gt;&lt;RecNum&gt;553&lt;/RecNum&gt;&lt;DisplayText&gt;[3]&lt;/DisplayText&gt;&lt;record&gt;&lt;rec-number&gt;553&lt;/rec-number&gt;&lt;foreign-keys&gt;&lt;key app="EN" db-id="s2rddv5vmfva0mezts4x55zvs5f2addpsatf" timestamp="1394155059"&gt;553&lt;/key&gt;&lt;/foreign-keys&gt;&lt;ref-type name="Book Section"&gt;5&lt;/ref-type&gt;&lt;contributors&gt;&lt;authors&gt;&lt;author&gt;Andrews, Jan&lt;/author&gt;&lt;/authors&gt;&lt;secondary-authors&gt;&lt;author&gt;Jennings, Jesse D.&lt;/author&gt;&lt;author&gt;Mikkelsen, Norma B.&lt;/author&gt;&lt;/secondary-authors&gt;&lt;/contributors&gt;&lt;titles&gt;&lt;title&gt;Analysis of Two Skeletons from Median Village&lt;/title&gt;&lt;secondary-title&gt;Median Village and Fremont Culture Regional Variation&lt;/secondary-title&gt;&lt;short-title&gt;Analysis of Two Skeletons from Median Village&lt;/short-title&gt;&lt;/titles&gt;&lt;pages&gt;167--171&lt;/pages&gt;&lt;dates&gt;&lt;year&gt;1973&lt;/year&gt;&lt;/dates&gt;&lt;publisher&gt;Anthropological Papers No. 95, University of Utah Press, Salt Lake City&lt;/publisher&gt;&lt;label&gt;Andrews1973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witt&lt;/Author&gt;&lt;Year&gt;1973&lt;/Year&gt;&lt;RecNum&gt;1051&lt;/RecNum&gt;&lt;DisplayText&gt;[4]&lt;/DisplayText&gt;&lt;record&gt;&lt;rec-number&gt;1051&lt;/rec-number&gt;&lt;foreign-keys&gt;&lt;key app="EN" db-id="s2rddv5vmfva0mezts4x55zvs5f2addpsatf" timestamp="1394155059"&gt;1051&lt;/key&gt;&lt;/foreign-keys&gt;&lt;ref-type name="Book"&gt;6&lt;/ref-type&gt;&lt;contributors&gt;&lt;authors&gt;&lt;author&gt;Marwitt, John P.&lt;/author&gt;&lt;/authors&gt;&lt;/contributors&gt;&lt;titles&gt;&lt;title&gt;Median Village and Fremont Culture Regional Variation&lt;/title&gt;&lt;short-title&gt;Median Village and Fremont Culture Regional Variation&lt;/short-title&gt;&lt;/titles&gt;&lt;pages&gt;8 and 165-166&lt;/pages&gt;&lt;dates&gt;&lt;year&gt;1973&lt;/year&gt;&lt;/dates&gt;&lt;publisher&gt;Anthropologicl Papers No. 95, University of Utah Press, Salt Lake City&lt;/publisher&gt;&lt;label&gt;Marwitt1973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0897D5F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B08A296" w14:textId="6F197167" w:rsidR="00BB20F3" w:rsidRPr="00340427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eat Salt Lake Wetlands Burials, Period 4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25521FB9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5A97BDC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0</w:t>
            </w:r>
          </w:p>
        </w:tc>
        <w:tc>
          <w:tcPr>
            <w:tcW w:w="337" w:type="pct"/>
            <w:shd w:val="clear" w:color="auto" w:fill="auto"/>
          </w:tcPr>
          <w:p w14:paraId="0A5805F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6DE873B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09AC4824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31584EF1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337" w:type="pct"/>
            <w:shd w:val="clear" w:color="auto" w:fill="auto"/>
          </w:tcPr>
          <w:p w14:paraId="62D52B7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A7A696F" w14:textId="71ABB1E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3D9406E" w14:textId="1E697596" w:rsidR="00BB20F3" w:rsidRPr="00340427" w:rsidRDefault="00BB20F3" w:rsidP="004E3F4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52D38A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59B954F" w14:textId="2B2DE075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eat Salt Lake Wetlands Burials, Period 5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0CBBAB7A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16AE2E8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50</w:t>
            </w:r>
          </w:p>
        </w:tc>
        <w:tc>
          <w:tcPr>
            <w:tcW w:w="337" w:type="pct"/>
            <w:shd w:val="clear" w:color="auto" w:fill="auto"/>
          </w:tcPr>
          <w:p w14:paraId="333AD3C5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37" w:type="pct"/>
            <w:shd w:val="clear" w:color="auto" w:fill="auto"/>
          </w:tcPr>
          <w:p w14:paraId="72DAFC4A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07</w:t>
            </w:r>
          </w:p>
        </w:tc>
        <w:tc>
          <w:tcPr>
            <w:tcW w:w="337" w:type="pct"/>
            <w:shd w:val="clear" w:color="auto" w:fill="auto"/>
          </w:tcPr>
          <w:p w14:paraId="560D86E9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93</w:t>
            </w:r>
          </w:p>
        </w:tc>
        <w:tc>
          <w:tcPr>
            <w:tcW w:w="310" w:type="pct"/>
            <w:shd w:val="clear" w:color="auto" w:fill="auto"/>
          </w:tcPr>
          <w:p w14:paraId="5FFD855D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6</w:t>
            </w:r>
          </w:p>
        </w:tc>
        <w:tc>
          <w:tcPr>
            <w:tcW w:w="337" w:type="pct"/>
            <w:shd w:val="clear" w:color="auto" w:fill="auto"/>
          </w:tcPr>
          <w:p w14:paraId="2E031B0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2CA7CD8" w14:textId="26F206FF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BF23022" w14:textId="4ED0C2F9" w:rsidR="00BB20F3" w:rsidRPr="00340427" w:rsidRDefault="00BB20F3" w:rsidP="004E3F4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BFD508F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2E44B1F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Main Ridge Community at Lost City</w:t>
            </w:r>
          </w:p>
        </w:tc>
        <w:tc>
          <w:tcPr>
            <w:tcW w:w="591" w:type="pct"/>
            <w:shd w:val="clear" w:color="auto" w:fill="auto"/>
          </w:tcPr>
          <w:p w14:paraId="2B22AAEC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6C03DE39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5</w:t>
            </w:r>
          </w:p>
        </w:tc>
        <w:tc>
          <w:tcPr>
            <w:tcW w:w="337" w:type="pct"/>
            <w:shd w:val="clear" w:color="auto" w:fill="auto"/>
          </w:tcPr>
          <w:p w14:paraId="6B711D47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37" w:type="pct"/>
            <w:shd w:val="clear" w:color="auto" w:fill="auto"/>
          </w:tcPr>
          <w:p w14:paraId="6D7D0E46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37" w:type="pct"/>
            <w:shd w:val="clear" w:color="auto" w:fill="auto"/>
          </w:tcPr>
          <w:p w14:paraId="7199796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10" w:type="pct"/>
            <w:shd w:val="clear" w:color="auto" w:fill="auto"/>
          </w:tcPr>
          <w:p w14:paraId="27D36CDD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24</w:t>
            </w:r>
          </w:p>
        </w:tc>
        <w:tc>
          <w:tcPr>
            <w:tcW w:w="337" w:type="pct"/>
            <w:shd w:val="clear" w:color="auto" w:fill="auto"/>
          </w:tcPr>
          <w:p w14:paraId="1A6D0662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9119ABF" w14:textId="4830FD2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5042B48" w14:textId="5DF1DD54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yneis&lt;/Author&gt;&lt;Year&gt;1992&lt;/Year&gt;&lt;RecNum&gt;1032&lt;/RecNum&gt;&lt;DisplayText&gt;[5]&lt;/DisplayText&gt;&lt;record&gt;&lt;rec-number&gt;1032&lt;/rec-number&gt;&lt;foreign-keys&gt;&lt;key app="EN" db-id="s2rddv5vmfva0mezts4x55zvs5f2addpsatf" timestamp="1394155059"&gt;1032&lt;/key&gt;&lt;/foreign-keys&gt;&lt;ref-type name="Book Section"&gt;5&lt;/ref-type&gt;&lt;contributors&gt;&lt;authors&gt;&lt;author&gt;Lyneis, Margaret M.&lt;/author&gt;&lt;/authors&gt;&lt;/contributors&gt;&lt;titles&gt;&lt;title&gt;The Main Ridge Community at Lost City: Virgin Anasazi Architecture, Ceramics, and Burials&lt;/title&gt;&lt;tertiary-title&gt;Anthropological Papers, No. 117&lt;/tertiary-title&gt;&lt;short-title&gt;The Main Ridge Community at Lost City: Virgin Anasazi Architecture, Ceramics, and Burials&lt;/short-title&gt;&lt;/titles&gt;&lt;pages&gt;Table 44&lt;/pages&gt;&lt;dates&gt;&lt;year&gt;1992&lt;/year&gt;&lt;/dates&gt;&lt;publisher&gt;University of Utah, Salt Lake City&lt;/publisher&gt;&lt;label&gt;Lyneis1992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62BE66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0084AE8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aldwell Village</w:t>
            </w:r>
          </w:p>
        </w:tc>
        <w:tc>
          <w:tcPr>
            <w:tcW w:w="591" w:type="pct"/>
            <w:shd w:val="clear" w:color="auto" w:fill="auto"/>
          </w:tcPr>
          <w:p w14:paraId="592E484C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5F98774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25</w:t>
            </w:r>
          </w:p>
        </w:tc>
        <w:tc>
          <w:tcPr>
            <w:tcW w:w="337" w:type="pct"/>
            <w:shd w:val="clear" w:color="auto" w:fill="auto"/>
          </w:tcPr>
          <w:p w14:paraId="7724ED4E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7" w:type="pct"/>
            <w:shd w:val="clear" w:color="auto" w:fill="auto"/>
          </w:tcPr>
          <w:p w14:paraId="5EB0B59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3C33E74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10" w:type="pct"/>
            <w:shd w:val="clear" w:color="auto" w:fill="auto"/>
          </w:tcPr>
          <w:p w14:paraId="2E3C852E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3C2F78C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812DA09" w14:textId="639A9413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2CE0F40" w14:textId="7E3DBC0F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mbler&lt;/Author&gt;&lt;Year&gt;1966&lt;/Year&gt;&lt;RecNum&gt;540&lt;/RecNum&gt;&lt;DisplayText&gt;[6]&lt;/DisplayText&gt;&lt;record&gt;&lt;rec-number&gt;540&lt;/rec-number&gt;&lt;foreign-keys&gt;&lt;key app="EN" db-id="s2rddv5vmfva0mezts4x55zvs5f2addpsatf" timestamp="1394155059"&gt;540&lt;/key&gt;&lt;/foreign-keys&gt;&lt;ref-type name="Thesis"&gt;32&lt;/ref-type&gt;&lt;contributors&gt;&lt;authors&gt;&lt;author&gt;Ambler, John Richard&lt;/author&gt;&lt;/authors&gt;&lt;/contributors&gt;&lt;titles&gt;&lt;title&gt;Caldwell Village and Fremont Prehistory&lt;/title&gt;&lt;short-title&gt;Caldwell Village and Fremont Prehistory&lt;/short-title&gt;&lt;/titles&gt;&lt;pages&gt;64-75&lt;/pages&gt;&lt;dates&gt;&lt;year&gt;1966&lt;/year&gt;&lt;/dates&gt;&lt;publisher&gt;Department of Anthropology: University of Colorado&lt;/publisher&gt;&lt;label&gt;Ambler1966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5D51EA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D333405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oombs Village Site</w:t>
            </w:r>
          </w:p>
        </w:tc>
        <w:tc>
          <w:tcPr>
            <w:tcW w:w="591" w:type="pct"/>
            <w:shd w:val="clear" w:color="auto" w:fill="auto"/>
          </w:tcPr>
          <w:p w14:paraId="205F708C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086D5E57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5</w:t>
            </w:r>
          </w:p>
        </w:tc>
        <w:tc>
          <w:tcPr>
            <w:tcW w:w="337" w:type="pct"/>
            <w:shd w:val="clear" w:color="auto" w:fill="auto"/>
          </w:tcPr>
          <w:p w14:paraId="66C8DAE9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42831C66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3AE5434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0852ECEA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337" w:type="pct"/>
            <w:shd w:val="clear" w:color="auto" w:fill="auto"/>
          </w:tcPr>
          <w:p w14:paraId="10F2391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858D1FB" w14:textId="0438C535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057729F" w14:textId="65960439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urner&lt;/Author&gt;&lt;Year&gt;1961&lt;/Year&gt;&lt;RecNum&gt;1267&lt;/RecNum&gt;&lt;DisplayText&gt;[7]&lt;/DisplayText&gt;&lt;record&gt;&lt;rec-number&gt;1267&lt;/rec-number&gt;&lt;foreign-keys&gt;&lt;key app="EN" db-id="s2rddv5vmfva0mezts4x55zvs5f2addpsatf" timestamp="1394155059"&gt;1267&lt;/key&gt;&lt;/foreign-keys&gt;&lt;ref-type name="Book Section"&gt;5&lt;/ref-type&gt;&lt;contributors&gt;&lt;authors&gt;&lt;author&gt;Turner, Christy G.&lt;/author&gt;&lt;/authors&gt;&lt;/contributors&gt;&lt;titles&gt;&lt;title&gt;Appendix II: Human Skeletons from the Coombs Site: Skeletal and Dental Aspects&lt;/title&gt;&lt;secondary-title&gt;The Coombs Site: Part III, Summary and Conclusions&lt;/secondary-title&gt;&lt;tertiary-title&gt;Anthropological Papers: Glen Canyon Series, Number 8&lt;/tertiary-title&gt;&lt;short-title&gt;Appendix II: Human Skeletons from the Coombs Site: Skeletal and Dental Aspects&lt;/short-title&gt;&lt;/titles&gt;&lt;pages&gt;118-119&lt;/pages&gt;&lt;dates&gt;&lt;year&gt;1961&lt;/year&gt;&lt;/dates&gt;&lt;publisher&gt;Department of Anthropology, University of Utah&lt;/publisher&gt;&lt;label&gt;Turner196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15E458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C057489" w14:textId="5670F21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eat Salt Lake Wetlands Burials, Period 6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38548862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remont</w:t>
            </w:r>
          </w:p>
        </w:tc>
        <w:tc>
          <w:tcPr>
            <w:tcW w:w="309" w:type="pct"/>
            <w:shd w:val="clear" w:color="auto" w:fill="auto"/>
          </w:tcPr>
          <w:p w14:paraId="1E00DE90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337" w:type="pct"/>
            <w:shd w:val="clear" w:color="auto" w:fill="auto"/>
          </w:tcPr>
          <w:p w14:paraId="2266EE5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37" w:type="pct"/>
            <w:shd w:val="clear" w:color="auto" w:fill="auto"/>
          </w:tcPr>
          <w:p w14:paraId="61D14F26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33</w:t>
            </w:r>
          </w:p>
        </w:tc>
        <w:tc>
          <w:tcPr>
            <w:tcW w:w="337" w:type="pct"/>
            <w:shd w:val="clear" w:color="auto" w:fill="auto"/>
          </w:tcPr>
          <w:p w14:paraId="35D647B6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67</w:t>
            </w:r>
          </w:p>
        </w:tc>
        <w:tc>
          <w:tcPr>
            <w:tcW w:w="310" w:type="pct"/>
            <w:shd w:val="clear" w:color="auto" w:fill="auto"/>
          </w:tcPr>
          <w:p w14:paraId="7889E1F6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4</w:t>
            </w:r>
          </w:p>
        </w:tc>
        <w:tc>
          <w:tcPr>
            <w:tcW w:w="337" w:type="pct"/>
            <w:shd w:val="clear" w:color="auto" w:fill="auto"/>
          </w:tcPr>
          <w:p w14:paraId="159168C8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BAE0DFA" w14:textId="378572C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CAE9A32" w14:textId="73D98EB0" w:rsidR="00BB20F3" w:rsidRPr="00340427" w:rsidRDefault="00BB20F3" w:rsidP="00A8523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2&lt;/Year&gt;&lt;RecNum&gt;716&lt;/RecNum&gt;&lt;DisplayText&gt;[1]&lt;/DisplayText&gt;&lt;record&gt;&lt;rec-number&gt;716&lt;/rec-number&gt;&lt;foreign-keys&gt;&lt;key app="EN" db-id="s2rddv5vmfva0mezts4x55zvs5f2addpsatf" timestamp="1394155059"&gt;716&lt;/key&gt;&lt;/foreign-keys&gt;&lt;ref-type name="Journal Article"&gt;17&lt;/ref-type&gt;&lt;contributors&gt;&lt;authors&gt;&lt;author&gt;Coltrain, Joan Brenner&lt;/author&gt;&lt;author&gt;Leavitt, Steven W.&lt;/author&gt;&lt;/authors&gt;&lt;/contributors&gt;&lt;titles&gt;&lt;title&gt;Climate and Diet in Fremont Prehistory: Economic Variability and Abandonment of Maize Agriculture in the Great Salt Lake Basin&lt;/title&gt;&lt;secondary-title&gt;American Antiquity&lt;/secondary-title&gt;&lt;short-title&gt;Climate and Diet in Fremont Prehistory: Economic Variability and Abandonment of Maize Agriculture in the Great Salt Lake Basin&lt;/short-title&gt;&lt;/titles&gt;&lt;periodical&gt;&lt;full-title&gt;American Antiquity&lt;/full-title&gt;&lt;/periodical&gt;&lt;pages&gt;460-461&lt;/pages&gt;&lt;volume&gt;67&lt;/volume&gt;&lt;number&gt;3&lt;/number&gt;&lt;dates&gt;&lt;year&gt;2002&lt;/year&gt;&lt;/dates&gt;&lt;label&gt;ColtrainBrenn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56022A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89D61CC" w14:textId="77777777" w:rsidR="00BB20F3" w:rsidRPr="00F93BB0" w:rsidRDefault="00BB20F3" w:rsidP="009104A0">
            <w:pPr>
              <w:ind w:left="180" w:hanging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Virgin Anasazi Area</w:t>
            </w:r>
          </w:p>
        </w:tc>
        <w:tc>
          <w:tcPr>
            <w:tcW w:w="591" w:type="pct"/>
            <w:shd w:val="clear" w:color="auto" w:fill="auto"/>
          </w:tcPr>
          <w:p w14:paraId="18BD9339" w14:textId="77777777" w:rsidR="00BB20F3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3BC5A974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902A66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5B5858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FD10912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1156071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0D644F9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38E3E8F" w14:textId="066D7961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C5B4B2F" w14:textId="0F5B1055" w:rsidR="00BB20F3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565839D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41DBBE2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ave du Pont</w:t>
            </w:r>
          </w:p>
        </w:tc>
        <w:tc>
          <w:tcPr>
            <w:tcW w:w="591" w:type="pct"/>
            <w:shd w:val="clear" w:color="auto" w:fill="auto"/>
          </w:tcPr>
          <w:p w14:paraId="53BD7975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6E96BBA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7</w:t>
            </w:r>
          </w:p>
        </w:tc>
        <w:tc>
          <w:tcPr>
            <w:tcW w:w="337" w:type="pct"/>
            <w:shd w:val="clear" w:color="auto" w:fill="auto"/>
          </w:tcPr>
          <w:p w14:paraId="63D67976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35FE9B3B" w14:textId="12DCE41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0395E77A" w14:textId="3F25F33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28DDD9E9" w14:textId="1582A00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2FEEFE76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A5355F2" w14:textId="2720C9EB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1FD8806" w14:textId="0EC8E9D2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Nusbaum&lt;/Author&gt;&lt;Year&gt;1922&lt;/Year&gt;&lt;RecNum&gt;1106&lt;/RecNum&gt;&lt;DisplayText&gt;[8]&lt;/DisplayText&gt;&lt;record&gt;&lt;rec-number&gt;1106&lt;/rec-number&gt;&lt;foreign-keys&gt;&lt;key app="EN" db-id="s2rddv5vmfva0mezts4x55zvs5f2addpsatf" timestamp="1394155059"&gt;1106&lt;/key&gt;&lt;/foreign-keys&gt;&lt;ref-type name="Book Section"&gt;5&lt;/ref-type&gt;&lt;contributors&gt;&lt;authors&gt;&lt;author&gt;Nusbaum, Jesse L.&lt;/author&gt;&lt;/authors&gt;&lt;/contributors&gt;&lt;titles&gt;&lt;title&gt;A Basketmaker Grave in Kane County, Utah&lt;/title&gt;&lt;secondary-title&gt;Indian Notes and Monographs: A Series of Publications Relating to the American Aborigines&lt;/secondary-title&gt;&lt;short-title&gt;A Basketmaker Grave in Kane County, Utah&lt;/short-title&gt;&lt;/titles&gt;&lt;pages&gt;30-31 and 57-60&lt;/pages&gt;&lt;dates&gt;&lt;year&gt;1922&lt;/year&gt;&lt;/dates&gt;&lt;publisher&gt;Museum of the American Indian, Heye Foundation, New York&lt;/publisher&gt;&lt;label&gt;Nusbaum1922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.S. Stallings&lt;/Author&gt;&lt;Year&gt;1941&lt;/Year&gt;&lt;RecNum&gt;1292&lt;/RecNum&gt;&lt;DisplayText&gt;[9]&lt;/DisplayText&gt;&lt;record&gt;&lt;rec-number&gt;1292&lt;/rec-number&gt;&lt;foreign-keys&gt;&lt;key app="EN" db-id="s2rddv5vmfva0mezts4x55zvs5f2addpsatf" timestamp="1394155059"&gt;1292&lt;/key&gt;&lt;/foreign-keys&gt;&lt;ref-type name="Journal Article"&gt;17&lt;/ref-type&gt;&lt;contributors&gt;&lt;authors&gt;&lt;author&gt;W.S. Stallings, Jr.&lt;/author&gt;&lt;/authors&gt;&lt;/contributors&gt;&lt;titles&gt;&lt;title&gt;A Basketmaker II Date from Cave Du Pont, Utah&lt;/title&gt;&lt;secondary-title&gt;Tree-Ring Bulletin&lt;/secondary-title&gt;&lt;short-title&gt;A Basketmaker II Date from Cave Du Pont, Utah&lt;/short-title&gt;&lt;/titles&gt;&lt;periodical&gt;&lt;full-title&gt;Tree-Ring Bulletin&lt;/full-title&gt;&lt;/periodical&gt;&lt;pages&gt;3--6&lt;/pages&gt;&lt;volume&gt;8&lt;/volume&gt;&lt;number&gt;1&lt;/number&gt;&lt;dates&gt;&lt;year&gt;1941&lt;/year&gt;&lt;/dates&gt;&lt;label&gt;Stallings194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E41B00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1B03AB6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Kan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enter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0C91BC7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E3B7BF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0</w:t>
            </w:r>
          </w:p>
        </w:tc>
        <w:tc>
          <w:tcPr>
            <w:tcW w:w="337" w:type="pct"/>
            <w:shd w:val="clear" w:color="auto" w:fill="auto"/>
          </w:tcPr>
          <w:p w14:paraId="3B0F379A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25</w:t>
            </w:r>
          </w:p>
        </w:tc>
        <w:tc>
          <w:tcPr>
            <w:tcW w:w="337" w:type="pct"/>
            <w:shd w:val="clear" w:color="auto" w:fill="auto"/>
          </w:tcPr>
          <w:p w14:paraId="51D4E15E" w14:textId="2DF0175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14</w:t>
            </w:r>
          </w:p>
        </w:tc>
        <w:tc>
          <w:tcPr>
            <w:tcW w:w="337" w:type="pct"/>
            <w:shd w:val="clear" w:color="auto" w:fill="auto"/>
          </w:tcPr>
          <w:p w14:paraId="6ED6A57E" w14:textId="6EBC2B5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11</w:t>
            </w:r>
          </w:p>
        </w:tc>
        <w:tc>
          <w:tcPr>
            <w:tcW w:w="310" w:type="pct"/>
            <w:shd w:val="clear" w:color="auto" w:fill="auto"/>
          </w:tcPr>
          <w:p w14:paraId="3B97C484" w14:textId="4F425FF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3</w:t>
            </w:r>
          </w:p>
        </w:tc>
        <w:tc>
          <w:tcPr>
            <w:tcW w:w="337" w:type="pct"/>
            <w:shd w:val="clear" w:color="auto" w:fill="auto"/>
          </w:tcPr>
          <w:p w14:paraId="0F0BBBE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52A2502" w14:textId="7EA4B048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85ACB9A" w14:textId="5F59206D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dgar&lt;/Author&gt;&lt;Year&gt;1994&lt;/Year&gt;&lt;RecNum&gt;759&lt;/RecNum&gt;&lt;DisplayText&gt;[10]&lt;/DisplayText&gt;&lt;record&gt;&lt;rec-number&gt;759&lt;/rec-number&gt;&lt;foreign-keys&gt;&lt;key app="EN" db-id="s2rddv5vmfva0mezts4x55zvs5f2addpsatf" timestamp="1394155059"&gt;759&lt;/key&gt;&lt;/foreign-keys&gt;&lt;ref-type name="Thesis"&gt;32&lt;/ref-type&gt;&lt;contributors&gt;&lt;authors&gt;&lt;author&gt;Edgar, Heather J.H.&lt;/author&gt;&lt;/authors&gt;&lt;/contributors&gt;&lt;titles&gt;&lt;title&gt;Osteology and Ontology of Basketmaker II Virgin Anasazi from Kane County, Utah&lt;/title&gt;&lt;short-title&gt;Osteology and Ontology of Basketmaker II Virgin Anasazi from Kane County, Utah&lt;/short-title&gt;&lt;/titles&gt;&lt;dates&gt;&lt;year&gt;1994&lt;/year&gt;&lt;/dates&gt;&lt;publisher&gt;Arizona State University&lt;/publisher&gt;&lt;label&gt;Edgar1994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EA81D5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90A0722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Bonanza Dune</w:t>
            </w:r>
          </w:p>
        </w:tc>
        <w:tc>
          <w:tcPr>
            <w:tcW w:w="591" w:type="pct"/>
            <w:shd w:val="clear" w:color="auto" w:fill="auto"/>
          </w:tcPr>
          <w:p w14:paraId="30C064FD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FEF1C3E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50</w:t>
            </w:r>
          </w:p>
        </w:tc>
        <w:tc>
          <w:tcPr>
            <w:tcW w:w="337" w:type="pct"/>
            <w:shd w:val="clear" w:color="auto" w:fill="auto"/>
          </w:tcPr>
          <w:p w14:paraId="731B6AA9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5</w:t>
            </w:r>
          </w:p>
        </w:tc>
        <w:tc>
          <w:tcPr>
            <w:tcW w:w="337" w:type="pct"/>
            <w:shd w:val="clear" w:color="auto" w:fill="auto"/>
          </w:tcPr>
          <w:p w14:paraId="7DD7C40F" w14:textId="43D76E1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</w:t>
            </w:r>
          </w:p>
        </w:tc>
        <w:tc>
          <w:tcPr>
            <w:tcW w:w="337" w:type="pct"/>
            <w:shd w:val="clear" w:color="auto" w:fill="auto"/>
          </w:tcPr>
          <w:p w14:paraId="59897E97" w14:textId="3AA6445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10" w:type="pct"/>
            <w:shd w:val="clear" w:color="auto" w:fill="auto"/>
          </w:tcPr>
          <w:p w14:paraId="0ACA4C89" w14:textId="4069949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33</w:t>
            </w:r>
          </w:p>
        </w:tc>
        <w:tc>
          <w:tcPr>
            <w:tcW w:w="337" w:type="pct"/>
            <w:shd w:val="clear" w:color="auto" w:fill="auto"/>
          </w:tcPr>
          <w:p w14:paraId="310A7AD0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5A28DA1" w14:textId="50358A6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DE6E9E8" w14:textId="441F66E5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ikens&lt;/Author&gt;&lt;Year&gt;1965&lt;/Year&gt;&lt;RecNum&gt;520&lt;/RecNum&gt;&lt;DisplayText&gt;[11]&lt;/DisplayText&gt;&lt;record&gt;&lt;rec-number&gt;520&lt;/rec-number&gt;&lt;foreign-keys&gt;&lt;key app="EN" db-id="s2rddv5vmfva0mezts4x55zvs5f2addpsatf" timestamp="1394155059"&gt;520&lt;/key&gt;&lt;/foreign-keys&gt;&lt;ref-type name="Book Section"&gt;5&lt;/ref-type&gt;&lt;contributors&gt;&lt;authors&gt;&lt;author&gt;Aikens, C. Melvin&lt;/author&gt;&lt;/authors&gt;&lt;secondary-authors&gt;&lt;author&gt;Jennings, Jesse D.&lt;/author&gt;&lt;/secondary-authors&gt;&lt;/contributors&gt;&lt;titles&gt;&lt;title&gt;Excavations in Southwest Utah&lt;/title&gt;&lt;tertiary-title&gt;Anthropological Papers: Glen Canyon Series, Number 27&lt;/tertiary-title&gt;&lt;short-title&gt;Excavations in Southwest Utah&lt;/short-title&gt;&lt;/titles&gt;&lt;pages&gt;30-31&lt;/pages&gt;&lt;dates&gt;&lt;year&gt;1965&lt;/year&gt;&lt;/dates&gt;&lt;publisher&gt;University of Utah&lt;/publisher&gt;&lt;label&gt;Aikens1965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C1B5B70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27B0F1D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Mesa House</w:t>
            </w:r>
          </w:p>
        </w:tc>
        <w:tc>
          <w:tcPr>
            <w:tcW w:w="591" w:type="pct"/>
            <w:shd w:val="clear" w:color="auto" w:fill="auto"/>
          </w:tcPr>
          <w:p w14:paraId="05FFAA79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C3B9CC1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5</w:t>
            </w:r>
          </w:p>
        </w:tc>
        <w:tc>
          <w:tcPr>
            <w:tcW w:w="337" w:type="pct"/>
            <w:shd w:val="clear" w:color="auto" w:fill="auto"/>
          </w:tcPr>
          <w:p w14:paraId="55F965D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7" w:type="pct"/>
            <w:shd w:val="clear" w:color="auto" w:fill="auto"/>
          </w:tcPr>
          <w:p w14:paraId="5BC3C443" w14:textId="17987FF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004D272B" w14:textId="50730A9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2AE45485" w14:textId="2D769F0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0</w:t>
            </w:r>
          </w:p>
        </w:tc>
        <w:tc>
          <w:tcPr>
            <w:tcW w:w="337" w:type="pct"/>
            <w:shd w:val="clear" w:color="auto" w:fill="auto"/>
          </w:tcPr>
          <w:p w14:paraId="4594228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521BD6A" w14:textId="7A1653A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48B3921" w14:textId="097576CA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yden&lt;/Author&gt;&lt;Year&gt;1930&lt;/Year&gt;&lt;RecNum&gt;845&lt;/RecNum&gt;&lt;DisplayText&gt;[12]&lt;/DisplayText&gt;&lt;record&gt;&lt;rec-number&gt;845&lt;/rec-number&gt;&lt;foreign-keys&gt;&lt;key app="EN" db-id="s2rddv5vmfva0mezts4x55zvs5f2addpsatf" timestamp="1394155059"&gt;845&lt;/key&gt;&lt;/foreign-keys&gt;&lt;ref-type name="Book Section"&gt;5&lt;/ref-type&gt;&lt;contributors&gt;&lt;authors&gt;&lt;author&gt;Hayden, Irwin&lt;/author&gt;&lt;/authors&gt;&lt;/contributors&gt;&lt;titles&gt;&lt;title&gt;Mesa House&lt;/title&gt;&lt;secondary-title&gt;Archaeological Investigations in Southern Nevada: Report of the First Season&amp;apos;s Expedition, 1929&lt;/secondary-title&gt;&lt;tertiary-title&gt;Southwest Museum Papers, No. 4&lt;/tertiary-title&gt;&lt;short-title&gt;Mesa House&lt;/short-title&gt;&lt;/titles&gt;&lt;pages&gt;56-59&lt;/pages&gt;&lt;dates&gt;&lt;year&gt;1930&lt;/year&gt;&lt;/dates&gt;&lt;publisher&gt;Southwest Museum, Los Angeles&lt;/publisher&gt;&lt;label&gt;Hayden193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DB0B11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08FB73A" w14:textId="77777777" w:rsidR="00BB20F3" w:rsidRPr="005B1A1F" w:rsidRDefault="00BB20F3" w:rsidP="009104A0">
            <w:pPr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i/>
              </w:rPr>
              <w:t>Kayenta</w:t>
            </w:r>
            <w:proofErr w:type="spellEnd"/>
            <w:r>
              <w:rPr>
                <w:rFonts w:ascii="Times New Roman" w:hAnsi="Times New Roman" w:cs="Times New Roman"/>
                <w:b w:val="0"/>
                <w:i/>
              </w:rPr>
              <w:t xml:space="preserve"> Area</w:t>
            </w:r>
          </w:p>
        </w:tc>
        <w:tc>
          <w:tcPr>
            <w:tcW w:w="591" w:type="pct"/>
            <w:shd w:val="clear" w:color="auto" w:fill="auto"/>
          </w:tcPr>
          <w:p w14:paraId="2474CFE3" w14:textId="77777777" w:rsidR="00BB20F3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30580A90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C9A0626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BEABB1A" w14:textId="43A518B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718CE20" w14:textId="5501DDC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0DA8A13B" w14:textId="52C72BD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5E2BE7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A5965EF" w14:textId="5EFE8936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93E14CD" w14:textId="3A6C5DDB" w:rsidR="00BB20F3" w:rsidRDefault="00BB20F3" w:rsidP="00910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459A08D0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E85ED01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Marsh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ass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2E24E19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EDB165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33</w:t>
            </w:r>
          </w:p>
        </w:tc>
        <w:tc>
          <w:tcPr>
            <w:tcW w:w="337" w:type="pct"/>
            <w:shd w:val="clear" w:color="auto" w:fill="auto"/>
          </w:tcPr>
          <w:p w14:paraId="65F4A174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37" w:type="pct"/>
            <w:shd w:val="clear" w:color="auto" w:fill="auto"/>
          </w:tcPr>
          <w:p w14:paraId="74E2D29A" w14:textId="1BB157A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3</w:t>
            </w:r>
          </w:p>
        </w:tc>
        <w:tc>
          <w:tcPr>
            <w:tcW w:w="337" w:type="pct"/>
            <w:shd w:val="clear" w:color="auto" w:fill="auto"/>
          </w:tcPr>
          <w:p w14:paraId="3CB65AA0" w14:textId="7D7B52B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37</w:t>
            </w:r>
          </w:p>
        </w:tc>
        <w:tc>
          <w:tcPr>
            <w:tcW w:w="310" w:type="pct"/>
            <w:shd w:val="clear" w:color="auto" w:fill="auto"/>
          </w:tcPr>
          <w:p w14:paraId="3ABF8F8E" w14:textId="3DE9F1C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5</w:t>
            </w:r>
          </w:p>
        </w:tc>
        <w:tc>
          <w:tcPr>
            <w:tcW w:w="337" w:type="pct"/>
            <w:shd w:val="clear" w:color="auto" w:fill="auto"/>
          </w:tcPr>
          <w:p w14:paraId="3743720A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4046A11" w14:textId="46B20A56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1F315D9" w14:textId="19B602E9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7&lt;/Year&gt;&lt;RecNum&gt;712&lt;/RecNum&gt;&lt;DisplayText&gt;[13]&lt;/DisplayText&gt;&lt;record&gt;&lt;rec-number&gt;712&lt;/rec-number&gt;&lt;foreign-keys&gt;&lt;key app="EN" db-id="s2rddv5vmfva0mezts4x55zvs5f2addpsatf" timestamp="1394155059"&gt;712&lt;/key&gt;&lt;/foreign-keys&gt;&lt;ref-type name="Journal Article"&gt;17&lt;/ref-type&gt;&lt;contributors&gt;&lt;authors&gt;&lt;author&gt;Coltrain, Joan Brenner&lt;/author&gt;&lt;author&gt;Janetski, Joel C.&lt;/author&gt;&lt;author&gt;Carlyle, Shawn W.&lt;/author&gt;&lt;/authors&gt;&lt;/contributors&gt;&lt;titles&gt;&lt;title&gt;The Stable- and Radio-Isotope Chemistry of Western Basketmaker Burials: Implications for Early Puebloan Diets and Origins&lt;/title&gt;&lt;secondary-title&gt;American Antiquity&lt;/secondary-title&gt;&lt;short-title&gt;The Stable- and Radio-Isotope Chemistry of Western Basketmaker Burials: Implications for Early Puebloan Diets and Origins&lt;/short-title&gt;&lt;/titles&gt;&lt;periodical&gt;&lt;full-title&gt;American Antiquity&lt;/full-title&gt;&lt;/periodical&gt;&lt;pages&gt;306-307&lt;/pages&gt;&lt;volume&gt;72&lt;/volume&gt;&lt;number&gt;2&lt;/number&gt;&lt;dates&gt;&lt;year&gt;2007&lt;/year&gt;&lt;/dates&gt;&lt;label&gt;ColtrainEtAl2007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A41BDA9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150EB61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Woodchuck Cave</w:t>
            </w:r>
          </w:p>
        </w:tc>
        <w:tc>
          <w:tcPr>
            <w:tcW w:w="591" w:type="pct"/>
            <w:shd w:val="clear" w:color="auto" w:fill="auto"/>
          </w:tcPr>
          <w:p w14:paraId="5862BD95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F0FD2B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50</w:t>
            </w:r>
          </w:p>
        </w:tc>
        <w:tc>
          <w:tcPr>
            <w:tcW w:w="337" w:type="pct"/>
            <w:shd w:val="clear" w:color="auto" w:fill="auto"/>
          </w:tcPr>
          <w:p w14:paraId="7D12E12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5853D9D3" w14:textId="7F211C2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23D852E3" w14:textId="3442171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10" w:type="pct"/>
            <w:shd w:val="clear" w:color="auto" w:fill="auto"/>
          </w:tcPr>
          <w:p w14:paraId="3CF0A322" w14:textId="71BA908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4</w:t>
            </w:r>
          </w:p>
        </w:tc>
        <w:tc>
          <w:tcPr>
            <w:tcW w:w="337" w:type="pct"/>
            <w:shd w:val="clear" w:color="auto" w:fill="auto"/>
          </w:tcPr>
          <w:p w14:paraId="4C2E5BB3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1AF18C2" w14:textId="317AB995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6AF32EE" w14:textId="59B639E2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ockett&lt;/Author&gt;&lt;Year&gt;1953&lt;/Year&gt;&lt;RecNum&gt;1026&lt;/RecNum&gt;&lt;DisplayText&gt;[14]&lt;/DisplayText&gt;&lt;record&gt;&lt;rec-number&gt;1026&lt;/rec-number&gt;&lt;foreign-keys&gt;&lt;key app="EN" db-id="s2rddv5vmfva0mezts4x55zvs5f2addpsatf" timestamp="1394155059"&gt;1026&lt;/key&gt;&lt;/foreign-keys&gt;&lt;ref-type name="Book Section"&gt;5&lt;/ref-type&gt;&lt;contributors&gt;&lt;authors&gt;&lt;author&gt;Lockett, H. Claiborne&lt;/author&gt;&lt;author&gt;Hargrave, Lyndon L.&lt;/author&gt;&lt;/authors&gt;&lt;secondary-authors&gt;&lt;author&gt;Colton, Harold S.&lt;/author&gt;&lt;author&gt;Euler, Robert C.&lt;/author&gt;&lt;/secondary-authors&gt;&lt;/contributors&gt;&lt;titles&gt;&lt;title&gt;Woodchuck Cave&lt;/title&gt;&lt;secondary-title&gt;Woodchuck Cave: A Basketmaker II Site in Tsegi Canyon, Arizona&lt;/secondary-title&gt;&lt;tertiary-title&gt;Bulletin, No. 26&lt;/tertiary-title&gt;&lt;short-title&gt;Woodchuck Cave&lt;/short-title&gt;&lt;/titles&gt;&lt;dates&gt;&lt;year&gt;1953&lt;/year&gt;&lt;/dates&gt;&lt;publisher&gt;Northern Arizona Society of Science and Art, Inc., Flagstaff, Arizona&lt;/publisher&gt;&lt;label&gt;LockettHargrave1953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4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pe&lt;/Author&gt;&lt;Year&gt;2011&lt;/Year&gt;&lt;RecNum&gt;1014&lt;/RecNum&gt;&lt;DisplayText&gt;[15]&lt;/DisplayText&gt;&lt;record&gt;&lt;rec-number&gt;1014&lt;/rec-number&gt;&lt;foreign-keys&gt;&lt;key app="EN" db-id="s2rddv5vmfva0mezts4x55zvs5f2addpsatf" timestamp="1394155059"&gt;1014&lt;/key&gt;&lt;/foreign-keys&gt;&lt;ref-type name="Unpublished Work"&gt;34&lt;/ref-type&gt;&lt;contributors&gt;&lt;authors&gt;&lt;author&gt;Lipe, William D.&lt;/author&gt;&lt;/authors&gt;&lt;/contributors&gt;&lt;titles&gt;&lt;title&gt;Woodchuck Cave, Temporal Placement&lt;/title&gt;&lt;short-title&gt;Woodchuck Cave, Temporal Placement&lt;/short-title&gt;&lt;/titles&gt;&lt;dates&gt;&lt;year&gt;2011&lt;/year&gt;&lt;pub-dates&gt;&lt;date&gt;December&lt;/date&gt;&lt;/pub-dates&gt;&lt;/dates&gt;&lt;label&gt;Lipe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B2628A3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715D723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lastRenderedPageBreak/>
              <w:t>Sand Dune Cave</w:t>
            </w:r>
          </w:p>
        </w:tc>
        <w:tc>
          <w:tcPr>
            <w:tcW w:w="591" w:type="pct"/>
            <w:shd w:val="clear" w:color="auto" w:fill="auto"/>
          </w:tcPr>
          <w:p w14:paraId="6BEB0BEA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ayent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333504AC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0</w:t>
            </w:r>
          </w:p>
        </w:tc>
        <w:tc>
          <w:tcPr>
            <w:tcW w:w="337" w:type="pct"/>
            <w:shd w:val="clear" w:color="auto" w:fill="auto"/>
          </w:tcPr>
          <w:p w14:paraId="14010D4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076751FC" w14:textId="667D21E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21C0E752" w14:textId="698B66F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10" w:type="pct"/>
            <w:shd w:val="clear" w:color="auto" w:fill="auto"/>
          </w:tcPr>
          <w:p w14:paraId="0077062A" w14:textId="1D48AEB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0</w:t>
            </w:r>
          </w:p>
        </w:tc>
        <w:tc>
          <w:tcPr>
            <w:tcW w:w="337" w:type="pct"/>
            <w:shd w:val="clear" w:color="auto" w:fill="auto"/>
          </w:tcPr>
          <w:p w14:paraId="4BAB3A3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1EC64D4" w14:textId="2980C25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13436C5" w14:textId="549A122C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nnett&lt;/Author&gt;&lt;Year&gt;1968&lt;/Year&gt;&lt;RecNum&gt;596&lt;/RecNum&gt;&lt;DisplayText&gt;[16]&lt;/DisplayText&gt;&lt;record&gt;&lt;rec-number&gt;596&lt;/rec-number&gt;&lt;foreign-keys&gt;&lt;key app="EN" db-id="s2rddv5vmfva0mezts4x55zvs5f2addpsatf" timestamp="1394155059"&gt;596&lt;/key&gt;&lt;/foreign-keys&gt;&lt;ref-type name="Book Section"&gt;5&lt;/ref-type&gt;&lt;contributors&gt;&lt;authors&gt;&lt;author&gt;Bennett, Kenneth A.&lt;/author&gt;&lt;/authors&gt;&lt;secondary-authors&gt;&lt;author&gt;Lindsay, Alexander J.&lt;/author&gt;&lt;author&gt;Ambler, J. Richard&lt;/author&gt;&lt;author&gt;Stein, Mary Anne&lt;/author&gt;&lt;author&gt;Hobler, Philip M.&lt;/author&gt;&lt;/secondary-authors&gt;&lt;/contributors&gt;&lt;titles&gt;&lt;title&gt;Appendix III: Human Skeletal Remains from NA 7523&lt;/title&gt;&lt;secondary-title&gt;Survey and Excavations North and East of Navajo Mountain, Utah, 1959-1962&lt;/secondary-title&gt;&lt;short-title&gt;Appendix III: Human Skeletal Remains from NA 7523&lt;/short-title&gt;&lt;/titles&gt;&lt;pages&gt;383--386&lt;/pages&gt;&lt;dates&gt;&lt;year&gt;1968&lt;/year&gt;&lt;/dates&gt;&lt;publisher&gt;Museum of Northern Arizona Bulletin No. 45, Northern Arizona Society of Science and Art, Inc., Flagstaff&lt;/publisher&gt;&lt;label&gt;Bennett196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ndsay&lt;/Author&gt;&lt;Year&gt;1968&lt;/Year&gt;&lt;RecNum&gt;1011&lt;/RecNum&gt;&lt;DisplayText&gt;[17]&lt;/DisplayText&gt;&lt;record&gt;&lt;rec-number&gt;1011&lt;/rec-number&gt;&lt;foreign-keys&gt;&lt;key app="EN" db-id="s2rddv5vmfva0mezts4x55zvs5f2addpsatf" timestamp="1394155059"&gt;1011&lt;/key&gt;&lt;/foreign-keys&gt;&lt;ref-type name="Book"&gt;6&lt;/ref-type&gt;&lt;contributors&gt;&lt;authors&gt;&lt;author&gt;Lindsay, Alexander J.&lt;/author&gt;&lt;author&gt;Ambler, J. Richard&lt;/author&gt;&lt;author&gt;Stein, Mary Anne&lt;/author&gt;&lt;author&gt;Hobler, Philip M.&lt;/author&gt;&lt;/authors&gt;&lt;/contributors&gt;&lt;titles&gt;&lt;title&gt;Survey and Excavations North and East of Navajo Mountain, Utah, 1959-1962&lt;/title&gt;&lt;secondary-title&gt;Bulletin, No. 45 and Glen Canyon Series, No. 8&lt;/secondary-title&gt;&lt;short-title&gt;Survey and Excavations North and East of Navajo Mountain, Utah, 1959-1962&lt;/short-title&gt;&lt;/titles&gt;&lt;dates&gt;&lt;year&gt;1968&lt;/year&gt;&lt;/dates&gt;&lt;publisher&gt;Northern Arizona Society of Science and Art, Inc., Flagstaff, Arizona&lt;/publisher&gt;&lt;label&gt;LindsayEtAl1968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022D3C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1F1F160" w14:textId="435DD3F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Black Mesa, Early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ueblo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9C5A29A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DFBC6A9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5</w:t>
            </w:r>
          </w:p>
        </w:tc>
        <w:tc>
          <w:tcPr>
            <w:tcW w:w="337" w:type="pct"/>
            <w:shd w:val="clear" w:color="auto" w:fill="auto"/>
          </w:tcPr>
          <w:p w14:paraId="6F0134A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43</w:t>
            </w:r>
          </w:p>
        </w:tc>
        <w:tc>
          <w:tcPr>
            <w:tcW w:w="337" w:type="pct"/>
            <w:shd w:val="clear" w:color="auto" w:fill="auto"/>
          </w:tcPr>
          <w:p w14:paraId="1C4D12C8" w14:textId="2B2BBCE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43</w:t>
            </w:r>
          </w:p>
        </w:tc>
        <w:tc>
          <w:tcPr>
            <w:tcW w:w="337" w:type="pct"/>
            <w:shd w:val="clear" w:color="auto" w:fill="auto"/>
          </w:tcPr>
          <w:p w14:paraId="53D633BC" w14:textId="47FAF34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310" w:type="pct"/>
            <w:shd w:val="clear" w:color="auto" w:fill="auto"/>
          </w:tcPr>
          <w:p w14:paraId="5B8B8C29" w14:textId="08638A8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4</w:t>
            </w:r>
          </w:p>
        </w:tc>
        <w:tc>
          <w:tcPr>
            <w:tcW w:w="337" w:type="pct"/>
            <w:shd w:val="clear" w:color="auto" w:fill="auto"/>
          </w:tcPr>
          <w:p w14:paraId="14134861" w14:textId="5B3CD54A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47</w:t>
            </w:r>
          </w:p>
        </w:tc>
        <w:tc>
          <w:tcPr>
            <w:tcW w:w="337" w:type="pct"/>
            <w:shd w:val="clear" w:color="auto" w:fill="auto"/>
          </w:tcPr>
          <w:p w14:paraId="30D4EFD2" w14:textId="03FB0644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</w:t>
            </w:r>
            <w:r w:rsidR="003D3FD5"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522" w:type="pct"/>
            <w:shd w:val="clear" w:color="auto" w:fill="auto"/>
          </w:tcPr>
          <w:p w14:paraId="138CEB12" w14:textId="4A85B025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tin&lt;/Author&gt;&lt;Year&gt;1991&lt;/Year&gt;&lt;RecNum&gt;1046&lt;/RecNum&gt;&lt;DisplayText&gt;[18]&lt;/DisplayText&gt;&lt;record&gt;&lt;rec-number&gt;1046&lt;/rec-number&gt;&lt;foreign-keys&gt;&lt;key app="EN" db-id="s2rddv5vmfva0mezts4x55zvs5f2addpsatf" timestamp="1394155059"&gt;1046&lt;/key&gt;&lt;/foreign-keys&gt;&lt;ref-type name="Report"&gt;27&lt;/ref-type&gt;&lt;contributors&gt;&lt;authors&gt;&lt;author&gt;Martin, Debra L.&lt;/author&gt;&lt;author&gt;Goodman, Alan H.&lt;/author&gt;&lt;author&gt;Armelagos, George J.&lt;/author&gt;&lt;author&gt;Magennis, Ann L.&lt;/author&gt;&lt;/authors&gt;&lt;/contributors&gt;&lt;titles&gt;&lt;title&gt;Black Mesa Anasazi Health: Reconstructing Life from Patterns of Death and Disease&lt;/title&gt;&lt;secondary-title&gt;Centre for Archaeological Investigations&lt;/secondary-title&gt;&lt;short-title&gt;Black Mesa Anasazi Health: Reconstructing Life from Patterns of Death and Disease&lt;/short-title&gt;&lt;/titles&gt;&lt;number&gt;Occasional Paper no. 14&lt;/number&gt;&lt;dates&gt;&lt;year&gt;1991&lt;/year&gt;&lt;/dates&gt;&lt;publisher&gt;Southern Illinois University at Carbondale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3D911CC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32342A5" w14:textId="7A6E3BF9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Black Mesa, Lat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ueblo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AC0AD7A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CCBECC6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00</w:t>
            </w:r>
          </w:p>
        </w:tc>
        <w:tc>
          <w:tcPr>
            <w:tcW w:w="337" w:type="pct"/>
            <w:shd w:val="clear" w:color="auto" w:fill="auto"/>
          </w:tcPr>
          <w:p w14:paraId="76473E6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337" w:type="pct"/>
            <w:shd w:val="clear" w:color="auto" w:fill="auto"/>
          </w:tcPr>
          <w:p w14:paraId="26319A0F" w14:textId="0153292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337" w:type="pct"/>
            <w:shd w:val="clear" w:color="auto" w:fill="auto"/>
          </w:tcPr>
          <w:p w14:paraId="57F0048B" w14:textId="6E5EB8D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310" w:type="pct"/>
            <w:shd w:val="clear" w:color="auto" w:fill="auto"/>
          </w:tcPr>
          <w:p w14:paraId="2DEB3332" w14:textId="7B783FC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1</w:t>
            </w:r>
          </w:p>
        </w:tc>
        <w:tc>
          <w:tcPr>
            <w:tcW w:w="337" w:type="pct"/>
            <w:shd w:val="clear" w:color="auto" w:fill="auto"/>
          </w:tcPr>
          <w:p w14:paraId="34BF7A7C" w14:textId="502C04D7" w:rsidR="00BB20F3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92</w:t>
            </w:r>
          </w:p>
        </w:tc>
        <w:tc>
          <w:tcPr>
            <w:tcW w:w="337" w:type="pct"/>
            <w:shd w:val="clear" w:color="auto" w:fill="auto"/>
          </w:tcPr>
          <w:p w14:paraId="691FE9FF" w14:textId="43C29767" w:rsidR="00BB20F3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77</w:t>
            </w:r>
          </w:p>
        </w:tc>
        <w:tc>
          <w:tcPr>
            <w:tcW w:w="522" w:type="pct"/>
            <w:shd w:val="clear" w:color="auto" w:fill="auto"/>
          </w:tcPr>
          <w:p w14:paraId="3317D1D1" w14:textId="2FE408F3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tin&lt;/Author&gt;&lt;Year&gt;1991&lt;/Year&gt;&lt;RecNum&gt;1046&lt;/RecNum&gt;&lt;DisplayText&gt;[18]&lt;/DisplayText&gt;&lt;record&gt;&lt;rec-number&gt;1046&lt;/rec-number&gt;&lt;foreign-keys&gt;&lt;key app="EN" db-id="s2rddv5vmfva0mezts4x55zvs5f2addpsatf" timestamp="1394155059"&gt;1046&lt;/key&gt;&lt;/foreign-keys&gt;&lt;ref-type name="Report"&gt;27&lt;/ref-type&gt;&lt;contributors&gt;&lt;authors&gt;&lt;author&gt;Martin, Debra L.&lt;/author&gt;&lt;author&gt;Goodman, Alan H.&lt;/author&gt;&lt;author&gt;Armelagos, George J.&lt;/author&gt;&lt;author&gt;Magennis, Ann L.&lt;/author&gt;&lt;/authors&gt;&lt;/contributors&gt;&lt;titles&gt;&lt;title&gt;Black Mesa Anasazi Health: Reconstructing Life from Patterns of Death and Disease&lt;/title&gt;&lt;secondary-title&gt;Centre for Archaeological Investigations&lt;/secondary-title&gt;&lt;short-title&gt;Black Mesa Anasazi Health: Reconstructing Life from Patterns of Death and Disease&lt;/short-title&gt;&lt;/titles&gt;&lt;number&gt;Occasional Paper no. 14&lt;/number&gt;&lt;dates&gt;&lt;year&gt;1991&lt;/year&gt;&lt;/dates&gt;&lt;publisher&gt;Southern Illinois University at Carbondale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669640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98C94E7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Neskahi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Village</w:t>
            </w:r>
          </w:p>
        </w:tc>
        <w:tc>
          <w:tcPr>
            <w:tcW w:w="591" w:type="pct"/>
            <w:shd w:val="clear" w:color="auto" w:fill="auto"/>
          </w:tcPr>
          <w:p w14:paraId="11393AF0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B96B49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35</w:t>
            </w:r>
          </w:p>
        </w:tc>
        <w:tc>
          <w:tcPr>
            <w:tcW w:w="337" w:type="pct"/>
            <w:shd w:val="clear" w:color="auto" w:fill="auto"/>
          </w:tcPr>
          <w:p w14:paraId="3F9A2566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337" w:type="pct"/>
            <w:shd w:val="clear" w:color="auto" w:fill="auto"/>
          </w:tcPr>
          <w:p w14:paraId="17998429" w14:textId="31CBB0A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776FE505" w14:textId="6E44BAB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310" w:type="pct"/>
            <w:shd w:val="clear" w:color="auto" w:fill="auto"/>
          </w:tcPr>
          <w:p w14:paraId="1AB1DFA3" w14:textId="4F34839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5</w:t>
            </w:r>
          </w:p>
        </w:tc>
        <w:tc>
          <w:tcPr>
            <w:tcW w:w="337" w:type="pct"/>
            <w:shd w:val="clear" w:color="auto" w:fill="auto"/>
          </w:tcPr>
          <w:p w14:paraId="6E2E2C6F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53AEBAA" w14:textId="30CAC682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4DD3C91" w14:textId="251D4779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obler&lt;/Author&gt;&lt;Year&gt;1974&lt;/Year&gt;&lt;RecNum&gt;862&lt;/RecNum&gt;&lt;DisplayText&gt;[19]&lt;/DisplayText&gt;&lt;record&gt;&lt;rec-number&gt;862&lt;/rec-number&gt;&lt;foreign-keys&gt;&lt;key app="EN" db-id="s2rddv5vmfva0mezts4x55zvs5f2addpsatf" timestamp="1394155059"&gt;862&lt;/key&gt;&lt;/foreign-keys&gt;&lt;ref-type name="Journal Article"&gt;17&lt;/ref-type&gt;&lt;contributors&gt;&lt;authors&gt;&lt;author&gt;Hobler, Philip M.&lt;/author&gt;&lt;/authors&gt;&lt;/contributors&gt;&lt;titles&gt;&lt;title&gt;The Late Survival of Pithouse Architecture in the Kayenta Anasazi Area&lt;/title&gt;&lt;secondary-title&gt;Southwestern Lore&lt;/secondary-title&gt;&lt;short-title&gt;The Late Survival of Pithouse Architecture in the Kayenta Anasazi Area&lt;/short-title&gt;&lt;/titles&gt;&lt;periodical&gt;&lt;full-title&gt;Southwestern Lore&lt;/full-title&gt;&lt;/periodical&gt;&lt;pages&gt;14-15&lt;/pages&gt;&lt;volume&gt;40&lt;/volume&gt;&lt;number&gt;2&lt;/number&gt;&lt;dates&gt;&lt;year&gt;1974&lt;/year&gt;&lt;/dates&gt;&lt;label&gt;Hobler1974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2EA3F5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42F938C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amp Cemetery</w:t>
            </w:r>
          </w:p>
        </w:tc>
        <w:tc>
          <w:tcPr>
            <w:tcW w:w="591" w:type="pct"/>
            <w:shd w:val="clear" w:color="auto" w:fill="auto"/>
          </w:tcPr>
          <w:p w14:paraId="203C3961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171F7B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80</w:t>
            </w:r>
          </w:p>
        </w:tc>
        <w:tc>
          <w:tcPr>
            <w:tcW w:w="337" w:type="pct"/>
            <w:shd w:val="clear" w:color="auto" w:fill="auto"/>
          </w:tcPr>
          <w:p w14:paraId="4C38C0CE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7" w:type="pct"/>
            <w:shd w:val="clear" w:color="auto" w:fill="auto"/>
          </w:tcPr>
          <w:p w14:paraId="384987D0" w14:textId="3A32444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77EBFC65" w14:textId="357306F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10" w:type="pct"/>
            <w:shd w:val="clear" w:color="auto" w:fill="auto"/>
          </w:tcPr>
          <w:p w14:paraId="333E939F" w14:textId="2CAA572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748D73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080C133" w14:textId="7C6B9BE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2B20804" w14:textId="2CD9945B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7&lt;/Year&gt;&lt;RecNum&gt;712&lt;/RecNum&gt;&lt;DisplayText&gt;[13]&lt;/DisplayText&gt;&lt;record&gt;&lt;rec-number&gt;712&lt;/rec-number&gt;&lt;foreign-keys&gt;&lt;key app="EN" db-id="s2rddv5vmfva0mezts4x55zvs5f2addpsatf" timestamp="1394155059"&gt;712&lt;/key&gt;&lt;/foreign-keys&gt;&lt;ref-type name="Journal Article"&gt;17&lt;/ref-type&gt;&lt;contributors&gt;&lt;authors&gt;&lt;author&gt;Coltrain, Joan Brenner&lt;/author&gt;&lt;author&gt;Janetski, Joel C.&lt;/author&gt;&lt;author&gt;Carlyle, Shawn W.&lt;/author&gt;&lt;/authors&gt;&lt;/contributors&gt;&lt;titles&gt;&lt;title&gt;The Stable- and Radio-Isotope Chemistry of Western Basketmaker Burials: Implications for Early Puebloan Diets and Origins&lt;/title&gt;&lt;secondary-title&gt;American Antiquity&lt;/secondary-title&gt;&lt;short-title&gt;The Stable- and Radio-Isotope Chemistry of Western Basketmaker Burials: Implications for Early Puebloan Diets and Origins&lt;/short-title&gt;&lt;/titles&gt;&lt;periodical&gt;&lt;full-title&gt;American Antiquity&lt;/full-title&gt;&lt;/periodical&gt;&lt;pages&gt;306-307&lt;/pages&gt;&lt;volume&gt;72&lt;/volume&gt;&lt;number&gt;2&lt;/number&gt;&lt;dates&gt;&lt;year&gt;2007&lt;/year&gt;&lt;/dates&gt;&lt;label&gt;ColtrainEtAl2007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76213E1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F8CEE28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Rainbow Bridge</w:t>
            </w:r>
          </w:p>
        </w:tc>
        <w:tc>
          <w:tcPr>
            <w:tcW w:w="591" w:type="pct"/>
            <w:shd w:val="clear" w:color="auto" w:fill="auto"/>
          </w:tcPr>
          <w:p w14:paraId="0C99678C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4260ACC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25</w:t>
            </w:r>
          </w:p>
        </w:tc>
        <w:tc>
          <w:tcPr>
            <w:tcW w:w="337" w:type="pct"/>
            <w:shd w:val="clear" w:color="auto" w:fill="auto"/>
          </w:tcPr>
          <w:p w14:paraId="72792300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.12</w:t>
            </w:r>
          </w:p>
        </w:tc>
        <w:tc>
          <w:tcPr>
            <w:tcW w:w="337" w:type="pct"/>
            <w:shd w:val="clear" w:color="auto" w:fill="auto"/>
          </w:tcPr>
          <w:p w14:paraId="2C40B09C" w14:textId="18DEA0C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12</w:t>
            </w:r>
          </w:p>
        </w:tc>
        <w:tc>
          <w:tcPr>
            <w:tcW w:w="337" w:type="pct"/>
            <w:shd w:val="clear" w:color="auto" w:fill="auto"/>
          </w:tcPr>
          <w:p w14:paraId="48C42305" w14:textId="2FCB8A0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310" w:type="pct"/>
            <w:shd w:val="clear" w:color="auto" w:fill="auto"/>
          </w:tcPr>
          <w:p w14:paraId="27804232" w14:textId="1DDF798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7</w:t>
            </w:r>
          </w:p>
        </w:tc>
        <w:tc>
          <w:tcPr>
            <w:tcW w:w="337" w:type="pct"/>
            <w:shd w:val="clear" w:color="auto" w:fill="auto"/>
          </w:tcPr>
          <w:p w14:paraId="61F9B50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94936B4" w14:textId="507635C5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E7847A9" w14:textId="61E2A5F5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ry&lt;/Author&gt;&lt;Year&gt;1983&lt;/Year&gt;&lt;RecNum&gt;611&lt;/RecNum&gt;&lt;DisplayText&gt;[20]&lt;/DisplayText&gt;&lt;record&gt;&lt;rec-number&gt;611&lt;/rec-number&gt;&lt;foreign-keys&gt;&lt;key app="EN" db-id="s2rddv5vmfva0mezts4x55zvs5f2addpsatf" timestamp="1394155059"&gt;611&lt;/key&gt;&lt;/foreign-keys&gt;&lt;ref-type name="Book Section"&gt;5&lt;/ref-type&gt;&lt;contributors&gt;&lt;authors&gt;&lt;author&gt;Berry, David R.&lt;/author&gt;&lt;/authors&gt;&lt;secondary-authors&gt;&lt;author&gt;Crotty, Helen K.&lt;/author&gt;&lt;/secondary-authors&gt;&lt;/contributors&gt;&lt;titles&gt;&lt;title&gt;Appendix I: Skeletal Remains from RB 568&lt;/title&gt;&lt;secondary-title&gt;Honoring the Dead: Anasazi Ceramics from the Rainbow Bridge-Monument Valley Expedition&lt;/secondary-title&gt;&lt;tertiary-title&gt;Monograph Series, No. 22&lt;/tertiary-title&gt;&lt;short-title&gt;Appendix I: Skeletal Remains from RB 568&lt;/short-title&gt;&lt;/titles&gt;&lt;pages&gt;68-69&lt;/pages&gt;&lt;dates&gt;&lt;year&gt;1983&lt;/year&gt;&lt;/dates&gt;&lt;publisher&gt;Museum of Cultural History, UCLA&lt;/publisher&gt;&lt;label&gt;Berry1983a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7BDE566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8A197C0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ottery Pueblo</w:t>
            </w:r>
          </w:p>
        </w:tc>
        <w:tc>
          <w:tcPr>
            <w:tcW w:w="591" w:type="pct"/>
            <w:shd w:val="clear" w:color="auto" w:fill="auto"/>
          </w:tcPr>
          <w:p w14:paraId="2A4761A4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0F798F99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70</w:t>
            </w:r>
          </w:p>
        </w:tc>
        <w:tc>
          <w:tcPr>
            <w:tcW w:w="337" w:type="pct"/>
            <w:shd w:val="clear" w:color="auto" w:fill="auto"/>
          </w:tcPr>
          <w:p w14:paraId="45868AD7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5</w:t>
            </w:r>
          </w:p>
        </w:tc>
        <w:tc>
          <w:tcPr>
            <w:tcW w:w="337" w:type="pct"/>
            <w:shd w:val="clear" w:color="auto" w:fill="auto"/>
          </w:tcPr>
          <w:p w14:paraId="55894507" w14:textId="2E79FE5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0E29FF1A" w14:textId="191E148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5</w:t>
            </w:r>
          </w:p>
        </w:tc>
        <w:tc>
          <w:tcPr>
            <w:tcW w:w="310" w:type="pct"/>
            <w:shd w:val="clear" w:color="auto" w:fill="auto"/>
          </w:tcPr>
          <w:p w14:paraId="7C2C4EF3" w14:textId="2146B0A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82</w:t>
            </w:r>
          </w:p>
        </w:tc>
        <w:tc>
          <w:tcPr>
            <w:tcW w:w="337" w:type="pct"/>
            <w:shd w:val="clear" w:color="auto" w:fill="auto"/>
          </w:tcPr>
          <w:p w14:paraId="397C0677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948F057" w14:textId="43A203E3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ADDBD8F" w14:textId="4072B199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ein&lt;/Author&gt;&lt;Year&gt;1984&lt;/Year&gt;&lt;RecNum&gt;1242&lt;/RecNum&gt;&lt;DisplayText&gt;[21]&lt;/DisplayText&gt;&lt;record&gt;&lt;rec-number&gt;1242&lt;/rec-number&gt;&lt;foreign-keys&gt;&lt;key app="EN" db-id="s2rddv5vmfva0mezts4x55zvs5f2addpsatf" timestamp="1394155059"&gt;1242&lt;/key&gt;&lt;/foreign-keys&gt;&lt;ref-type name="Thesis"&gt;32&lt;/ref-type&gt;&lt;contributors&gt;&lt;authors&gt;&lt;author&gt;Stein, Mary Ann&lt;/author&gt;&lt;/authors&gt;&lt;/contributors&gt;&lt;titles&gt;&lt;title&gt;Pottery Pueblo: a Tsegi phase village on Paiute Mesa, Utah&lt;/title&gt;&lt;short-title&gt;Pottery Pueblo: a Tsegi phase village on Paiute Mesa, Utah&lt;/short-title&gt;&lt;/titles&gt;&lt;pages&gt;964&lt;/pages&gt;&lt;volume&gt;3&lt;/volume&gt;&lt;dates&gt;&lt;year&gt;1984&lt;/year&gt;&lt;/dates&gt;&lt;publisher&gt;Dedman College: Southern Methodist University&lt;/publisher&gt;&lt;label&gt;Stein1984&lt;/label&gt;&lt;work-type&gt;Dissertation&lt;/work-type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ACAB8C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B165AB7" w14:textId="77777777" w:rsidR="00BB20F3" w:rsidRDefault="00BB20F3" w:rsidP="009104A0">
            <w:pPr>
              <w:ind w:firstLine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Old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Walpi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Pueblo</w:t>
            </w:r>
          </w:p>
        </w:tc>
        <w:tc>
          <w:tcPr>
            <w:tcW w:w="591" w:type="pct"/>
            <w:shd w:val="clear" w:color="auto" w:fill="auto"/>
          </w:tcPr>
          <w:p w14:paraId="73A2DE17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A2F20BA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50</w:t>
            </w:r>
          </w:p>
        </w:tc>
        <w:tc>
          <w:tcPr>
            <w:tcW w:w="337" w:type="pct"/>
            <w:shd w:val="clear" w:color="auto" w:fill="auto"/>
          </w:tcPr>
          <w:p w14:paraId="0D074987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4.66</w:t>
            </w:r>
          </w:p>
        </w:tc>
        <w:tc>
          <w:tcPr>
            <w:tcW w:w="337" w:type="pct"/>
            <w:shd w:val="clear" w:color="auto" w:fill="auto"/>
          </w:tcPr>
          <w:p w14:paraId="6B9C7E3B" w14:textId="3205AA1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66</w:t>
            </w:r>
          </w:p>
        </w:tc>
        <w:tc>
          <w:tcPr>
            <w:tcW w:w="337" w:type="pct"/>
            <w:shd w:val="clear" w:color="auto" w:fill="auto"/>
          </w:tcPr>
          <w:p w14:paraId="6DA3947E" w14:textId="1E5A757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2</w:t>
            </w:r>
          </w:p>
        </w:tc>
        <w:tc>
          <w:tcPr>
            <w:tcW w:w="310" w:type="pct"/>
            <w:shd w:val="clear" w:color="auto" w:fill="auto"/>
          </w:tcPr>
          <w:p w14:paraId="378497BD" w14:textId="2FF494E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0</w:t>
            </w:r>
          </w:p>
        </w:tc>
        <w:tc>
          <w:tcPr>
            <w:tcW w:w="337" w:type="pct"/>
            <w:shd w:val="clear" w:color="auto" w:fill="auto"/>
          </w:tcPr>
          <w:p w14:paraId="2C71761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55A2149" w14:textId="6610C564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4BE1223" w14:textId="392A23F0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yan&lt;/Author&gt;&lt;Year&gt;1977&lt;/Year&gt;&lt;RecNum&gt;1181&lt;/RecNum&gt;&lt;DisplayText&gt;[22]&lt;/DisplayText&gt;&lt;record&gt;&lt;rec-number&gt;1181&lt;/rec-number&gt;&lt;foreign-keys&gt;&lt;key app="EN" db-id="s2rddv5vmfva0mezts4x55zvs5f2addpsatf" timestamp="1394155059"&gt;1181&lt;/key&gt;&lt;/foreign-keys&gt;&lt;ref-type name="Thesis"&gt;32&lt;/ref-type&gt;&lt;contributors&gt;&lt;authors&gt;&lt;author&gt;Ryan, Dennis John&lt;/author&gt;&lt;/authors&gt;&lt;/contributors&gt;&lt;titles&gt;&lt;title&gt;The Palepathology and Paleoepidemiology of the Kayenta Anasazi Indians in Northeastern Arizona&lt;/title&gt;&lt;short-title&gt;The Palepathology and Paleoepidemiology of the Kayenta Anasazi Indians in Northeastern Arizona&lt;/short-title&gt;&lt;/titles&gt;&lt;dates&gt;&lt;year&gt;1977&lt;/year&gt;&lt;/dates&gt;&lt;publisher&gt;Arizona State University&lt;/publisher&gt;&lt;label&gt;Ryan1977&lt;/label&gt;&lt;work-type&gt;Dissertation&lt;/work-type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2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dams&lt;/Author&gt;&lt;Year&gt;2011&lt;/Year&gt;&lt;RecNum&gt;478&lt;/RecNum&gt;&lt;DisplayText&gt;[23]&lt;/DisplayText&gt;&lt;record&gt;&lt;rec-number&gt;478&lt;/rec-number&gt;&lt;foreign-keys&gt;&lt;key app="EN" db-id="s2rddv5vmfva0mezts4x55zvs5f2addpsatf" timestamp="1394155059"&gt;478&lt;/key&gt;&lt;/foreign-keys&gt;&lt;ref-type name="Unpublished Work"&gt;34&lt;/ref-type&gt;&lt;contributors&gt;&lt;authors&gt;&lt;author&gt;Adams, E. Charles&lt;/author&gt;&lt;/authors&gt;&lt;/contributors&gt;&lt;titles&gt;&lt;title&gt;Dating Old Walpi Site&lt;/title&gt;&lt;short-title&gt;Dating Old Walpi Site&lt;/short-title&gt;&lt;/titles&gt;&lt;dates&gt;&lt;year&gt;2011&lt;/year&gt;&lt;pub-dates&gt;&lt;date&gt;December&lt;/date&gt;&lt;/pub-dates&gt;&lt;/dates&gt;&lt;label&gt;Adams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2311D1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E20ACDA" w14:textId="77777777" w:rsidR="00BB20F3" w:rsidRPr="005B1A1F" w:rsidRDefault="00BB20F3" w:rsidP="009104A0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Middle Rio Grande Area</w:t>
            </w:r>
          </w:p>
        </w:tc>
        <w:tc>
          <w:tcPr>
            <w:tcW w:w="591" w:type="pct"/>
            <w:shd w:val="clear" w:color="auto" w:fill="auto"/>
          </w:tcPr>
          <w:p w14:paraId="1693DDE5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41B4649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084033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37C59AE" w14:textId="4FF82DF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48935FC" w14:textId="7F08505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4EE8F337" w14:textId="466AE53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CDA9CE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A5FC933" w14:textId="17CBB48F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9C769C2" w14:textId="1DBBD825" w:rsidR="00BB20F3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37AF981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1356DCB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</w:t>
            </w:r>
            <w:r w:rsidRPr="005B1A1F">
              <w:rPr>
                <w:rFonts w:ascii="Times New Roman" w:hAnsi="Times New Roman" w:cs="Times New Roman"/>
                <w:b w:val="0"/>
                <w:color w:val="000000"/>
              </w:rPr>
              <w:t>ñ</w:t>
            </w:r>
            <w:r>
              <w:rPr>
                <w:rFonts w:ascii="Times New Roman" w:hAnsi="Times New Roman" w:cs="Times New Roman"/>
                <w:b w:val="0"/>
                <w:color w:val="000000"/>
              </w:rPr>
              <w:t xml:space="preserve">a Blanca, Early </w:t>
            </w:r>
            <w:proofErr w:type="spellStart"/>
            <w:r>
              <w:rPr>
                <w:rFonts w:ascii="Times New Roman" w:hAnsi="Times New Roman" w:cs="Times New Roman"/>
                <w:b w:val="0"/>
                <w:color w:val="000000"/>
              </w:rPr>
              <w:t>Developmental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9C1E34E" w14:textId="03EB6AB6" w:rsidR="00BB20F3" w:rsidRPr="00340427" w:rsidRDefault="00F233BF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. Santa Domingo Bas.</w:t>
            </w:r>
          </w:p>
        </w:tc>
        <w:tc>
          <w:tcPr>
            <w:tcW w:w="309" w:type="pct"/>
            <w:shd w:val="clear" w:color="auto" w:fill="auto"/>
          </w:tcPr>
          <w:p w14:paraId="5E3A0A04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0</w:t>
            </w:r>
          </w:p>
        </w:tc>
        <w:tc>
          <w:tcPr>
            <w:tcW w:w="337" w:type="pct"/>
            <w:shd w:val="clear" w:color="auto" w:fill="auto"/>
          </w:tcPr>
          <w:p w14:paraId="739F1DC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25</w:t>
            </w:r>
          </w:p>
        </w:tc>
        <w:tc>
          <w:tcPr>
            <w:tcW w:w="337" w:type="pct"/>
            <w:shd w:val="clear" w:color="auto" w:fill="auto"/>
          </w:tcPr>
          <w:p w14:paraId="3A45814E" w14:textId="23FB460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25</w:t>
            </w:r>
          </w:p>
        </w:tc>
        <w:tc>
          <w:tcPr>
            <w:tcW w:w="337" w:type="pct"/>
            <w:shd w:val="clear" w:color="auto" w:fill="auto"/>
          </w:tcPr>
          <w:p w14:paraId="177E617C" w14:textId="79BABBB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10" w:type="pct"/>
            <w:shd w:val="clear" w:color="auto" w:fill="auto"/>
          </w:tcPr>
          <w:p w14:paraId="666E84D9" w14:textId="5DD4B1B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337" w:type="pct"/>
            <w:shd w:val="clear" w:color="auto" w:fill="auto"/>
          </w:tcPr>
          <w:p w14:paraId="3353404F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07897B6" w14:textId="6C487940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8EB5884" w14:textId="3C09E725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2011&lt;/Year&gt;&lt;RecNum&gt;529&lt;/RecNum&gt;&lt;DisplayText&gt;[24]&lt;/DisplayText&gt;&lt;record&gt;&lt;rec-number&gt;529&lt;/rec-number&gt;&lt;foreign-keys&gt;&lt;key app="EN" db-id="s2rddv5vmfva0mezts4x55zvs5f2addpsatf" timestamp="1394155059"&gt;529&lt;/key&gt;&lt;/foreign-keys&gt;&lt;ref-type name="Generic"&gt;13&lt;/ref-type&gt;&lt;contributors&gt;&lt;authors&gt;&lt;author&gt;Akins, Nancy J.&lt;/author&gt;&lt;/authors&gt;&lt;/contributors&gt;&lt;titles&gt;&lt;title&gt;Peña Blanca and Pojoaque Burial Information&lt;/title&gt;&lt;short-title&gt;Peña Blanca and Pojoaque Burial Information&lt;/short-title&gt;&lt;/titles&gt;&lt;dates&gt;&lt;year&gt;2011&lt;/year&gt;&lt;/dates&gt;&lt;publisher&gt;Personal Communication&lt;/publisher&gt;&lt;label&gt;Akins2011b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67964CF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669B564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</w:t>
            </w:r>
            <w:r w:rsidRPr="005B1A1F">
              <w:rPr>
                <w:rFonts w:ascii="Times New Roman" w:hAnsi="Times New Roman" w:cs="Times New Roman"/>
                <w:b w:val="0"/>
                <w:color w:val="000000"/>
              </w:rPr>
              <w:t>ñ</w:t>
            </w:r>
            <w:r>
              <w:rPr>
                <w:rFonts w:ascii="Times New Roman" w:hAnsi="Times New Roman" w:cs="Times New Roman"/>
                <w:b w:val="0"/>
                <w:color w:val="000000"/>
              </w:rPr>
              <w:t>a Blanca, Late Developmental/</w:t>
            </w:r>
            <w:proofErr w:type="spellStart"/>
            <w:r>
              <w:rPr>
                <w:rFonts w:ascii="Times New Roman" w:hAnsi="Times New Roman" w:cs="Times New Roman"/>
                <w:b w:val="0"/>
                <w:color w:val="000000"/>
              </w:rPr>
              <w:t>Coalitio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060A8C8" w14:textId="75B5B289" w:rsidR="00BB20F3" w:rsidRPr="00340427" w:rsidRDefault="00F233BF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. Santa Domingo Bas.</w:t>
            </w:r>
          </w:p>
        </w:tc>
        <w:tc>
          <w:tcPr>
            <w:tcW w:w="309" w:type="pct"/>
            <w:shd w:val="clear" w:color="auto" w:fill="auto"/>
          </w:tcPr>
          <w:p w14:paraId="17379FE7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4BFE30F1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25</w:t>
            </w:r>
          </w:p>
        </w:tc>
        <w:tc>
          <w:tcPr>
            <w:tcW w:w="337" w:type="pct"/>
            <w:shd w:val="clear" w:color="auto" w:fill="auto"/>
          </w:tcPr>
          <w:p w14:paraId="71A87574" w14:textId="0BBFF2F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25</w:t>
            </w:r>
          </w:p>
        </w:tc>
        <w:tc>
          <w:tcPr>
            <w:tcW w:w="337" w:type="pct"/>
            <w:shd w:val="clear" w:color="auto" w:fill="auto"/>
          </w:tcPr>
          <w:p w14:paraId="66AEE8BC" w14:textId="5DD78F1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5F236F67" w14:textId="43B2154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94</w:t>
            </w:r>
          </w:p>
        </w:tc>
        <w:tc>
          <w:tcPr>
            <w:tcW w:w="337" w:type="pct"/>
            <w:shd w:val="clear" w:color="auto" w:fill="auto"/>
          </w:tcPr>
          <w:p w14:paraId="1F77D41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73E7798" w14:textId="1BD6EE11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D75ACF7" w14:textId="0EE3F782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2011&lt;/Year&gt;&lt;RecNum&gt;529&lt;/RecNum&gt;&lt;DisplayText&gt;[24]&lt;/DisplayText&gt;&lt;record&gt;&lt;rec-number&gt;529&lt;/rec-number&gt;&lt;foreign-keys&gt;&lt;key app="EN" db-id="s2rddv5vmfva0mezts4x55zvs5f2addpsatf" timestamp="1394155059"&gt;529&lt;/key&gt;&lt;/foreign-keys&gt;&lt;ref-type name="Generic"&gt;13&lt;/ref-type&gt;&lt;contributors&gt;&lt;authors&gt;&lt;author&gt;Akins, Nancy J.&lt;/author&gt;&lt;/authors&gt;&lt;/contributors&gt;&lt;titles&gt;&lt;title&gt;Peña Blanca and Pojoaque Burial Information&lt;/title&gt;&lt;short-title&gt;Peña Blanca and Pojoaque Burial Information&lt;/short-title&gt;&lt;/titles&gt;&lt;dates&gt;&lt;year&gt;2011&lt;/year&gt;&lt;/dates&gt;&lt;publisher&gt;Personal Communication&lt;/publisher&gt;&lt;label&gt;Akins2011b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87D55F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A1D3464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Galisteo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Basin, Late Developmental/Early Coalition</w:t>
            </w:r>
          </w:p>
        </w:tc>
        <w:tc>
          <w:tcPr>
            <w:tcW w:w="591" w:type="pct"/>
            <w:shd w:val="clear" w:color="auto" w:fill="auto"/>
          </w:tcPr>
          <w:p w14:paraId="1D6F95FB" w14:textId="7E3C9905" w:rsidR="00BB20F3" w:rsidRPr="00340427" w:rsidRDefault="00F233BF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Galisteo</w:t>
            </w:r>
            <w:proofErr w:type="spellEnd"/>
            <w:r>
              <w:rPr>
                <w:rFonts w:ascii="Times New Roman" w:hAnsi="Times New Roman" w:cs="Times New Roman"/>
              </w:rPr>
              <w:t xml:space="preserve"> Basin</w:t>
            </w:r>
          </w:p>
        </w:tc>
        <w:tc>
          <w:tcPr>
            <w:tcW w:w="309" w:type="pct"/>
            <w:shd w:val="clear" w:color="auto" w:fill="auto"/>
          </w:tcPr>
          <w:p w14:paraId="5CD973C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337" w:type="pct"/>
            <w:shd w:val="clear" w:color="auto" w:fill="auto"/>
          </w:tcPr>
          <w:p w14:paraId="1D3AAE73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</w:t>
            </w:r>
          </w:p>
        </w:tc>
        <w:tc>
          <w:tcPr>
            <w:tcW w:w="337" w:type="pct"/>
            <w:shd w:val="clear" w:color="auto" w:fill="auto"/>
          </w:tcPr>
          <w:p w14:paraId="6F432480" w14:textId="319A590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40</w:t>
            </w:r>
          </w:p>
        </w:tc>
        <w:tc>
          <w:tcPr>
            <w:tcW w:w="337" w:type="pct"/>
            <w:shd w:val="clear" w:color="auto" w:fill="auto"/>
          </w:tcPr>
          <w:p w14:paraId="7DDC4193" w14:textId="09552C7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60</w:t>
            </w:r>
          </w:p>
        </w:tc>
        <w:tc>
          <w:tcPr>
            <w:tcW w:w="310" w:type="pct"/>
            <w:shd w:val="clear" w:color="auto" w:fill="auto"/>
          </w:tcPr>
          <w:p w14:paraId="05CCA702" w14:textId="21E79BF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7</w:t>
            </w:r>
          </w:p>
        </w:tc>
        <w:tc>
          <w:tcPr>
            <w:tcW w:w="337" w:type="pct"/>
            <w:shd w:val="clear" w:color="auto" w:fill="auto"/>
          </w:tcPr>
          <w:p w14:paraId="1A33679B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FABDAC1" w14:textId="530FA4D5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72F9BEB" w14:textId="12AA3C5B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2013&lt;/Year&gt;&lt;RecNum&gt;530&lt;/RecNum&gt;&lt;DisplayText&gt;[25]&lt;/DisplayText&gt;&lt;record&gt;&lt;rec-number&gt;530&lt;/rec-number&gt;&lt;foreign-keys&gt;&lt;key app="EN" db-id="s2rddv5vmfva0mezts4x55zvs5f2addpsatf" timestamp="1394155059"&gt;530&lt;/key&gt;&lt;/foreign-keys&gt;&lt;ref-type name="Generic"&gt;13&lt;/ref-type&gt;&lt;contributors&gt;&lt;authors&gt;&lt;author&gt;Akins, Nancy J.&lt;/author&gt;&lt;/authors&gt;&lt;/contributors&gt;&lt;titles&gt;&lt;title&gt;Mortuary Data of the Galisteo Basin&lt;/title&gt;&lt;short-title&gt;Mortuary Data of the Galisteo Basin&lt;/short-title&gt;&lt;/titles&gt;&lt;dates&gt;&lt;year&gt;2013&lt;/year&gt;&lt;/dates&gt;&lt;publisher&gt;Personal Communication&lt;/publisher&gt;&lt;label&gt;Akins2013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B54B5B6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B56FB02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cos Pueblo, Forked Lightning Ruin</w:t>
            </w:r>
          </w:p>
        </w:tc>
        <w:tc>
          <w:tcPr>
            <w:tcW w:w="591" w:type="pct"/>
            <w:shd w:val="clear" w:color="auto" w:fill="auto"/>
          </w:tcPr>
          <w:p w14:paraId="72E84A40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47560E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25</w:t>
            </w:r>
          </w:p>
        </w:tc>
        <w:tc>
          <w:tcPr>
            <w:tcW w:w="337" w:type="pct"/>
            <w:shd w:val="clear" w:color="auto" w:fill="auto"/>
          </w:tcPr>
          <w:p w14:paraId="3612534F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.71</w:t>
            </w:r>
          </w:p>
        </w:tc>
        <w:tc>
          <w:tcPr>
            <w:tcW w:w="337" w:type="pct"/>
            <w:shd w:val="clear" w:color="auto" w:fill="auto"/>
          </w:tcPr>
          <w:p w14:paraId="7812C0AF" w14:textId="2396C3E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17</w:t>
            </w:r>
          </w:p>
        </w:tc>
        <w:tc>
          <w:tcPr>
            <w:tcW w:w="337" w:type="pct"/>
            <w:shd w:val="clear" w:color="auto" w:fill="auto"/>
          </w:tcPr>
          <w:p w14:paraId="0276E241" w14:textId="69E6D22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.55</w:t>
            </w:r>
          </w:p>
        </w:tc>
        <w:tc>
          <w:tcPr>
            <w:tcW w:w="310" w:type="pct"/>
            <w:shd w:val="clear" w:color="auto" w:fill="auto"/>
          </w:tcPr>
          <w:p w14:paraId="25D281A6" w14:textId="4D58062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2</w:t>
            </w:r>
          </w:p>
        </w:tc>
        <w:tc>
          <w:tcPr>
            <w:tcW w:w="337" w:type="pct"/>
            <w:shd w:val="clear" w:color="auto" w:fill="auto"/>
          </w:tcPr>
          <w:p w14:paraId="2E9B5CDA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F1D8418" w14:textId="411A722F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7C49354" w14:textId="27547545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bley&lt;/Author&gt;&lt;Year&gt;1980&lt;/Year&gt;&lt;RecNum&gt;1093&lt;/RecNum&gt;&lt;DisplayText&gt;[26]&lt;/DisplayText&gt;&lt;record&gt;&lt;rec-number&gt;1093&lt;/rec-number&gt;&lt;foreign-keys&gt;&lt;key app="EN" db-id="s2rddv5vmfva0mezts4x55zvs5f2addpsatf" timestamp="1394155059"&gt;1093&lt;/key&gt;&lt;/foreign-keys&gt;&lt;ref-type name="Journal Article"&gt;17&lt;/ref-type&gt;&lt;contributors&gt;&lt;authors&gt;&lt;author&gt;Mobley, Charles M.&lt;/author&gt;&lt;/authors&gt;&lt;/contributors&gt;&lt;titles&gt;&lt;title&gt;Demographic Structure of Pecos Indians: A Model Based on Life Tables&lt;/title&gt;&lt;secondary-title&gt;American Antiquity&lt;/secondary-title&gt;&lt;short-title&gt;Demographic Structure of Pecos Indians: A Model Based on Life Tables&lt;/short-title&gt;&lt;/titles&gt;&lt;periodical&gt;&lt;full-title&gt;American Antiquity&lt;/full-title&gt;&lt;/periodical&gt;&lt;pages&gt;518-530&lt;/pages&gt;&lt;volume&gt;45&lt;/volume&gt;&lt;dates&gt;&lt;year&gt;198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rgan&lt;/Author&gt;&lt;Year&gt;2010&lt;/Year&gt;&lt;RecNum&gt;1098&lt;/RecNum&gt;&lt;DisplayText&gt;[27]&lt;/DisplayText&gt;&lt;record&gt;&lt;rec-number&gt;1098&lt;/rec-number&gt;&lt;foreign-keys&gt;&lt;key app="EN" db-id="s2rddv5vmfva0mezts4x55zvs5f2addpsatf" timestamp="1394155059"&gt;1098&lt;/key&gt;&lt;/foreign-keys&gt;&lt;ref-type name="Book Section"&gt;5&lt;/ref-type&gt;&lt;contributors&gt;&lt;authors&gt;&lt;author&gt;Morgan, Michèle E.&lt;/author&gt;&lt;/authors&gt;&lt;secondary-authors&gt;&lt;author&gt;Morgan, Michèle E.&lt;/author&gt;&lt;/secondary-authors&gt;&lt;/contributors&gt;&lt;titles&gt;&lt;title&gt;A Reassessment of the Human Remains from the Upper Pecos Valley: Formerly Curated at the Peabody Museum of Archaeology and Ethnology, Harvard University&lt;/title&gt;&lt;secondary-title&gt;Pecos Pueblo Revisited: The Biological and Social Context&lt;/secondary-title&gt;&lt;short-title&gt;A Reassessment of the Human Remains from the Upper Pecos Valley: Formerly Curated at the Peabody Museum of Archaeology and Ethnology, Harvard University&lt;/short-title&gt;&lt;/titles&gt;&lt;dates&gt;&lt;year&gt;2010&lt;/year&gt;&lt;/dates&gt;&lt;publisher&gt;Peabody Museum of Archaeology and Ethnology, Harvard University, Cambridge&lt;/publisher&gt;&lt;label&gt;Morgan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5208F9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BCBE9CD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orth Bank</w:t>
            </w:r>
          </w:p>
        </w:tc>
        <w:tc>
          <w:tcPr>
            <w:tcW w:w="591" w:type="pct"/>
            <w:shd w:val="clear" w:color="auto" w:fill="auto"/>
          </w:tcPr>
          <w:p w14:paraId="48D5197D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23FBD35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80</w:t>
            </w:r>
          </w:p>
        </w:tc>
        <w:tc>
          <w:tcPr>
            <w:tcW w:w="337" w:type="pct"/>
            <w:shd w:val="clear" w:color="auto" w:fill="auto"/>
          </w:tcPr>
          <w:p w14:paraId="524A6A34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26</w:t>
            </w:r>
          </w:p>
        </w:tc>
        <w:tc>
          <w:tcPr>
            <w:tcW w:w="337" w:type="pct"/>
            <w:shd w:val="clear" w:color="auto" w:fill="auto"/>
          </w:tcPr>
          <w:p w14:paraId="0BD91F77" w14:textId="571A174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0</w:t>
            </w:r>
          </w:p>
        </w:tc>
        <w:tc>
          <w:tcPr>
            <w:tcW w:w="337" w:type="pct"/>
            <w:shd w:val="clear" w:color="auto" w:fill="auto"/>
          </w:tcPr>
          <w:p w14:paraId="2398D227" w14:textId="1EFD216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66</w:t>
            </w:r>
          </w:p>
        </w:tc>
        <w:tc>
          <w:tcPr>
            <w:tcW w:w="310" w:type="pct"/>
            <w:shd w:val="clear" w:color="auto" w:fill="auto"/>
          </w:tcPr>
          <w:p w14:paraId="38C2E54E" w14:textId="44F1372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3</w:t>
            </w:r>
          </w:p>
        </w:tc>
        <w:tc>
          <w:tcPr>
            <w:tcW w:w="337" w:type="pct"/>
            <w:shd w:val="clear" w:color="auto" w:fill="auto"/>
          </w:tcPr>
          <w:p w14:paraId="28C7344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4D67710" w14:textId="1945E0A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7E3B196" w14:textId="772E7490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lar&lt;/Author&gt;&lt;Year&gt;1968&lt;/Year&gt;&lt;RecNum&gt;849&lt;/RecNum&gt;&lt;DisplayText&gt;[28]&lt;/DisplayText&gt;&lt;record&gt;&lt;rec-number&gt;849&lt;/rec-number&gt;&lt;foreign-keys&gt;&lt;key app="EN" db-id="s2rddv5vmfva0mezts4x55zvs5f2addpsatf" timestamp="1394155059"&gt;849&lt;/key&gt;&lt;/foreign-keys&gt;&lt;ref-type name="Book Section"&gt;5&lt;/ref-type&gt;&lt;contributors&gt;&lt;authors&gt;&lt;author&gt;Heglar, Rodger&lt;/author&gt;&lt;/authors&gt;&lt;secondary-authors&gt;&lt;author&gt;Lange, Charles H.&lt;/author&gt;&lt;/secondary-authors&gt;&lt;/contributors&gt;&lt;titles&gt;&lt;title&gt;Human Skeletal Remains&lt;/title&gt;&lt;secondary-title&gt;The Cochiti Dam Archaeological Salvage Project, Part 1: Report on the 1963 Season&lt;/secondary-title&gt;&lt;short-title&gt;Human Skeletal Remains&lt;/short-title&gt;&lt;/titles&gt;&lt;pages&gt;268--270&lt;/pages&gt;&lt;dates&gt;&lt;year&gt;1968&lt;/year&gt;&lt;/dates&gt;&lt;publisher&gt;Museum of New Mexico Research Records No. 6, Museum of New Mexico Press, Santa Fe&lt;/publisher&gt;&lt;label&gt;Heglar196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lkovich&lt;/Author&gt;&lt;Year&gt;1980&lt;/Year&gt;&lt;RecNum&gt;1116&lt;/RecNum&gt;&lt;DisplayText&gt;[29]&lt;/DisplayText&gt;&lt;record&gt;&lt;rec-number&gt;1116&lt;/rec-number&gt;&lt;foreign-keys&gt;&lt;key app="EN" db-id="s2rddv5vmfva0mezts4x55zvs5f2addpsatf" timestamp="1394155059"&gt;1116&lt;/key&gt;&lt;/foreign-keys&gt;&lt;ref-type name="Book"&gt;6&lt;/ref-type&gt;&lt;contributors&gt;&lt;authors&gt;&lt;author&gt;Palkovich, Ann M.&lt;/author&gt;&lt;/authors&gt;&lt;/contributors&gt;&lt;titles&gt;&lt;title&gt;Pueblo population and society: The Arroyo Hondo skeletal mortuary remains&lt;/title&gt;&lt;short-title&gt;Pueblo population and society: The Arroyo Hondo skeletal mortuary remains&lt;/short-title&gt;&lt;/titles&gt;&lt;dates&gt;&lt;year&gt;1980&lt;/year&gt;&lt;/dates&gt;&lt;publisher&gt;School of American Research Press, Santa Fe&lt;/publisher&gt;&lt;label&gt;Palkovich1980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B0E96B7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D30CA34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Tijeras Pueblo, Early</w:t>
            </w:r>
          </w:p>
        </w:tc>
        <w:tc>
          <w:tcPr>
            <w:tcW w:w="591" w:type="pct"/>
            <w:shd w:val="clear" w:color="auto" w:fill="auto"/>
          </w:tcPr>
          <w:p w14:paraId="43C9F186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5438A3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30</w:t>
            </w:r>
          </w:p>
        </w:tc>
        <w:tc>
          <w:tcPr>
            <w:tcW w:w="337" w:type="pct"/>
            <w:shd w:val="clear" w:color="auto" w:fill="auto"/>
          </w:tcPr>
          <w:p w14:paraId="7B19D5A3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37" w:type="pct"/>
            <w:shd w:val="clear" w:color="auto" w:fill="auto"/>
          </w:tcPr>
          <w:p w14:paraId="2925CBDF" w14:textId="6FF7D90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2A0AF504" w14:textId="124E464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10" w:type="pct"/>
            <w:shd w:val="clear" w:color="auto" w:fill="auto"/>
          </w:tcPr>
          <w:p w14:paraId="01666D7A" w14:textId="74DD87F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5</w:t>
            </w:r>
          </w:p>
        </w:tc>
        <w:tc>
          <w:tcPr>
            <w:tcW w:w="337" w:type="pct"/>
            <w:shd w:val="clear" w:color="auto" w:fill="auto"/>
          </w:tcPr>
          <w:p w14:paraId="3CFC5C5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D4E1597" w14:textId="7D2CDBE2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1829EB0" w14:textId="38788796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illiams&lt;/Author&gt;&lt;Year&gt;2005&lt;/Year&gt;&lt;RecNum&gt;1314&lt;/RecNum&gt;&lt;DisplayText&gt;[30]&lt;/DisplayText&gt;&lt;record&gt;&lt;rec-number&gt;1314&lt;/rec-number&gt;&lt;foreign-keys&gt;&lt;key app="EN" db-id="s2rddv5vmfva0mezts4x55zvs5f2addpsatf" timestamp="1394155059"&gt;1314&lt;/key&gt;&lt;/foreign-keys&gt;&lt;ref-type name="Thesis"&gt;32&lt;/ref-type&gt;&lt;contributors&gt;&lt;authors&gt;&lt;author&gt;Williams, Heather Susan&lt;/author&gt;&lt;/authors&gt;&lt;tertiary-authors&gt;&lt;author&gt;Dufour, Darna L.&lt;/author&gt;&lt;/tertiary-authors&gt;&lt;/contributors&gt;&lt;titles&gt;&lt;title&gt;A Re-Analysis of Tijeras Pueblo Another Look at Developmental Defects in the Prehispanic Southwest&lt;/title&gt;&lt;secondary-title&gt;Anthropology&lt;/secondary-title&gt;&lt;short-title&gt;A Re-Analysis of Tijeras Pueblo Another Look at Developmental Defects in the Prehispanic Southwest&lt;/short-title&gt;&lt;/titles&gt;&lt;volume&gt;Masters of Arts&lt;/volume&gt;&lt;dates&gt;&lt;year&gt;2005&lt;/year&gt;&lt;/dates&gt;&lt;pub-location&gt;CO&lt;/pub-location&gt;&lt;publisher&gt;University of Coloardo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827D2D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9B8A214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cos Pueblo, Glaze/Black and White</w:t>
            </w:r>
          </w:p>
        </w:tc>
        <w:tc>
          <w:tcPr>
            <w:tcW w:w="591" w:type="pct"/>
            <w:shd w:val="clear" w:color="auto" w:fill="auto"/>
          </w:tcPr>
          <w:p w14:paraId="5B2EAA90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852333A" w14:textId="0DF8B24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35</w:t>
            </w:r>
          </w:p>
        </w:tc>
        <w:tc>
          <w:tcPr>
            <w:tcW w:w="337" w:type="pct"/>
            <w:shd w:val="clear" w:color="auto" w:fill="auto"/>
          </w:tcPr>
          <w:p w14:paraId="7483F489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75</w:t>
            </w:r>
          </w:p>
        </w:tc>
        <w:tc>
          <w:tcPr>
            <w:tcW w:w="337" w:type="pct"/>
            <w:shd w:val="clear" w:color="auto" w:fill="auto"/>
          </w:tcPr>
          <w:p w14:paraId="05491C04" w14:textId="5FEBC09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20</w:t>
            </w:r>
          </w:p>
        </w:tc>
        <w:tc>
          <w:tcPr>
            <w:tcW w:w="337" w:type="pct"/>
            <w:shd w:val="clear" w:color="auto" w:fill="auto"/>
          </w:tcPr>
          <w:p w14:paraId="60C47CD3" w14:textId="7247C7F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55</w:t>
            </w:r>
          </w:p>
        </w:tc>
        <w:tc>
          <w:tcPr>
            <w:tcW w:w="310" w:type="pct"/>
            <w:shd w:val="clear" w:color="auto" w:fill="auto"/>
          </w:tcPr>
          <w:p w14:paraId="6CF58D68" w14:textId="71B6F74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0</w:t>
            </w:r>
          </w:p>
        </w:tc>
        <w:tc>
          <w:tcPr>
            <w:tcW w:w="337" w:type="pct"/>
            <w:shd w:val="clear" w:color="auto" w:fill="auto"/>
          </w:tcPr>
          <w:p w14:paraId="4DC459B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FE1D739" w14:textId="38707850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33EB80F" w14:textId="19548A47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bley&lt;/Author&gt;&lt;Year&gt;1980&lt;/Year&gt;&lt;RecNum&gt;1093&lt;/RecNum&gt;&lt;DisplayText&gt;[26]&lt;/DisplayText&gt;&lt;record&gt;&lt;rec-number&gt;1093&lt;/rec-number&gt;&lt;foreign-keys&gt;&lt;key app="EN" db-id="s2rddv5vmfva0mezts4x55zvs5f2addpsatf" timestamp="1394155059"&gt;1093&lt;/key&gt;&lt;/foreign-keys&gt;&lt;ref-type name="Journal Article"&gt;17&lt;/ref-type&gt;&lt;contributors&gt;&lt;authors&gt;&lt;author&gt;Mobley, Charles M.&lt;/author&gt;&lt;/authors&gt;&lt;/contributors&gt;&lt;titles&gt;&lt;title&gt;Demographic Structure of Pecos Indians: A Model Based on Life Tables&lt;/title&gt;&lt;secondary-title&gt;American Antiquity&lt;/secondary-title&gt;&lt;short-title&gt;Demographic Structure of Pecos Indians: A Model Based on Life Tables&lt;/short-title&gt;&lt;/titles&gt;&lt;periodical&gt;&lt;full-title&gt;American Antiquity&lt;/full-title&gt;&lt;/periodical&gt;&lt;pages&gt;518-530&lt;/pages&gt;&lt;volume&gt;45&lt;/volume&gt;&lt;dates&gt;&lt;year&gt;198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rgan&lt;/Author&gt;&lt;Year&gt;2010&lt;/Year&gt;&lt;RecNum&gt;1098&lt;/RecNum&gt;&lt;DisplayText&gt;[27]&lt;/DisplayText&gt;&lt;record&gt;&lt;rec-number&gt;1098&lt;/rec-number&gt;&lt;foreign-keys&gt;&lt;key app="EN" db-id="s2rddv5vmfva0mezts4x55zvs5f2addpsatf" timestamp="1394155059"&gt;1098&lt;/key&gt;&lt;/foreign-keys&gt;&lt;ref-type name="Book Section"&gt;5&lt;/ref-type&gt;&lt;contributors&gt;&lt;authors&gt;&lt;author&gt;Morgan, Michèle E.&lt;/author&gt;&lt;/authors&gt;&lt;secondary-authors&gt;&lt;author&gt;Morgan, Michèle E.&lt;/author&gt;&lt;/secondary-authors&gt;&lt;/contributors&gt;&lt;titles&gt;&lt;title&gt;A Reassessment of the Human Remains from the Upper Pecos Valley: Formerly Curated at the Peabody Museum of Archaeology and Ethnology, Harvard University&lt;/title&gt;&lt;secondary-title&gt;Pecos Pueblo Revisited: The Biological and Social Context&lt;/secondary-title&gt;&lt;short-title&gt;A Reassessment of the Human Remains from the Upper Pecos Valley: Formerly Curated at the Peabody Museum of Archaeology and Ethnology, Harvard University&lt;/short-title&gt;&lt;/titles&gt;&lt;dates&gt;&lt;year&gt;2010&lt;/year&gt;&lt;/dates&gt;&lt;publisher&gt;Peabody Museum of Archaeology and Ethnology, Harvard University, Cambridge&lt;/publisher&gt;&lt;label&gt;Morgan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575CFDB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AD16A0F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Paa’ko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EDEB25D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Galisteo</w:t>
            </w:r>
            <w:proofErr w:type="spellEnd"/>
            <w:r>
              <w:rPr>
                <w:rFonts w:ascii="Times New Roman" w:hAnsi="Times New Roman" w:cs="Times New Roman"/>
              </w:rPr>
              <w:t xml:space="preserve"> Basin</w:t>
            </w:r>
          </w:p>
        </w:tc>
        <w:tc>
          <w:tcPr>
            <w:tcW w:w="309" w:type="pct"/>
            <w:shd w:val="clear" w:color="auto" w:fill="auto"/>
          </w:tcPr>
          <w:p w14:paraId="406D8FCC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4632623F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6.11</w:t>
            </w:r>
          </w:p>
        </w:tc>
        <w:tc>
          <w:tcPr>
            <w:tcW w:w="337" w:type="pct"/>
            <w:shd w:val="clear" w:color="auto" w:fill="auto"/>
          </w:tcPr>
          <w:p w14:paraId="15EFDC43" w14:textId="46CFB65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11</w:t>
            </w:r>
          </w:p>
        </w:tc>
        <w:tc>
          <w:tcPr>
            <w:tcW w:w="337" w:type="pct"/>
            <w:shd w:val="clear" w:color="auto" w:fill="auto"/>
          </w:tcPr>
          <w:p w14:paraId="2DE1B3DB" w14:textId="2992C61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310" w:type="pct"/>
            <w:shd w:val="clear" w:color="auto" w:fill="auto"/>
          </w:tcPr>
          <w:p w14:paraId="46BDB745" w14:textId="1339877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50</w:t>
            </w:r>
          </w:p>
        </w:tc>
        <w:tc>
          <w:tcPr>
            <w:tcW w:w="337" w:type="pct"/>
            <w:shd w:val="clear" w:color="auto" w:fill="auto"/>
          </w:tcPr>
          <w:p w14:paraId="44721C3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99B68BF" w14:textId="00B1EA31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72C9C51" w14:textId="758D6BE9" w:rsidR="00BB20F3" w:rsidRPr="00340427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yson&lt;/Author&gt;&lt;Year&gt;1992&lt;/Year&gt;&lt;RecNum&gt;1270&lt;/RecNum&gt;&lt;DisplayText&gt;[31]&lt;/DisplayText&gt;&lt;record&gt;&lt;rec-number&gt;1270&lt;/rec-number&gt;&lt;foreign-keys&gt;&lt;key app="EN" db-id="s2rddv5vmfva0mezts4x55zvs5f2addpsatf" timestamp="1394155059"&gt;1270&lt;/key&gt;&lt;/foreign-keys&gt;&lt;ref-type name="Thesis"&gt;32&lt;/ref-type&gt;&lt;contributors&gt;&lt;authors&gt;&lt;author&gt;Tyson, Shannon Collis&lt;/author&gt;&lt;/authors&gt;&lt;/contributors&gt;&lt;titles&gt;&lt;title&gt;A Biocultural Approach to Paleopathology of the Subadults From PAA-KO, New Mexico&lt;/title&gt;&lt;secondary-title&gt;Anthropology&lt;/secondary-title&gt;&lt;short-title&gt;A Biocultural Approach to Paleopathology of the Subadults From PAA-KO, New Mexico&lt;/short-title&gt;&lt;/titles&gt;&lt;volume&gt;Masters of Arts&lt;/volume&gt;&lt;dates&gt;&lt;year&gt;1992&lt;/year&gt;&lt;/dates&gt;&lt;publisher&gt;San Diego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E4AC238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3B3C4ED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Gr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Quivir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>, Early</w:t>
            </w:r>
          </w:p>
        </w:tc>
        <w:tc>
          <w:tcPr>
            <w:tcW w:w="591" w:type="pct"/>
            <w:shd w:val="clear" w:color="auto" w:fill="auto"/>
          </w:tcPr>
          <w:p w14:paraId="72966CB2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0FD4D623" w14:textId="4FC2EFE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7327BEB9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37" w:type="pct"/>
            <w:shd w:val="clear" w:color="auto" w:fill="auto"/>
          </w:tcPr>
          <w:p w14:paraId="56CCC062" w14:textId="7EC6AA8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07FD4F24" w14:textId="26883FF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310" w:type="pct"/>
            <w:shd w:val="clear" w:color="auto" w:fill="auto"/>
          </w:tcPr>
          <w:p w14:paraId="1BD1BBE5" w14:textId="210E688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6</w:t>
            </w:r>
          </w:p>
        </w:tc>
        <w:tc>
          <w:tcPr>
            <w:tcW w:w="337" w:type="pct"/>
            <w:shd w:val="clear" w:color="auto" w:fill="auto"/>
          </w:tcPr>
          <w:p w14:paraId="4AE3C053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54A01CB" w14:textId="68B034BA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8221349" w14:textId="3B4F61E5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yes&lt;/Author&gt;&lt;Year&gt;1981&lt;/Year&gt;&lt;RecNum&gt;847&lt;/RecNum&gt;&lt;DisplayText&gt;[32]&lt;/DisplayText&gt;&lt;record&gt;&lt;rec-number&gt;847&lt;/rec-number&gt;&lt;foreign-keys&gt;&lt;key app="EN" db-id="s2rddv5vmfva0mezts4x55zvs5f2addpsatf" timestamp="1394155059"&gt;847&lt;/key&gt;&lt;/foreign-keys&gt;&lt;ref-type name="Generic"&gt;13&lt;/ref-type&gt;&lt;contributors&gt;&lt;authors&gt;&lt;author&gt;Hayes, Alden C.&lt;/author&gt;&lt;/authors&gt;&lt;/contributors&gt;&lt;titles&gt;&lt;title&gt;Contributions to Gran Quivira Archeology, Gran Quivira National Monument, New Mexico&lt;/title&gt;&lt;short-title&gt;Contributions to Gran Quivira Archeology, Gran Quivira National Monument, New Mexico.&lt;/short-title&gt;&lt;/titles&gt;&lt;number&gt;National Park Service Publications in Archaeology 17&lt;/number&gt;&lt;dates&gt;&lt;year&gt;1981&lt;/year&gt;&lt;/dates&gt;&lt;pub-location&gt;Washington, D.C.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6085C9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509AB00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cos Pueblo, Glaze 1</w:t>
            </w:r>
          </w:p>
        </w:tc>
        <w:tc>
          <w:tcPr>
            <w:tcW w:w="591" w:type="pct"/>
            <w:shd w:val="clear" w:color="auto" w:fill="auto"/>
          </w:tcPr>
          <w:p w14:paraId="5EF1CB81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D191004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00</w:t>
            </w:r>
          </w:p>
        </w:tc>
        <w:tc>
          <w:tcPr>
            <w:tcW w:w="337" w:type="pct"/>
            <w:shd w:val="clear" w:color="auto" w:fill="auto"/>
          </w:tcPr>
          <w:p w14:paraId="458868D5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337" w:type="pct"/>
            <w:shd w:val="clear" w:color="auto" w:fill="auto"/>
          </w:tcPr>
          <w:p w14:paraId="1D2A8521" w14:textId="540B324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82</w:t>
            </w:r>
          </w:p>
        </w:tc>
        <w:tc>
          <w:tcPr>
            <w:tcW w:w="337" w:type="pct"/>
            <w:shd w:val="clear" w:color="auto" w:fill="auto"/>
          </w:tcPr>
          <w:p w14:paraId="0341FCFD" w14:textId="4C95EE6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3.18</w:t>
            </w:r>
          </w:p>
        </w:tc>
        <w:tc>
          <w:tcPr>
            <w:tcW w:w="310" w:type="pct"/>
            <w:shd w:val="clear" w:color="auto" w:fill="auto"/>
          </w:tcPr>
          <w:p w14:paraId="159319A7" w14:textId="40CDA2E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1</w:t>
            </w:r>
          </w:p>
        </w:tc>
        <w:tc>
          <w:tcPr>
            <w:tcW w:w="337" w:type="pct"/>
            <w:shd w:val="clear" w:color="auto" w:fill="auto"/>
          </w:tcPr>
          <w:p w14:paraId="68456A5D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201E2DB" w14:textId="1E561A8E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74BE7CC" w14:textId="72B21F02" w:rsidR="00BB20F3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bley&lt;/Author&gt;&lt;Year&gt;1980&lt;/Year&gt;&lt;RecNum&gt;1093&lt;/RecNum&gt;&lt;DisplayText&gt;[26]&lt;/DisplayText&gt;&lt;record&gt;&lt;rec-number&gt;1093&lt;/rec-number&gt;&lt;foreign-keys&gt;&lt;key app="EN" db-id="s2rddv5vmfva0mezts4x55zvs5f2addpsatf" timestamp="1394155059"&gt;1093&lt;/key&gt;&lt;/foreign-keys&gt;&lt;ref-type name="Journal Article"&gt;17&lt;/ref-type&gt;&lt;contributors&gt;&lt;authors&gt;&lt;author&gt;Mobley, Charles M.&lt;/author&gt;&lt;/authors&gt;&lt;/contributors&gt;&lt;titles&gt;&lt;title&gt;Demographic Structure of Pecos Indians: A Model Based on Life Tables&lt;/title&gt;&lt;secondary-title&gt;American Antiquity&lt;/secondary-title&gt;&lt;short-title&gt;Demographic Structure of Pecos Indians: A Model Based on Life Tables&lt;/short-title&gt;&lt;/titles&gt;&lt;periodical&gt;&lt;full-title&gt;American Antiquity&lt;/full-title&gt;&lt;/periodical&gt;&lt;pages&gt;518-530&lt;/pages&gt;&lt;volume&gt;45&lt;/volume&gt;&lt;dates&gt;&lt;year&gt;198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rgan&lt;/Author&gt;&lt;Year&gt;2010&lt;/Year&gt;&lt;RecNum&gt;1098&lt;/RecNum&gt;&lt;DisplayText&gt;[27]&lt;/DisplayText&gt;&lt;record&gt;&lt;rec-number&gt;1098&lt;/rec-number&gt;&lt;foreign-keys&gt;&lt;key app="EN" db-id="s2rddv5vmfva0mezts4x55zvs5f2addpsatf" timestamp="1394155059"&gt;1098&lt;/key&gt;&lt;/foreign-keys&gt;&lt;ref-type name="Book Section"&gt;5&lt;/ref-type&gt;&lt;contributors&gt;&lt;authors&gt;&lt;author&gt;Morgan, Michèle E.&lt;/author&gt;&lt;/authors&gt;&lt;secondary-authors&gt;&lt;author&gt;Morgan, Michèle E.&lt;/author&gt;&lt;/secondary-authors&gt;&lt;/contributors&gt;&lt;titles&gt;&lt;title&gt;A Reassessment of the Human Remains from the Upper Pecos Valley: Formerly Curated at the Peabody Museum of Archaeology and Ethnology, Harvard University&lt;/title&gt;&lt;secondary-title&gt;Pecos Pueblo Revisited: The Biological and Social Context&lt;/secondary-title&gt;&lt;short-title&gt;A Reassessment of the Human Remains from the Upper Pecos Valley: Formerly Curated at the Peabody Museum of Archaeology and Ethnology, Harvard University&lt;/short-title&gt;&lt;/titles&gt;&lt;dates&gt;&lt;year&gt;2010&lt;/year&gt;&lt;/dates&gt;&lt;publisher&gt;Peabody Museum of Archaeology and Ethnology, Harvard University, Cambridge&lt;/publisher&gt;&lt;label&gt;Morgan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2E6F8F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9D41040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Tijeras Pueblo, Late</w:t>
            </w:r>
          </w:p>
        </w:tc>
        <w:tc>
          <w:tcPr>
            <w:tcW w:w="591" w:type="pct"/>
            <w:shd w:val="clear" w:color="auto" w:fill="auto"/>
          </w:tcPr>
          <w:p w14:paraId="67803E77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DE9458E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10</w:t>
            </w:r>
          </w:p>
        </w:tc>
        <w:tc>
          <w:tcPr>
            <w:tcW w:w="337" w:type="pct"/>
            <w:shd w:val="clear" w:color="auto" w:fill="auto"/>
          </w:tcPr>
          <w:p w14:paraId="391E28C3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37" w:type="pct"/>
            <w:shd w:val="clear" w:color="auto" w:fill="auto"/>
          </w:tcPr>
          <w:p w14:paraId="550E81F4" w14:textId="2EE76F8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289C4190" w14:textId="7FAEA23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10" w:type="pct"/>
            <w:shd w:val="clear" w:color="auto" w:fill="auto"/>
          </w:tcPr>
          <w:p w14:paraId="0D8BF593" w14:textId="2BEFE5F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3</w:t>
            </w:r>
          </w:p>
        </w:tc>
        <w:tc>
          <w:tcPr>
            <w:tcW w:w="337" w:type="pct"/>
            <w:shd w:val="clear" w:color="auto" w:fill="auto"/>
          </w:tcPr>
          <w:p w14:paraId="22E51A60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B381FE3" w14:textId="4A0E5524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D58CE16" w14:textId="0FACB8A3" w:rsidR="00BB20F3" w:rsidRPr="00340427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illiams&lt;/Author&gt;&lt;Year&gt;2005&lt;/Year&gt;&lt;RecNum&gt;1314&lt;/RecNum&gt;&lt;DisplayText&gt;[30]&lt;/DisplayText&gt;&lt;record&gt;&lt;rec-number&gt;1314&lt;/rec-number&gt;&lt;foreign-keys&gt;&lt;key app="EN" db-id="s2rddv5vmfva0mezts4x55zvs5f2addpsatf" timestamp="1394155059"&gt;1314&lt;/key&gt;&lt;/foreign-keys&gt;&lt;ref-type name="Thesis"&gt;32&lt;/ref-type&gt;&lt;contributors&gt;&lt;authors&gt;&lt;author&gt;Williams, Heather Susan&lt;/author&gt;&lt;/authors&gt;&lt;tertiary-authors&gt;&lt;author&gt;Dufour, Darna L.&lt;/author&gt;&lt;/tertiary-authors&gt;&lt;/contributors&gt;&lt;titles&gt;&lt;title&gt;A Re-Analysis of Tijeras Pueblo Another Look at Developmental Defects in the Prehispanic Southwest&lt;/title&gt;&lt;secondary-title&gt;Anthropology&lt;/secondary-title&gt;&lt;short-title&gt;A Re-Analysis of Tijeras Pueblo Another Look at Developmental Defects in the Prehispanic Southwest&lt;/short-title&gt;&lt;/titles&gt;&lt;volume&gt;Masters of Arts&lt;/volume&gt;&lt;dates&gt;&lt;year&gt;2005&lt;/year&gt;&lt;/dates&gt;&lt;pub-location&gt;CO&lt;/pub-location&gt;&lt;publisher&gt;University of Coloardo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AB4699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1EAB0F7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lfred Herrera, Early</w:t>
            </w:r>
          </w:p>
        </w:tc>
        <w:tc>
          <w:tcPr>
            <w:tcW w:w="591" w:type="pct"/>
            <w:shd w:val="clear" w:color="auto" w:fill="auto"/>
          </w:tcPr>
          <w:p w14:paraId="3393D045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8A9A70E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25</w:t>
            </w:r>
          </w:p>
        </w:tc>
        <w:tc>
          <w:tcPr>
            <w:tcW w:w="337" w:type="pct"/>
            <w:shd w:val="clear" w:color="auto" w:fill="auto"/>
          </w:tcPr>
          <w:p w14:paraId="2F7AA292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4</w:t>
            </w:r>
          </w:p>
        </w:tc>
        <w:tc>
          <w:tcPr>
            <w:tcW w:w="337" w:type="pct"/>
            <w:shd w:val="clear" w:color="auto" w:fill="auto"/>
          </w:tcPr>
          <w:p w14:paraId="0EBB96C1" w14:textId="6993560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73</w:t>
            </w:r>
          </w:p>
        </w:tc>
        <w:tc>
          <w:tcPr>
            <w:tcW w:w="337" w:type="pct"/>
            <w:shd w:val="clear" w:color="auto" w:fill="auto"/>
          </w:tcPr>
          <w:p w14:paraId="4D932A2D" w14:textId="5458303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67</w:t>
            </w:r>
          </w:p>
        </w:tc>
        <w:tc>
          <w:tcPr>
            <w:tcW w:w="310" w:type="pct"/>
            <w:shd w:val="clear" w:color="auto" w:fill="auto"/>
          </w:tcPr>
          <w:p w14:paraId="21C5E5CD" w14:textId="2D56115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0</w:t>
            </w:r>
          </w:p>
        </w:tc>
        <w:tc>
          <w:tcPr>
            <w:tcW w:w="337" w:type="pct"/>
            <w:shd w:val="clear" w:color="auto" w:fill="auto"/>
          </w:tcPr>
          <w:p w14:paraId="6B457F79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C90FB54" w14:textId="4A31959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00DC110" w14:textId="6F2DD46C" w:rsidR="00BB20F3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lar&lt;/Author&gt;&lt;Year&gt;1968&lt;/Year&gt;&lt;RecNum&gt;849&lt;/RecNum&gt;&lt;DisplayText&gt;[28]&lt;/DisplayText&gt;&lt;record&gt;&lt;rec-number&gt;849&lt;/rec-number&gt;&lt;foreign-keys&gt;&lt;key app="EN" db-id="s2rddv5vmfva0mezts4x55zvs5f2addpsatf" timestamp="1394155059"&gt;849&lt;/key&gt;&lt;/foreign-keys&gt;&lt;ref-type name="Book Section"&gt;5&lt;/ref-type&gt;&lt;contributors&gt;&lt;authors&gt;&lt;author&gt;Heglar, Rodger&lt;/author&gt;&lt;/authors&gt;&lt;secondary-authors&gt;&lt;author&gt;Lange, Charles H.&lt;/author&gt;&lt;/secondary-authors&gt;&lt;/contributors&gt;&lt;titles&gt;&lt;title&gt;Human Skeletal Remains&lt;/title&gt;&lt;secondary-title&gt;The Cochiti Dam Archaeological Salvage Project, Part 1: Report on the 1963 Season&lt;/secondary-title&gt;&lt;short-title&gt;Human Skeletal Remains&lt;/short-title&gt;&lt;/titles&gt;&lt;pages&gt;268--270&lt;/pages&gt;&lt;dates&gt;&lt;year&gt;1968&lt;/year&gt;&lt;/dates&gt;&lt;publisher&gt;Museum of New Mexico Research Records No. 6, Museum of New Mexico Press, Santa Fe&lt;/publisher&gt;&lt;label&gt;Heglar196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lkovich&lt;/Author&gt;&lt;Year&gt;1980&lt;/Year&gt;&lt;RecNum&gt;1116&lt;/RecNum&gt;&lt;DisplayText&gt;[29]&lt;/DisplayText&gt;&lt;record&gt;&lt;rec-number&gt;1116&lt;/rec-number&gt;&lt;foreign-keys&gt;&lt;key app="EN" db-id="s2rddv5vmfva0mezts4x55zvs5f2addpsatf" timestamp="1394155059"&gt;1116&lt;/key&gt;&lt;/foreign-keys&gt;&lt;ref-type name="Book"&gt;6&lt;/ref-type&gt;&lt;contributors&gt;&lt;authors&gt;&lt;author&gt;Palkovich, Ann M.&lt;/author&gt;&lt;/authors&gt;&lt;/contributors&gt;&lt;titles&gt;&lt;title&gt;Pueblo population and society: The Arroyo Hondo skeletal mortuary remains&lt;/title&gt;&lt;short-title&gt;Pueblo population and society: The Arroyo Hondo skeletal mortuary remains&lt;/short-title&gt;&lt;/titles&gt;&lt;dates&gt;&lt;year&gt;1980&lt;/year&gt;&lt;/dates&gt;&lt;publisher&gt;School of American Research Press, Santa Fe&lt;/publisher&gt;&lt;label&gt;Palkovich1980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228E87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6448DF8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cos Pueblo, Glaze 2</w:t>
            </w:r>
          </w:p>
        </w:tc>
        <w:tc>
          <w:tcPr>
            <w:tcW w:w="591" w:type="pct"/>
            <w:shd w:val="clear" w:color="auto" w:fill="auto"/>
          </w:tcPr>
          <w:p w14:paraId="2F072615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04CB5F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50</w:t>
            </w:r>
          </w:p>
        </w:tc>
        <w:tc>
          <w:tcPr>
            <w:tcW w:w="337" w:type="pct"/>
            <w:shd w:val="clear" w:color="auto" w:fill="auto"/>
          </w:tcPr>
          <w:p w14:paraId="59ECAEDF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.86</w:t>
            </w:r>
          </w:p>
        </w:tc>
        <w:tc>
          <w:tcPr>
            <w:tcW w:w="337" w:type="pct"/>
            <w:shd w:val="clear" w:color="auto" w:fill="auto"/>
          </w:tcPr>
          <w:p w14:paraId="67FD966C" w14:textId="563EC0D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86</w:t>
            </w:r>
          </w:p>
        </w:tc>
        <w:tc>
          <w:tcPr>
            <w:tcW w:w="337" w:type="pct"/>
            <w:shd w:val="clear" w:color="auto" w:fill="auto"/>
          </w:tcPr>
          <w:p w14:paraId="06809F47" w14:textId="4078D28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310" w:type="pct"/>
            <w:shd w:val="clear" w:color="auto" w:fill="auto"/>
          </w:tcPr>
          <w:p w14:paraId="0F6B2BCE" w14:textId="59E423E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7</w:t>
            </w:r>
          </w:p>
        </w:tc>
        <w:tc>
          <w:tcPr>
            <w:tcW w:w="337" w:type="pct"/>
            <w:shd w:val="clear" w:color="auto" w:fill="auto"/>
          </w:tcPr>
          <w:p w14:paraId="5D9CA965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91035DE" w14:textId="6438442F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D7C3C7A" w14:textId="3E539F35" w:rsidR="00BB20F3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bley&lt;/Author&gt;&lt;Year&gt;1980&lt;/Year&gt;&lt;RecNum&gt;1093&lt;/RecNum&gt;&lt;DisplayText&gt;[26]&lt;/DisplayText&gt;&lt;record&gt;&lt;rec-number&gt;1093&lt;/rec-number&gt;&lt;foreign-keys&gt;&lt;key app="EN" db-id="s2rddv5vmfva0mezts4x55zvs5f2addpsatf" timestamp="1394155059"&gt;1093&lt;/key&gt;&lt;/foreign-keys&gt;&lt;ref-type name="Journal Article"&gt;17&lt;/ref-type&gt;&lt;contributors&gt;&lt;authors&gt;&lt;author&gt;Mobley, Charles M.&lt;/author&gt;&lt;/authors&gt;&lt;/contributors&gt;&lt;titles&gt;&lt;title&gt;Demographic Structure of Pecos Indians: A Model Based on Life Tables&lt;/title&gt;&lt;secondary-title&gt;American Antiquity&lt;/secondary-title&gt;&lt;short-title&gt;Demographic Structure of Pecos Indians: A Model Based on Life Tables&lt;/short-title&gt;&lt;/titles&gt;&lt;periodical&gt;&lt;full-title&gt;American Antiquity&lt;/full-title&gt;&lt;/periodical&gt;&lt;pages&gt;518-530&lt;/pages&gt;&lt;volume&gt;45&lt;/volume&gt;&lt;dates&gt;&lt;year&gt;198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rgan&lt;/Author&gt;&lt;Year&gt;2010&lt;/Year&gt;&lt;RecNum&gt;1098&lt;/RecNum&gt;&lt;DisplayText&gt;[27]&lt;/DisplayText&gt;&lt;record&gt;&lt;rec-number&gt;1098&lt;/rec-number&gt;&lt;foreign-keys&gt;&lt;key app="EN" db-id="s2rddv5vmfva0mezts4x55zvs5f2addpsatf" timestamp="1394155059"&gt;1098&lt;/key&gt;&lt;/foreign-keys&gt;&lt;ref-type name="Book Section"&gt;5&lt;/ref-type&gt;&lt;contributors&gt;&lt;authors&gt;&lt;author&gt;Morgan, Michèle E.&lt;/author&gt;&lt;/authors&gt;&lt;secondary-authors&gt;&lt;author&gt;Morgan, Michèle E.&lt;/author&gt;&lt;/secondary-authors&gt;&lt;/contributors&gt;&lt;titles&gt;&lt;title&gt;A Reassessment of the Human Remains from the Upper Pecos Valley: Formerly Curated at the Peabody Museum of Archaeology and Ethnology, Harvard University&lt;/title&gt;&lt;secondary-title&gt;Pecos Pueblo Revisited: The Biological and Social Context&lt;/secondary-title&gt;&lt;short-title&gt;A Reassessment of the Human Remains from the Upper Pecos Valley: Formerly Curated at the Peabody Museum of Archaeology and Ethnology, Harvard University&lt;/short-title&gt;&lt;/titles&gt;&lt;dates&gt;&lt;year&gt;2010&lt;/year&gt;&lt;/dates&gt;&lt;publisher&gt;Peabody Museum of Archaeology and Ethnology, Harvard University, Cambridge&lt;/publisher&gt;&lt;label&gt;Morgan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E0BAC75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66AF665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Gr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Quivir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>, Middle</w:t>
            </w:r>
          </w:p>
        </w:tc>
        <w:tc>
          <w:tcPr>
            <w:tcW w:w="591" w:type="pct"/>
            <w:shd w:val="clear" w:color="auto" w:fill="auto"/>
          </w:tcPr>
          <w:p w14:paraId="407B6060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82D1AFD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75</w:t>
            </w:r>
          </w:p>
        </w:tc>
        <w:tc>
          <w:tcPr>
            <w:tcW w:w="337" w:type="pct"/>
            <w:shd w:val="clear" w:color="auto" w:fill="auto"/>
          </w:tcPr>
          <w:p w14:paraId="55714D2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.33</w:t>
            </w:r>
          </w:p>
        </w:tc>
        <w:tc>
          <w:tcPr>
            <w:tcW w:w="337" w:type="pct"/>
            <w:shd w:val="clear" w:color="auto" w:fill="auto"/>
          </w:tcPr>
          <w:p w14:paraId="76A8B012" w14:textId="7632018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40778E83" w14:textId="77725D0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.33</w:t>
            </w:r>
          </w:p>
        </w:tc>
        <w:tc>
          <w:tcPr>
            <w:tcW w:w="310" w:type="pct"/>
            <w:shd w:val="clear" w:color="auto" w:fill="auto"/>
          </w:tcPr>
          <w:p w14:paraId="45A307B0" w14:textId="204315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4</w:t>
            </w:r>
          </w:p>
        </w:tc>
        <w:tc>
          <w:tcPr>
            <w:tcW w:w="337" w:type="pct"/>
            <w:shd w:val="clear" w:color="auto" w:fill="auto"/>
          </w:tcPr>
          <w:p w14:paraId="5FC65E8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3C1A97D" w14:textId="5E1B7E3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A6ACB73" w14:textId="4BF0062B" w:rsidR="00BB20F3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yes&lt;/Author&gt;&lt;Year&gt;1981&lt;/Year&gt;&lt;RecNum&gt;847&lt;/RecNum&gt;&lt;DisplayText&gt;[32]&lt;/DisplayText&gt;&lt;record&gt;&lt;rec-number&gt;847&lt;/rec-number&gt;&lt;foreign-keys&gt;&lt;key app="EN" db-id="s2rddv5vmfva0mezts4x55zvs5f2addpsatf" timestamp="1394155059"&gt;847&lt;/key&gt;&lt;/foreign-keys&gt;&lt;ref-type name="Generic"&gt;13&lt;/ref-type&gt;&lt;contributors&gt;&lt;authors&gt;&lt;author&gt;Hayes, Alden C.&lt;/author&gt;&lt;/authors&gt;&lt;/contributors&gt;&lt;titles&gt;&lt;title&gt;Contributions to Gran Quivira Archeology, Gran Quivira National Monument, New Mexico&lt;/title&gt;&lt;short-title&gt;Contributions to Gran Quivira Archeology, Gran Quivira National Monument, New Mexico.&lt;/short-title&gt;&lt;/titles&gt;&lt;number&gt;National Park Service Publications in Archaeology 17&lt;/number&gt;&lt;dates&gt;&lt;year&gt;1981&lt;/year&gt;&lt;/dates&gt;&lt;pub-location&gt;Washington, D.C.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6B3DA1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0E3C863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lfred Herrera, Middle</w:t>
            </w:r>
          </w:p>
        </w:tc>
        <w:tc>
          <w:tcPr>
            <w:tcW w:w="591" w:type="pct"/>
            <w:shd w:val="clear" w:color="auto" w:fill="auto"/>
          </w:tcPr>
          <w:p w14:paraId="6D8B6D88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8F5E615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00</w:t>
            </w:r>
          </w:p>
        </w:tc>
        <w:tc>
          <w:tcPr>
            <w:tcW w:w="337" w:type="pct"/>
            <w:shd w:val="clear" w:color="auto" w:fill="auto"/>
          </w:tcPr>
          <w:p w14:paraId="2C8867D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7" w:type="pct"/>
            <w:shd w:val="clear" w:color="auto" w:fill="auto"/>
          </w:tcPr>
          <w:p w14:paraId="08050731" w14:textId="7966E70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43F192FB" w14:textId="7BB9AE2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10" w:type="pct"/>
            <w:shd w:val="clear" w:color="auto" w:fill="auto"/>
          </w:tcPr>
          <w:p w14:paraId="25A07928" w14:textId="489B2BF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32C60EB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6AEBB62" w14:textId="5825F4C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854C26F" w14:textId="5F603CB7" w:rsidR="00BB20F3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lar&lt;/Author&gt;&lt;Year&gt;1968&lt;/Year&gt;&lt;RecNum&gt;849&lt;/RecNum&gt;&lt;DisplayText&gt;[28]&lt;/DisplayText&gt;&lt;record&gt;&lt;rec-number&gt;849&lt;/rec-number&gt;&lt;foreign-keys&gt;&lt;key app="EN" db-id="s2rddv5vmfva0mezts4x55zvs5f2addpsatf" timestamp="1394155059"&gt;849&lt;/key&gt;&lt;/foreign-keys&gt;&lt;ref-type name="Book Section"&gt;5&lt;/ref-type&gt;&lt;contributors&gt;&lt;authors&gt;&lt;author&gt;Heglar, Rodger&lt;/author&gt;&lt;/authors&gt;&lt;secondary-authors&gt;&lt;author&gt;Lange, Charles H.&lt;/author&gt;&lt;/secondary-authors&gt;&lt;/contributors&gt;&lt;titles&gt;&lt;title&gt;Human Skeletal Remains&lt;/title&gt;&lt;secondary-title&gt;The Cochiti Dam Archaeological Salvage Project, Part 1: Report on the 1963 Season&lt;/secondary-title&gt;&lt;short-title&gt;Human Skeletal Remains&lt;/short-title&gt;&lt;/titles&gt;&lt;pages&gt;268--270&lt;/pages&gt;&lt;dates&gt;&lt;year&gt;1968&lt;/year&gt;&lt;/dates&gt;&lt;publisher&gt;Museum of New Mexico Research Records No. 6, Museum of New Mexico Press, Santa Fe&lt;/publisher&gt;&lt;label&gt;Heglar196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lkovich&lt;/Author&gt;&lt;Year&gt;1980&lt;/Year&gt;&lt;RecNum&gt;1116&lt;/RecNum&gt;&lt;DisplayText&gt;[29]&lt;/DisplayText&gt;&lt;record&gt;&lt;rec-number&gt;1116&lt;/rec-number&gt;&lt;foreign-keys&gt;&lt;key app="EN" db-id="s2rddv5vmfva0mezts4x55zvs5f2addpsatf" timestamp="1394155059"&gt;1116&lt;/key&gt;&lt;/foreign-keys&gt;&lt;ref-type name="Book"&gt;6&lt;/ref-type&gt;&lt;contributors&gt;&lt;authors&gt;&lt;author&gt;Palkovich, Ann M.&lt;/author&gt;&lt;/authors&gt;&lt;/contributors&gt;&lt;titles&gt;&lt;title&gt;Pueblo population and society: The Arroyo Hondo skeletal mortuary remains&lt;/title&gt;&lt;short-title&gt;Pueblo population and society: The Arroyo Hondo skeletal mortuary remains&lt;/short-title&gt;&lt;/titles&gt;&lt;dates&gt;&lt;year&gt;1980&lt;/year&gt;&lt;/dates&gt;&lt;publisher&gt;School of American Research Press, Santa Fe&lt;/publisher&gt;&lt;label&gt;Palkovich1980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47BF0E7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CC18B6D" w14:textId="07300D24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ristóbal</w:t>
            </w:r>
            <w:r w:rsidRPr="007308EB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h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80EB8D9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7D65E63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10</w:t>
            </w:r>
          </w:p>
        </w:tc>
        <w:tc>
          <w:tcPr>
            <w:tcW w:w="337" w:type="pct"/>
            <w:shd w:val="clear" w:color="auto" w:fill="auto"/>
          </w:tcPr>
          <w:p w14:paraId="15EFB19E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3.17</w:t>
            </w:r>
          </w:p>
        </w:tc>
        <w:tc>
          <w:tcPr>
            <w:tcW w:w="337" w:type="pct"/>
            <w:shd w:val="clear" w:color="auto" w:fill="auto"/>
          </w:tcPr>
          <w:p w14:paraId="277DAFF9" w14:textId="1D5B6B2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8.86</w:t>
            </w:r>
          </w:p>
        </w:tc>
        <w:tc>
          <w:tcPr>
            <w:tcW w:w="337" w:type="pct"/>
            <w:shd w:val="clear" w:color="auto" w:fill="auto"/>
          </w:tcPr>
          <w:p w14:paraId="1BD4B86E" w14:textId="5729C42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31</w:t>
            </w:r>
          </w:p>
        </w:tc>
        <w:tc>
          <w:tcPr>
            <w:tcW w:w="310" w:type="pct"/>
            <w:shd w:val="clear" w:color="auto" w:fill="auto"/>
          </w:tcPr>
          <w:p w14:paraId="4AB406B0" w14:textId="03F2128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67</w:t>
            </w:r>
          </w:p>
        </w:tc>
        <w:tc>
          <w:tcPr>
            <w:tcW w:w="337" w:type="pct"/>
            <w:shd w:val="clear" w:color="auto" w:fill="auto"/>
          </w:tcPr>
          <w:p w14:paraId="3BC33914" w14:textId="38A690DE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8</w:t>
            </w:r>
          </w:p>
        </w:tc>
        <w:tc>
          <w:tcPr>
            <w:tcW w:w="337" w:type="pct"/>
            <w:shd w:val="clear" w:color="auto" w:fill="auto"/>
          </w:tcPr>
          <w:p w14:paraId="1E6C7BF5" w14:textId="69107827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8</w:t>
            </w:r>
          </w:p>
        </w:tc>
        <w:tc>
          <w:tcPr>
            <w:tcW w:w="522" w:type="pct"/>
            <w:shd w:val="clear" w:color="auto" w:fill="auto"/>
          </w:tcPr>
          <w:p w14:paraId="777166A6" w14:textId="7F69782D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Year&gt;2013&lt;/Year&gt;&lt;RecNum&gt;472&lt;/RecNum&gt;&lt;DisplayText&gt;[33]&lt;/DisplayText&gt;&lt;record&gt;&lt;rec-number&gt;472&lt;/rec-number&gt;&lt;foreign-keys&gt;&lt;key app="EN" db-id="s2rddv5vmfva0mezts4x55zvs5f2addpsatf" timestamp="1394155059"&gt;472&lt;/key&gt;&lt;/foreign-keys&gt;&lt;ref-type name="Generic"&gt;13&lt;/ref-type&gt;&lt;contributors&gt;&lt;/contributors&gt;&lt;titles&gt;&lt;title&gt;Information from the Native American Graves Protection and Repatriation Act&lt;/title&gt;&lt;short-title&gt;Information from the Native American Graves Protection and Repatriation Act&lt;/short-title&gt;&lt;/titles&gt;&lt;dates&gt;&lt;year&gt;2013&lt;/year&gt;&lt;/dates&gt;&lt;publisher&gt;American Museum of Natural History, New York&lt;/publisher&gt;&lt;label&gt;AMNH2013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391B22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1D5BED6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lfred Herrera, Late</w:t>
            </w:r>
          </w:p>
        </w:tc>
        <w:tc>
          <w:tcPr>
            <w:tcW w:w="591" w:type="pct"/>
            <w:shd w:val="clear" w:color="auto" w:fill="auto"/>
          </w:tcPr>
          <w:p w14:paraId="7006E750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3E4E484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10</w:t>
            </w:r>
          </w:p>
        </w:tc>
        <w:tc>
          <w:tcPr>
            <w:tcW w:w="337" w:type="pct"/>
            <w:shd w:val="clear" w:color="auto" w:fill="auto"/>
          </w:tcPr>
          <w:p w14:paraId="0F1F90E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2</w:t>
            </w:r>
          </w:p>
        </w:tc>
        <w:tc>
          <w:tcPr>
            <w:tcW w:w="337" w:type="pct"/>
            <w:shd w:val="clear" w:color="auto" w:fill="auto"/>
          </w:tcPr>
          <w:p w14:paraId="49074F9A" w14:textId="7856ECF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2</w:t>
            </w:r>
          </w:p>
        </w:tc>
        <w:tc>
          <w:tcPr>
            <w:tcW w:w="337" w:type="pct"/>
            <w:shd w:val="clear" w:color="auto" w:fill="auto"/>
          </w:tcPr>
          <w:p w14:paraId="3885A4AE" w14:textId="39CE005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10" w:type="pct"/>
            <w:shd w:val="clear" w:color="auto" w:fill="auto"/>
          </w:tcPr>
          <w:p w14:paraId="7A0B89F7" w14:textId="78BE55B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42</w:t>
            </w:r>
          </w:p>
        </w:tc>
        <w:tc>
          <w:tcPr>
            <w:tcW w:w="337" w:type="pct"/>
            <w:shd w:val="clear" w:color="auto" w:fill="auto"/>
          </w:tcPr>
          <w:p w14:paraId="5DBBDB1C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4AA08BE" w14:textId="4B7189AF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7B8B202" w14:textId="14474BA8" w:rsidR="00BB20F3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glar&lt;/Author&gt;&lt;Year&gt;1968&lt;/Year&gt;&lt;RecNum&gt;849&lt;/RecNum&gt;&lt;DisplayText&gt;[28]&lt;/DisplayText&gt;&lt;record&gt;&lt;rec-number&gt;849&lt;/rec-number&gt;&lt;foreign-keys&gt;&lt;key app="EN" db-id="s2rddv5vmfva0mezts4x55zvs5f2addpsatf" timestamp="1394155059"&gt;849&lt;/key&gt;&lt;/foreign-keys&gt;&lt;ref-type name="Book Section"&gt;5&lt;/ref-type&gt;&lt;contributors&gt;&lt;authors&gt;&lt;author&gt;Heglar, Rodger&lt;/author&gt;&lt;/authors&gt;&lt;secondary-authors&gt;&lt;author&gt;Lange, Charles H.&lt;/author&gt;&lt;/secondary-authors&gt;&lt;/contributors&gt;&lt;titles&gt;&lt;title&gt;Human Skeletal Remains&lt;/title&gt;&lt;secondary-title&gt;The Cochiti Dam Archaeological Salvage Project, Part 1: Report on the 1963 Season&lt;/secondary-title&gt;&lt;short-title&gt;Human Skeletal Remains&lt;/short-title&gt;&lt;/titles&gt;&lt;pages&gt;268--270&lt;/pages&gt;&lt;dates&gt;&lt;year&gt;1968&lt;/year&gt;&lt;/dates&gt;&lt;publisher&gt;Museum of New Mexico Research Records No. 6, Museum of New Mexico Press, Santa Fe&lt;/publisher&gt;&lt;label&gt;Heglar196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lkovich&lt;/Author&gt;&lt;Year&gt;1980&lt;/Year&gt;&lt;RecNum&gt;1116&lt;/RecNum&gt;&lt;DisplayText&gt;[29]&lt;/DisplayText&gt;&lt;record&gt;&lt;rec-number&gt;1116&lt;/rec-number&gt;&lt;foreign-keys&gt;&lt;key app="EN" db-id="s2rddv5vmfva0mezts4x55zvs5f2addpsatf" timestamp="1394155059"&gt;1116&lt;/key&gt;&lt;/foreign-keys&gt;&lt;ref-type name="Book"&gt;6&lt;/ref-type&gt;&lt;contributors&gt;&lt;authors&gt;&lt;author&gt;Palkovich, Ann M.&lt;/author&gt;&lt;/authors&gt;&lt;/contributors&gt;&lt;titles&gt;&lt;title&gt;Pueblo population and society: The Arroyo Hondo skeletal mortuary remains&lt;/title&gt;&lt;short-title&gt;Pueblo population and society: The Arroyo Hondo skeletal mortuary remains&lt;/short-title&gt;&lt;/titles&gt;&lt;dates&gt;&lt;year&gt;1980&lt;/year&gt;&lt;/dates&gt;&lt;publisher&gt;School of American Research Press, Santa Fe&lt;/publisher&gt;&lt;label&gt;Palkovich1980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42CD1D5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76C10DB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ecos Pueblo, Glaze 3</w:t>
            </w:r>
          </w:p>
        </w:tc>
        <w:tc>
          <w:tcPr>
            <w:tcW w:w="591" w:type="pct"/>
            <w:shd w:val="clear" w:color="auto" w:fill="auto"/>
          </w:tcPr>
          <w:p w14:paraId="47CF6C1D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B73641B" w14:textId="4BA68ED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10</w:t>
            </w:r>
          </w:p>
        </w:tc>
        <w:tc>
          <w:tcPr>
            <w:tcW w:w="337" w:type="pct"/>
            <w:shd w:val="clear" w:color="auto" w:fill="auto"/>
          </w:tcPr>
          <w:p w14:paraId="14D45C44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2.71</w:t>
            </w:r>
          </w:p>
        </w:tc>
        <w:tc>
          <w:tcPr>
            <w:tcW w:w="337" w:type="pct"/>
            <w:shd w:val="clear" w:color="auto" w:fill="auto"/>
          </w:tcPr>
          <w:p w14:paraId="31E46B4E" w14:textId="71F34C5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71</w:t>
            </w:r>
          </w:p>
        </w:tc>
        <w:tc>
          <w:tcPr>
            <w:tcW w:w="337" w:type="pct"/>
            <w:shd w:val="clear" w:color="auto" w:fill="auto"/>
          </w:tcPr>
          <w:p w14:paraId="22F55792" w14:textId="1DC58B8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3</w:t>
            </w:r>
          </w:p>
        </w:tc>
        <w:tc>
          <w:tcPr>
            <w:tcW w:w="310" w:type="pct"/>
            <w:shd w:val="clear" w:color="auto" w:fill="auto"/>
          </w:tcPr>
          <w:p w14:paraId="392D3369" w14:textId="38EADA3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61</w:t>
            </w:r>
          </w:p>
        </w:tc>
        <w:tc>
          <w:tcPr>
            <w:tcW w:w="337" w:type="pct"/>
            <w:shd w:val="clear" w:color="auto" w:fill="auto"/>
          </w:tcPr>
          <w:p w14:paraId="28149E2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E9AE8F5" w14:textId="0AD1A78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61A25E7" w14:textId="4E8EDDB1" w:rsidR="00BB20F3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bley&lt;/Author&gt;&lt;Year&gt;1980&lt;/Year&gt;&lt;RecNum&gt;1093&lt;/RecNum&gt;&lt;DisplayText&gt;[26]&lt;/DisplayText&gt;&lt;record&gt;&lt;rec-number&gt;1093&lt;/rec-number&gt;&lt;foreign-keys&gt;&lt;key app="EN" db-id="s2rddv5vmfva0mezts4x55zvs5f2addpsatf" timestamp="1394155059"&gt;1093&lt;/key&gt;&lt;/foreign-keys&gt;&lt;ref-type name="Journal Article"&gt;17&lt;/ref-type&gt;&lt;contributors&gt;&lt;authors&gt;&lt;author&gt;Mobley, Charles M.&lt;/author&gt;&lt;/authors&gt;&lt;/contributors&gt;&lt;titles&gt;&lt;title&gt;Demographic Structure of Pecos Indians: A Model Based on Life Tables&lt;/title&gt;&lt;secondary-title&gt;American Antiquity&lt;/secondary-title&gt;&lt;short-title&gt;Demographic Structure of Pecos Indians: A Model Based on Life Tables&lt;/short-title&gt;&lt;/titles&gt;&lt;periodical&gt;&lt;full-title&gt;American Antiquity&lt;/full-title&gt;&lt;/periodical&gt;&lt;pages&gt;518-530&lt;/pages&gt;&lt;volume&gt;45&lt;/volume&gt;&lt;dates&gt;&lt;year&gt;198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organ&lt;/Author&gt;&lt;Year&gt;2010&lt;/Year&gt;&lt;RecNum&gt;1098&lt;/RecNum&gt;&lt;DisplayText&gt;[27]&lt;/DisplayText&gt;&lt;record&gt;&lt;rec-number&gt;1098&lt;/rec-number&gt;&lt;foreign-keys&gt;&lt;key app="EN" db-id="s2rddv5vmfva0mezts4x55zvs5f2addpsatf" timestamp="1394155059"&gt;1098&lt;/key&gt;&lt;/foreign-keys&gt;&lt;ref-type name="Book Section"&gt;5&lt;/ref-type&gt;&lt;contributors&gt;&lt;authors&gt;&lt;author&gt;Morgan, Michèle E.&lt;/author&gt;&lt;/authors&gt;&lt;secondary-authors&gt;&lt;author&gt;Morgan, Michèle E.&lt;/author&gt;&lt;/secondary-authors&gt;&lt;/contributors&gt;&lt;titles&gt;&lt;title&gt;A Reassessment of the Human Remains from the Upper Pecos Valley: Formerly Curated at the Peabody Museum of Archaeology and Ethnology, Harvard University&lt;/title&gt;&lt;secondary-title&gt;Pecos Pueblo Revisited: The Biological and Social Context&lt;/secondary-title&gt;&lt;short-title&gt;A Reassessment of the Human Remains from the Upper Pecos Valley: Formerly Curated at the Peabody Museum of Archaeology and Ethnology, Harvard University&lt;/short-title&gt;&lt;/titles&gt;&lt;dates&gt;&lt;year&gt;2010&lt;/year&gt;&lt;/dates&gt;&lt;publisher&gt;Peabody Museum of Archaeology and Ethnology, Harvard University, Cambridge&lt;/publisher&gt;&lt;label&gt;Morgan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FFE792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67A93B9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Gr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Quivir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>, Late</w:t>
            </w:r>
          </w:p>
        </w:tc>
        <w:tc>
          <w:tcPr>
            <w:tcW w:w="591" w:type="pct"/>
            <w:shd w:val="clear" w:color="auto" w:fill="auto"/>
          </w:tcPr>
          <w:p w14:paraId="6781F4A6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F937957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99</w:t>
            </w:r>
          </w:p>
        </w:tc>
        <w:tc>
          <w:tcPr>
            <w:tcW w:w="337" w:type="pct"/>
            <w:shd w:val="clear" w:color="auto" w:fill="auto"/>
          </w:tcPr>
          <w:p w14:paraId="57A2F42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.33</w:t>
            </w:r>
          </w:p>
        </w:tc>
        <w:tc>
          <w:tcPr>
            <w:tcW w:w="337" w:type="pct"/>
            <w:shd w:val="clear" w:color="auto" w:fill="auto"/>
          </w:tcPr>
          <w:p w14:paraId="217DEF50" w14:textId="3E86FB6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7" w:type="pct"/>
            <w:shd w:val="clear" w:color="auto" w:fill="auto"/>
          </w:tcPr>
          <w:p w14:paraId="775293CB" w14:textId="5B68A40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33</w:t>
            </w:r>
          </w:p>
        </w:tc>
        <w:tc>
          <w:tcPr>
            <w:tcW w:w="310" w:type="pct"/>
            <w:shd w:val="clear" w:color="auto" w:fill="auto"/>
          </w:tcPr>
          <w:p w14:paraId="35FCDABE" w14:textId="5A78585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66</w:t>
            </w:r>
          </w:p>
        </w:tc>
        <w:tc>
          <w:tcPr>
            <w:tcW w:w="337" w:type="pct"/>
            <w:shd w:val="clear" w:color="auto" w:fill="auto"/>
          </w:tcPr>
          <w:p w14:paraId="5BA0EC85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4400A9A" w14:textId="3A048CF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0607893" w14:textId="5EBEF9F0" w:rsidR="00BB20F3" w:rsidRDefault="00BB20F3" w:rsidP="00A953F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yes&lt;/Author&gt;&lt;Year&gt;1981&lt;/Year&gt;&lt;RecNum&gt;847&lt;/RecNum&gt;&lt;DisplayText&gt;[32]&lt;/DisplayText&gt;&lt;record&gt;&lt;rec-number&gt;847&lt;/rec-number&gt;&lt;foreign-keys&gt;&lt;key app="EN" db-id="s2rddv5vmfva0mezts4x55zvs5f2addpsatf" timestamp="1394155059"&gt;847&lt;/key&gt;&lt;/foreign-keys&gt;&lt;ref-type name="Generic"&gt;13&lt;/ref-type&gt;&lt;contributors&gt;&lt;authors&gt;&lt;author&gt;Hayes, Alden C.&lt;/author&gt;&lt;/authors&gt;&lt;/contributors&gt;&lt;titles&gt;&lt;title&gt;Contributions to Gran Quivira Archeology, Gran Quivira National Monument, New Mexico&lt;/title&gt;&lt;short-title&gt;Contributions to Gran Quivira Archeology, Gran Quivira National Monument, New Mexico.&lt;/short-title&gt;&lt;/titles&gt;&lt;number&gt;National Park Service Publications in Archaeology 17&lt;/number&gt;&lt;dates&gt;&lt;year&gt;1981&lt;/year&gt;&lt;/dates&gt;&lt;pub-location&gt;Washington, D.C.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3AA8B7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07B3152" w14:textId="7E54AC37" w:rsidR="00BB20F3" w:rsidRPr="005B1A1F" w:rsidRDefault="00BB20F3" w:rsidP="009104A0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Mogollon Area</w:t>
            </w:r>
          </w:p>
        </w:tc>
        <w:tc>
          <w:tcPr>
            <w:tcW w:w="591" w:type="pct"/>
            <w:shd w:val="clear" w:color="auto" w:fill="auto"/>
          </w:tcPr>
          <w:p w14:paraId="41201AAA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07ABB99D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1FC64F2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AB9788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8507F26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332A9492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8FE5029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A7B43F7" w14:textId="479E8FC5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3926E9F" w14:textId="27E36A8C" w:rsidR="00BB20F3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4280DFD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0B58642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U Site</w:t>
            </w:r>
          </w:p>
        </w:tc>
        <w:tc>
          <w:tcPr>
            <w:tcW w:w="591" w:type="pct"/>
            <w:shd w:val="clear" w:color="auto" w:fill="auto"/>
          </w:tcPr>
          <w:p w14:paraId="2EEC81FF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ibola</w:t>
            </w:r>
          </w:p>
        </w:tc>
        <w:tc>
          <w:tcPr>
            <w:tcW w:w="309" w:type="pct"/>
            <w:shd w:val="clear" w:color="auto" w:fill="auto"/>
          </w:tcPr>
          <w:p w14:paraId="4243DC5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0</w:t>
            </w:r>
          </w:p>
        </w:tc>
        <w:tc>
          <w:tcPr>
            <w:tcW w:w="337" w:type="pct"/>
            <w:shd w:val="clear" w:color="auto" w:fill="auto"/>
          </w:tcPr>
          <w:p w14:paraId="4067F09C" w14:textId="5DA779E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</w:t>
            </w:r>
          </w:p>
        </w:tc>
        <w:tc>
          <w:tcPr>
            <w:tcW w:w="337" w:type="pct"/>
            <w:shd w:val="clear" w:color="auto" w:fill="auto"/>
          </w:tcPr>
          <w:p w14:paraId="6E865AB3" w14:textId="586A283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3352708D" w14:textId="7B95A73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310" w:type="pct"/>
            <w:shd w:val="clear" w:color="auto" w:fill="auto"/>
          </w:tcPr>
          <w:p w14:paraId="7CB49DDF" w14:textId="55E253E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1</w:t>
            </w:r>
          </w:p>
        </w:tc>
        <w:tc>
          <w:tcPr>
            <w:tcW w:w="337" w:type="pct"/>
            <w:shd w:val="clear" w:color="auto" w:fill="auto"/>
          </w:tcPr>
          <w:p w14:paraId="5FB19FCF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D775DC0" w14:textId="3F55F555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8196D3F" w14:textId="46FB8FB2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uzon&lt;/Author&gt;&lt;Year&gt;2002&lt;/Year&gt;&lt;RecNum&gt;682&lt;/RecNum&gt;&lt;DisplayText&gt;[34]&lt;/DisplayText&gt;&lt;record&gt;&lt;rec-number&gt;682&lt;/rec-number&gt;&lt;foreign-keys&gt;&lt;key app="EN" db-id="s2rddv5vmfva0mezts4x55zvs5f2addpsatf" timestamp="1394155059"&gt;682&lt;/key&gt;&lt;/foreign-keys&gt;&lt;ref-type name="Journal Article"&gt;17&lt;/ref-type&gt;&lt;contributors&gt;&lt;authors&gt;&lt;author&gt;Buzon, Michele&lt;/author&gt;&lt;author&gt;Grauer, Anne L.&lt;/author&gt;&lt;/authors&gt;&lt;/contributors&gt;&lt;titles&gt;&lt;title&gt;A Bioarchaeological Analysis of Subsistence Strategies at the SU Site, New Mexico&lt;/title&gt;&lt;secondary-title&gt;Kiva&lt;/secondary-title&gt;&lt;short-title&gt;A Bioarchaeological Analysis of Subsistence Strategies at the SU Site, New Mexico&lt;/short-title&gt;&lt;/titles&gt;&lt;periodical&gt;&lt;full-title&gt;Kiva&lt;/full-title&gt;&lt;/periodical&gt;&lt;pages&gt;103--122&lt;/pages&gt;&lt;volume&gt;68&lt;/volume&gt;&lt;number&gt;2&lt;/number&gt;&lt;dates&gt;&lt;year&gt;2002&lt;/year&gt;&lt;/dates&gt;&lt;label&gt;BuzonGrauer200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41C6DD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517AEF7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NAN Ranch Ruin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ithouse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Phase</w:t>
            </w:r>
          </w:p>
        </w:tc>
        <w:tc>
          <w:tcPr>
            <w:tcW w:w="591" w:type="pct"/>
            <w:shd w:val="clear" w:color="auto" w:fill="auto"/>
          </w:tcPr>
          <w:p w14:paraId="58A02999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1368B3B1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337" w:type="pct"/>
            <w:shd w:val="clear" w:color="auto" w:fill="auto"/>
          </w:tcPr>
          <w:p w14:paraId="32C2505D" w14:textId="7CFC4C6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6391C910" w14:textId="373DA02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6ADB5D60" w14:textId="5236060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7C9A21A9" w14:textId="66BAA62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65443088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DB5C9BD" w14:textId="3C4CB18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00A3EEA" w14:textId="7A00F8D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fer&lt;/Author&gt;&lt;Year&gt;2003&lt;/Year&gt;&lt;RecNum&gt;1209&lt;/RecNum&gt;&lt;DisplayText&gt;[35]&lt;/DisplayText&gt;&lt;record&gt;&lt;rec-number&gt;1209&lt;/rec-number&gt;&lt;foreign-keys&gt;&lt;key app="EN" db-id="s2rddv5vmfva0mezts4x55zvs5f2addpsatf" timestamp="1394155059"&gt;1209&lt;/key&gt;&lt;/foreign-keys&gt;&lt;ref-type name="Book Section"&gt;5&lt;/ref-type&gt;&lt;contributors&gt;&lt;authors&gt;&lt;author&gt;Shafer, Harry&lt;/author&gt;&lt;/authors&gt;&lt;/contributors&gt;&lt;titles&gt;&lt;title&gt;Mimbres Archaeology at the NAN Ranch Ruin&lt;/title&gt;&lt;short-title&gt;Mimbres Archaeology at the NAN Ranch Ruin&lt;/short-title&gt;&lt;/titles&gt;&lt;pages&gt;141-145&lt;/pages&gt;&lt;dates&gt;&lt;year&gt;2003&lt;/year&gt;&lt;/dates&gt;&lt;publisher&gt;University of New Mexico Press, Albuquerque&lt;/publisher&gt;&lt;label&gt;Shafer2003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403BD8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1AF0BAE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Wind Mountain, Early</w:t>
            </w:r>
          </w:p>
        </w:tc>
        <w:tc>
          <w:tcPr>
            <w:tcW w:w="591" w:type="pct"/>
            <w:shd w:val="clear" w:color="auto" w:fill="auto"/>
          </w:tcPr>
          <w:p w14:paraId="235FD0A1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nd River</w:t>
            </w:r>
          </w:p>
        </w:tc>
        <w:tc>
          <w:tcPr>
            <w:tcW w:w="309" w:type="pct"/>
            <w:shd w:val="clear" w:color="auto" w:fill="auto"/>
          </w:tcPr>
          <w:p w14:paraId="2DD36FB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40</w:t>
            </w:r>
          </w:p>
        </w:tc>
        <w:tc>
          <w:tcPr>
            <w:tcW w:w="337" w:type="pct"/>
            <w:shd w:val="clear" w:color="auto" w:fill="auto"/>
          </w:tcPr>
          <w:p w14:paraId="2372181A" w14:textId="760B580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5</w:t>
            </w:r>
          </w:p>
        </w:tc>
        <w:tc>
          <w:tcPr>
            <w:tcW w:w="337" w:type="pct"/>
            <w:shd w:val="clear" w:color="auto" w:fill="auto"/>
          </w:tcPr>
          <w:p w14:paraId="6B1355A4" w14:textId="7D914EA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</w:t>
            </w:r>
          </w:p>
        </w:tc>
        <w:tc>
          <w:tcPr>
            <w:tcW w:w="337" w:type="pct"/>
            <w:shd w:val="clear" w:color="auto" w:fill="auto"/>
          </w:tcPr>
          <w:p w14:paraId="5FC95742" w14:textId="4A82FA9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4A25615B" w14:textId="2184239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1</w:t>
            </w:r>
          </w:p>
        </w:tc>
        <w:tc>
          <w:tcPr>
            <w:tcW w:w="337" w:type="pct"/>
            <w:shd w:val="clear" w:color="auto" w:fill="auto"/>
          </w:tcPr>
          <w:p w14:paraId="13370FC5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1981CE5" w14:textId="0406C81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714CCDB" w14:textId="1877D127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osley&lt;/Author&gt;&lt;Year&gt;1996&lt;/Year&gt;&lt;RecNum&gt;1325&lt;/RecNum&gt;&lt;DisplayText&gt;[36]&lt;/DisplayText&gt;&lt;record&gt;&lt;rec-number&gt;1325&lt;/rec-number&gt;&lt;foreign-keys&gt;&lt;key app="EN" db-id="s2rddv5vmfva0mezts4x55zvs5f2addpsatf" timestamp="1394155059"&gt;1325&lt;/key&gt;&lt;/foreign-keys&gt;&lt;ref-type name="Book Section"&gt;5&lt;/ref-type&gt;&lt;contributors&gt;&lt;authors&gt;&lt;author&gt;Woosley, Anne I.&lt;/author&gt;&lt;author&gt;McIntyre, Allan J.&lt;/author&gt;&lt;/authors&gt;&lt;/contributors&gt;&lt;titles&gt;&lt;title&gt;Mimbres Mogollon Archaeology: Charles C. DiPeso&amp;apos;s Excavations at Wind Mountain&lt;/title&gt;&lt;short-title&gt;Mimbres Mogollon Archaeology: Charles C. DiPeso&amp;apos;s Excavations at Wind Mountain&lt;/short-title&gt;&lt;/titles&gt;&lt;pages&gt;271-273&lt;/pages&gt;&lt;dates&gt;&lt;year&gt;1996&lt;/year&gt;&lt;/dates&gt;&lt;publisher&gt;University of New Mexico Press, Albuquerque&lt;/publisher&gt;&lt;label&gt;WoosleyMcIntyre1996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3FC92E2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E89F6CC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Circle Prairi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DCDD065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1BC075E8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0</w:t>
            </w:r>
          </w:p>
        </w:tc>
        <w:tc>
          <w:tcPr>
            <w:tcW w:w="337" w:type="pct"/>
            <w:shd w:val="clear" w:color="auto" w:fill="auto"/>
          </w:tcPr>
          <w:p w14:paraId="4177F622" w14:textId="2C3C7A9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37" w:type="pct"/>
            <w:shd w:val="clear" w:color="auto" w:fill="auto"/>
          </w:tcPr>
          <w:p w14:paraId="322A60AD" w14:textId="1DD3527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1ECB9D06" w14:textId="4F0E4A4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10" w:type="pct"/>
            <w:shd w:val="clear" w:color="auto" w:fill="auto"/>
          </w:tcPr>
          <w:p w14:paraId="0453B04C" w14:textId="65555AE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1</w:t>
            </w:r>
          </w:p>
        </w:tc>
        <w:tc>
          <w:tcPr>
            <w:tcW w:w="337" w:type="pct"/>
            <w:shd w:val="clear" w:color="auto" w:fill="auto"/>
          </w:tcPr>
          <w:p w14:paraId="2EC969E6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A879847" w14:textId="4264C43F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99F012B" w14:textId="306C0115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2C184B0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B9BADCA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Galaz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Ranch Ruin, Lat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ithouse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E66CF02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imbres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79207B8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75</w:t>
            </w:r>
          </w:p>
        </w:tc>
        <w:tc>
          <w:tcPr>
            <w:tcW w:w="337" w:type="pct"/>
            <w:shd w:val="clear" w:color="auto" w:fill="auto"/>
          </w:tcPr>
          <w:p w14:paraId="6E2F06C3" w14:textId="2737539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.76</w:t>
            </w:r>
          </w:p>
        </w:tc>
        <w:tc>
          <w:tcPr>
            <w:tcW w:w="337" w:type="pct"/>
            <w:shd w:val="clear" w:color="auto" w:fill="auto"/>
          </w:tcPr>
          <w:p w14:paraId="1D234D45" w14:textId="7244A3D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42</w:t>
            </w:r>
          </w:p>
        </w:tc>
        <w:tc>
          <w:tcPr>
            <w:tcW w:w="337" w:type="pct"/>
            <w:shd w:val="clear" w:color="auto" w:fill="auto"/>
          </w:tcPr>
          <w:p w14:paraId="6E580F3A" w14:textId="4E4D65D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34</w:t>
            </w:r>
          </w:p>
        </w:tc>
        <w:tc>
          <w:tcPr>
            <w:tcW w:w="310" w:type="pct"/>
            <w:shd w:val="clear" w:color="auto" w:fill="auto"/>
          </w:tcPr>
          <w:p w14:paraId="434D28FE" w14:textId="168C1E1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77</w:t>
            </w:r>
          </w:p>
        </w:tc>
        <w:tc>
          <w:tcPr>
            <w:tcW w:w="337" w:type="pct"/>
            <w:shd w:val="clear" w:color="auto" w:fill="auto"/>
          </w:tcPr>
          <w:p w14:paraId="42E7614F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9D2582E" w14:textId="7FF05B3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22A7B1C" w14:textId="6BE88B24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nyon&lt;/Author&gt;&lt;Year&gt;1984&lt;/Year&gt;&lt;RecNum&gt;558&lt;/RecNum&gt;&lt;DisplayText&gt;[38]&lt;/DisplayText&gt;&lt;record&gt;&lt;rec-number&gt;558&lt;/rec-number&gt;&lt;foreign-keys&gt;&lt;key app="EN" db-id="s2rddv5vmfva0mezts4x55zvs5f2addpsatf" timestamp="1394155059"&gt;558&lt;/key&gt;&lt;/foreign-keys&gt;&lt;ref-type name="Book"&gt;6&lt;/ref-type&gt;&lt;contributors&gt;&lt;authors&gt;&lt;author&gt;Anyon, Roger&lt;/author&gt;&lt;author&gt;LeBlanc, Steven A.&lt;/author&gt;&lt;/authors&gt;&lt;/contributors&gt;&lt;titles&gt;&lt;title&gt;The Galaz Ruin: A Prehistoric Mimbres Village in Southwestern New Mexico&lt;/title&gt;&lt;short-title&gt;The Galaz Ruin: A Prehistoric Mimbres Village in Southwestern New Mexico&lt;/short-title&gt;&lt;/titles&gt;&lt;dates&gt;&lt;year&gt;1984&lt;/year&gt;&lt;/dates&gt;&lt;publisher&gt;Maxwell Museum of Anthropology, Albuquerque&lt;/publisher&gt;&lt;label&gt;AnyonLeBlanc1984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B403DAC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50C3186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Mattock’s Ruin, Lat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ithouse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FD4CD7F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21DC8FF4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75</w:t>
            </w:r>
          </w:p>
        </w:tc>
        <w:tc>
          <w:tcPr>
            <w:tcW w:w="337" w:type="pct"/>
            <w:shd w:val="clear" w:color="auto" w:fill="auto"/>
          </w:tcPr>
          <w:p w14:paraId="258B3F36" w14:textId="108F6B5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6A04BD9A" w14:textId="0A48A59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52EAA59F" w14:textId="2004C24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0EE09517" w14:textId="186C171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566A99D7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5EC5010" w14:textId="418CECF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8C43C0A" w14:textId="121A0E90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RecNum&gt;1247&lt;/RecNum&gt;&lt;DisplayText&gt;[39]&lt;/DisplayText&gt;&lt;record&gt;&lt;rec-number&gt;1247&lt;/rec-number&gt;&lt;foreign-keys&gt;&lt;key app="EN" db-id="s2rddv5vmfva0mezts4x55zvs5f2addpsatf" timestamp="1394155059"&gt;1247&lt;/key&gt;&lt;/foreign-keys&gt;&lt;ref-type name="Electronic Article"&gt;43&lt;/ref-type&gt;&lt;contributors&gt;&lt;authors&gt;&lt;author&gt;Stodder, Ann L.&lt;/author&gt;&lt;/authors&gt;&lt;/contributors&gt;&lt;titles&gt;&lt;title&gt;Southwest Mortuary Database&lt;/title&gt;&lt;short-title&gt;Southwest Mortuary Database&lt;/short-title&gt;&lt;/titles&gt;&lt;dates&gt;&lt;pub-dates&gt;&lt;date&gt;http://core.tdar.org/, December 2011&lt;/date&gt;&lt;/pub-dates&gt;&lt;/dates&gt;&lt;label&gt;Stodder2011&lt;/label&gt;&lt;urls&gt;&lt;/urls&gt;&lt;custom3&gt;electronic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406233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A8ADADB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Nantack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BFAE8A2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13BB9055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0</w:t>
            </w:r>
          </w:p>
        </w:tc>
        <w:tc>
          <w:tcPr>
            <w:tcW w:w="337" w:type="pct"/>
            <w:shd w:val="clear" w:color="auto" w:fill="auto"/>
          </w:tcPr>
          <w:p w14:paraId="1D9CBB90" w14:textId="69153F5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7</w:t>
            </w:r>
          </w:p>
        </w:tc>
        <w:tc>
          <w:tcPr>
            <w:tcW w:w="337" w:type="pct"/>
            <w:shd w:val="clear" w:color="auto" w:fill="auto"/>
          </w:tcPr>
          <w:p w14:paraId="20D43D02" w14:textId="719E21B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57</w:t>
            </w:r>
          </w:p>
        </w:tc>
        <w:tc>
          <w:tcPr>
            <w:tcW w:w="337" w:type="pct"/>
            <w:shd w:val="clear" w:color="auto" w:fill="auto"/>
          </w:tcPr>
          <w:p w14:paraId="09354A53" w14:textId="5A814AD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10" w:type="pct"/>
            <w:shd w:val="clear" w:color="auto" w:fill="auto"/>
          </w:tcPr>
          <w:p w14:paraId="5C710866" w14:textId="05BF0EC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9</w:t>
            </w:r>
          </w:p>
        </w:tc>
        <w:tc>
          <w:tcPr>
            <w:tcW w:w="337" w:type="pct"/>
            <w:shd w:val="clear" w:color="auto" w:fill="auto"/>
          </w:tcPr>
          <w:p w14:paraId="5DDD2DAC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FEF737D" w14:textId="529CA11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75C1E5F" w14:textId="73D2B1F6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B9632D3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A82B766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AN Ranch Ruin, 3-Circle Phase</w:t>
            </w:r>
          </w:p>
        </w:tc>
        <w:tc>
          <w:tcPr>
            <w:tcW w:w="591" w:type="pct"/>
            <w:shd w:val="clear" w:color="auto" w:fill="auto"/>
          </w:tcPr>
          <w:p w14:paraId="23C28E89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79E2E65F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5</w:t>
            </w:r>
          </w:p>
        </w:tc>
        <w:tc>
          <w:tcPr>
            <w:tcW w:w="337" w:type="pct"/>
            <w:shd w:val="clear" w:color="auto" w:fill="auto"/>
          </w:tcPr>
          <w:p w14:paraId="10ACCB18" w14:textId="6F2B036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4FF7FF81" w14:textId="2D210BA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7811E302" w14:textId="67C7B3B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613EBA30" w14:textId="0DA5881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5DF1E8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C3164F5" w14:textId="092E076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E79A405" w14:textId="74EBA0D0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fer&lt;/Author&gt;&lt;Year&gt;2003&lt;/Year&gt;&lt;RecNum&gt;1209&lt;/RecNum&gt;&lt;DisplayText&gt;[35]&lt;/DisplayText&gt;&lt;record&gt;&lt;rec-number&gt;1209&lt;/rec-number&gt;&lt;foreign-keys&gt;&lt;key app="EN" db-id="s2rddv5vmfva0mezts4x55zvs5f2addpsatf" timestamp="1394155059"&gt;1209&lt;/key&gt;&lt;/foreign-keys&gt;&lt;ref-type name="Book Section"&gt;5&lt;/ref-type&gt;&lt;contributors&gt;&lt;authors&gt;&lt;author&gt;Shafer, Harry&lt;/author&gt;&lt;/authors&gt;&lt;/contributors&gt;&lt;titles&gt;&lt;title&gt;Mimbres Archaeology at the NAN Ranch Ruin&lt;/title&gt;&lt;short-title&gt;Mimbres Archaeology at the NAN Ranch Ruin&lt;/short-title&gt;&lt;/titles&gt;&lt;pages&gt;141-145&lt;/pages&gt;&lt;dates&gt;&lt;year&gt;2003&lt;/year&gt;&lt;/dates&gt;&lt;publisher&gt;University of New Mexico Press, Albuquerque&lt;/publisher&gt;&lt;label&gt;Shafer2003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8047C8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C28AEC8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Wind Mountain, Middle</w:t>
            </w:r>
          </w:p>
        </w:tc>
        <w:tc>
          <w:tcPr>
            <w:tcW w:w="591" w:type="pct"/>
            <w:shd w:val="clear" w:color="auto" w:fill="auto"/>
          </w:tcPr>
          <w:p w14:paraId="2FC5F83D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nd River</w:t>
            </w:r>
          </w:p>
        </w:tc>
        <w:tc>
          <w:tcPr>
            <w:tcW w:w="309" w:type="pct"/>
            <w:shd w:val="clear" w:color="auto" w:fill="auto"/>
          </w:tcPr>
          <w:p w14:paraId="58D0FDDF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0</w:t>
            </w:r>
          </w:p>
        </w:tc>
        <w:tc>
          <w:tcPr>
            <w:tcW w:w="337" w:type="pct"/>
            <w:shd w:val="clear" w:color="auto" w:fill="auto"/>
          </w:tcPr>
          <w:p w14:paraId="64A83950" w14:textId="602E85B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24ABA215" w14:textId="7346755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6775C84F" w14:textId="71100F6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10" w:type="pct"/>
            <w:shd w:val="clear" w:color="auto" w:fill="auto"/>
          </w:tcPr>
          <w:p w14:paraId="2C925FE2" w14:textId="2263620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3E4FD857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EF02FB5" w14:textId="1BA2597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6752B22" w14:textId="37190CFB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osley&lt;/Author&gt;&lt;Year&gt;1996&lt;/Year&gt;&lt;RecNum&gt;1325&lt;/RecNum&gt;&lt;DisplayText&gt;[36]&lt;/DisplayText&gt;&lt;record&gt;&lt;rec-number&gt;1325&lt;/rec-number&gt;&lt;foreign-keys&gt;&lt;key app="EN" db-id="s2rddv5vmfva0mezts4x55zvs5f2addpsatf" timestamp="1394155059"&gt;1325&lt;/key&gt;&lt;/foreign-keys&gt;&lt;ref-type name="Book Section"&gt;5&lt;/ref-type&gt;&lt;contributors&gt;&lt;authors&gt;&lt;author&gt;Woosley, Anne I.&lt;/author&gt;&lt;author&gt;McIntyre, Allan J.&lt;/author&gt;&lt;/authors&gt;&lt;/contributors&gt;&lt;titles&gt;&lt;title&gt;Mimbres Mogollon Archaeology: Charles C. DiPeso&amp;apos;s Excavations at Wind Mountain&lt;/title&gt;&lt;short-title&gt;Mimbres Mogollon Archaeology: Charles C. DiPeso&amp;apos;s Excavations at Wind Mountain&lt;/short-title&gt;&lt;/titles&gt;&lt;pages&gt;271-273&lt;/pages&gt;&lt;dates&gt;&lt;year&gt;1996&lt;/year&gt;&lt;/dates&gt;&lt;publisher&gt;University of New Mexico Press, Albuquerque&lt;/publisher&gt;&lt;label&gt;WoosleyMcIntyre1996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070DE77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F297A2B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AN Ranch Ruin, Trans Phase</w:t>
            </w:r>
          </w:p>
        </w:tc>
        <w:tc>
          <w:tcPr>
            <w:tcW w:w="591" w:type="pct"/>
            <w:shd w:val="clear" w:color="auto" w:fill="auto"/>
          </w:tcPr>
          <w:p w14:paraId="35408F86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08CEE199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5</w:t>
            </w:r>
          </w:p>
        </w:tc>
        <w:tc>
          <w:tcPr>
            <w:tcW w:w="337" w:type="pct"/>
            <w:shd w:val="clear" w:color="auto" w:fill="auto"/>
          </w:tcPr>
          <w:p w14:paraId="03B15CDD" w14:textId="73CCD50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337" w:type="pct"/>
            <w:shd w:val="clear" w:color="auto" w:fill="auto"/>
          </w:tcPr>
          <w:p w14:paraId="46443931" w14:textId="102BADE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4252DB67" w14:textId="76BA1A8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10" w:type="pct"/>
            <w:shd w:val="clear" w:color="auto" w:fill="auto"/>
          </w:tcPr>
          <w:p w14:paraId="7FB7C6A5" w14:textId="59B487C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0</w:t>
            </w:r>
          </w:p>
        </w:tc>
        <w:tc>
          <w:tcPr>
            <w:tcW w:w="337" w:type="pct"/>
            <w:shd w:val="clear" w:color="auto" w:fill="auto"/>
          </w:tcPr>
          <w:p w14:paraId="5487DD41" w14:textId="1BA00161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1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c</w:t>
            </w:r>
          </w:p>
        </w:tc>
        <w:tc>
          <w:tcPr>
            <w:tcW w:w="337" w:type="pct"/>
            <w:shd w:val="clear" w:color="auto" w:fill="auto"/>
          </w:tcPr>
          <w:p w14:paraId="35FDF3DB" w14:textId="307B2154" w:rsidR="00BB20F3" w:rsidRPr="001C707A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37.46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c</w:t>
            </w:r>
          </w:p>
        </w:tc>
        <w:tc>
          <w:tcPr>
            <w:tcW w:w="522" w:type="pct"/>
            <w:shd w:val="clear" w:color="auto" w:fill="auto"/>
          </w:tcPr>
          <w:p w14:paraId="484CAC0A" w14:textId="2F2EE3DE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fer&lt;/Author&gt;&lt;Year&gt;2003&lt;/Year&gt;&lt;RecNum&gt;1209&lt;/RecNum&gt;&lt;DisplayText&gt;[35]&lt;/DisplayText&gt;&lt;record&gt;&lt;rec-number&gt;1209&lt;/rec-number&gt;&lt;foreign-keys&gt;&lt;key app="EN" db-id="s2rddv5vmfva0mezts4x55zvs5f2addpsatf" timestamp="1394155059"&gt;1209&lt;/key&gt;&lt;/foreign-keys&gt;&lt;ref-type name="Book Section"&gt;5&lt;/ref-type&gt;&lt;contributors&gt;&lt;authors&gt;&lt;author&gt;Shafer, Harry&lt;/author&gt;&lt;/authors&gt;&lt;/contributors&gt;&lt;titles&gt;&lt;title&gt;Mimbres Archaeology at the NAN Ranch Ruin&lt;/title&gt;&lt;short-title&gt;Mimbres Archaeology at the NAN Ranch Ruin&lt;/short-title&gt;&lt;/titles&gt;&lt;pages&gt;141-145&lt;/pages&gt;&lt;dates&gt;&lt;year&gt;2003&lt;/year&gt;&lt;/dates&gt;&lt;publisher&gt;University of New Mexico Press, Albuquerque&lt;/publisher&gt;&lt;label&gt;Shafer2003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A29C010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513451C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Reserv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F4F20C3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69A8874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0</w:t>
            </w:r>
          </w:p>
        </w:tc>
        <w:tc>
          <w:tcPr>
            <w:tcW w:w="337" w:type="pct"/>
            <w:shd w:val="clear" w:color="auto" w:fill="auto"/>
          </w:tcPr>
          <w:p w14:paraId="015B39C4" w14:textId="14168BE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.71</w:t>
            </w:r>
          </w:p>
        </w:tc>
        <w:tc>
          <w:tcPr>
            <w:tcW w:w="337" w:type="pct"/>
            <w:shd w:val="clear" w:color="auto" w:fill="auto"/>
          </w:tcPr>
          <w:p w14:paraId="23C3CECD" w14:textId="5C998B8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71</w:t>
            </w:r>
          </w:p>
        </w:tc>
        <w:tc>
          <w:tcPr>
            <w:tcW w:w="337" w:type="pct"/>
            <w:shd w:val="clear" w:color="auto" w:fill="auto"/>
          </w:tcPr>
          <w:p w14:paraId="29E1439A" w14:textId="098BBC0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310" w:type="pct"/>
            <w:shd w:val="clear" w:color="auto" w:fill="auto"/>
          </w:tcPr>
          <w:p w14:paraId="41EB219B" w14:textId="7DCA94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1</w:t>
            </w:r>
          </w:p>
        </w:tc>
        <w:tc>
          <w:tcPr>
            <w:tcW w:w="337" w:type="pct"/>
            <w:shd w:val="clear" w:color="auto" w:fill="auto"/>
          </w:tcPr>
          <w:p w14:paraId="5EA93BC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09DBC30" w14:textId="7B3FEE63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4751168" w14:textId="06759101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5F36DA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EB9F443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Mattock’s Ruin, Classic</w:t>
            </w:r>
          </w:p>
        </w:tc>
        <w:tc>
          <w:tcPr>
            <w:tcW w:w="591" w:type="pct"/>
            <w:shd w:val="clear" w:color="auto" w:fill="auto"/>
          </w:tcPr>
          <w:p w14:paraId="7EDC8EFE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6E66B29D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0</w:t>
            </w:r>
          </w:p>
        </w:tc>
        <w:tc>
          <w:tcPr>
            <w:tcW w:w="337" w:type="pct"/>
            <w:shd w:val="clear" w:color="auto" w:fill="auto"/>
          </w:tcPr>
          <w:p w14:paraId="74DF131D" w14:textId="4001BC5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</w:t>
            </w:r>
          </w:p>
        </w:tc>
        <w:tc>
          <w:tcPr>
            <w:tcW w:w="337" w:type="pct"/>
            <w:shd w:val="clear" w:color="auto" w:fill="auto"/>
          </w:tcPr>
          <w:p w14:paraId="2CED36E6" w14:textId="50B817A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33</w:t>
            </w:r>
          </w:p>
        </w:tc>
        <w:tc>
          <w:tcPr>
            <w:tcW w:w="337" w:type="pct"/>
            <w:shd w:val="clear" w:color="auto" w:fill="auto"/>
          </w:tcPr>
          <w:p w14:paraId="235FD6AB" w14:textId="4171333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67</w:t>
            </w:r>
          </w:p>
        </w:tc>
        <w:tc>
          <w:tcPr>
            <w:tcW w:w="310" w:type="pct"/>
            <w:shd w:val="clear" w:color="auto" w:fill="auto"/>
          </w:tcPr>
          <w:p w14:paraId="2EBB320B" w14:textId="5FAEA6F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9</w:t>
            </w:r>
          </w:p>
        </w:tc>
        <w:tc>
          <w:tcPr>
            <w:tcW w:w="337" w:type="pct"/>
            <w:shd w:val="clear" w:color="auto" w:fill="auto"/>
          </w:tcPr>
          <w:p w14:paraId="7AD58394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3D0550E" w14:textId="1D665B9E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E7B9441" w14:textId="6BBD37C6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RecNum&gt;1247&lt;/RecNum&gt;&lt;DisplayText&gt;[39]&lt;/DisplayText&gt;&lt;record&gt;&lt;rec-number&gt;1247&lt;/rec-number&gt;&lt;foreign-keys&gt;&lt;key app="EN" db-id="s2rddv5vmfva0mezts4x55zvs5f2addpsatf" timestamp="1394155059"&gt;1247&lt;/key&gt;&lt;/foreign-keys&gt;&lt;ref-type name="Electronic Article"&gt;43&lt;/ref-type&gt;&lt;contributors&gt;&lt;authors&gt;&lt;author&gt;Stodder, Ann L.&lt;/author&gt;&lt;/authors&gt;&lt;/contributors&gt;&lt;titles&gt;&lt;title&gt;Southwest Mortuary Database&lt;/title&gt;&lt;short-title&gt;Southwest Mortuary Database&lt;/short-title&gt;&lt;/titles&gt;&lt;dates&gt;&lt;pub-dates&gt;&lt;date&gt;http://core.tdar.org/, December 2011&lt;/date&gt;&lt;/pub-dates&gt;&lt;/dates&gt;&lt;label&gt;Stodder2011&lt;/label&gt;&lt;urls&gt;&lt;/urls&gt;&lt;custom3&gt;electronic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A2A5B0C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6C2C363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Galaz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Ranch Ruin, Classic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Mimbres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8CE8263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imbres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456CC623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5</w:t>
            </w:r>
          </w:p>
        </w:tc>
        <w:tc>
          <w:tcPr>
            <w:tcW w:w="337" w:type="pct"/>
            <w:shd w:val="clear" w:color="auto" w:fill="auto"/>
          </w:tcPr>
          <w:p w14:paraId="78FA1310" w14:textId="1DA2270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40.75</w:t>
            </w:r>
          </w:p>
        </w:tc>
        <w:tc>
          <w:tcPr>
            <w:tcW w:w="337" w:type="pct"/>
            <w:shd w:val="clear" w:color="auto" w:fill="auto"/>
          </w:tcPr>
          <w:p w14:paraId="2CBA51A9" w14:textId="2EC6D05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1.69</w:t>
            </w:r>
          </w:p>
        </w:tc>
        <w:tc>
          <w:tcPr>
            <w:tcW w:w="337" w:type="pct"/>
            <w:shd w:val="clear" w:color="auto" w:fill="auto"/>
          </w:tcPr>
          <w:p w14:paraId="02DB9C30" w14:textId="1C33BA7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9.06</w:t>
            </w:r>
          </w:p>
        </w:tc>
        <w:tc>
          <w:tcPr>
            <w:tcW w:w="310" w:type="pct"/>
            <w:shd w:val="clear" w:color="auto" w:fill="auto"/>
          </w:tcPr>
          <w:p w14:paraId="3E037E1B" w14:textId="4A49519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9</w:t>
            </w:r>
          </w:p>
        </w:tc>
        <w:tc>
          <w:tcPr>
            <w:tcW w:w="337" w:type="pct"/>
            <w:shd w:val="clear" w:color="auto" w:fill="auto"/>
          </w:tcPr>
          <w:p w14:paraId="7D788D11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8B9CF05" w14:textId="6C25B408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709B325" w14:textId="01A925D2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nyon&lt;/Author&gt;&lt;Year&gt;1984&lt;/Year&gt;&lt;RecNum&gt;558&lt;/RecNum&gt;&lt;DisplayText&gt;[38]&lt;/DisplayText&gt;&lt;record&gt;&lt;rec-number&gt;558&lt;/rec-number&gt;&lt;foreign-keys&gt;&lt;key app="EN" db-id="s2rddv5vmfva0mezts4x55zvs5f2addpsatf" timestamp="1394155059"&gt;558&lt;/key&gt;&lt;/foreign-keys&gt;&lt;ref-type name="Book"&gt;6&lt;/ref-type&gt;&lt;contributors&gt;&lt;authors&gt;&lt;author&gt;Anyon, Roger&lt;/author&gt;&lt;author&gt;LeBlanc, Steven A.&lt;/author&gt;&lt;/authors&gt;&lt;/contributors&gt;&lt;titles&gt;&lt;title&gt;The Galaz Ruin: A Prehistoric Mimbres Village in Southwestern New Mexico&lt;/title&gt;&lt;short-title&gt;The Galaz Ruin: A Prehistoric Mimbres Village in Southwestern New Mexico&lt;/short-title&gt;&lt;/titles&gt;&lt;dates&gt;&lt;year&gt;1984&lt;/year&gt;&lt;/dates&gt;&lt;publisher&gt;Maxwell Museum of Anthropology, Albuquerque&lt;/publisher&gt;&lt;label&gt;AnyonLeBlanc1984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38AC46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5F3B594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AN Ranch Ruin, Classic Phase</w:t>
            </w:r>
          </w:p>
        </w:tc>
        <w:tc>
          <w:tcPr>
            <w:tcW w:w="591" w:type="pct"/>
            <w:shd w:val="clear" w:color="auto" w:fill="auto"/>
          </w:tcPr>
          <w:p w14:paraId="7189968D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46618A5F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5</w:t>
            </w:r>
          </w:p>
        </w:tc>
        <w:tc>
          <w:tcPr>
            <w:tcW w:w="337" w:type="pct"/>
            <w:shd w:val="clear" w:color="auto" w:fill="auto"/>
          </w:tcPr>
          <w:p w14:paraId="27062EC3" w14:textId="70BFE27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3</w:t>
            </w:r>
          </w:p>
        </w:tc>
        <w:tc>
          <w:tcPr>
            <w:tcW w:w="337" w:type="pct"/>
            <w:shd w:val="clear" w:color="auto" w:fill="auto"/>
          </w:tcPr>
          <w:p w14:paraId="333CB6EC" w14:textId="0785B37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337" w:type="pct"/>
            <w:shd w:val="clear" w:color="auto" w:fill="auto"/>
          </w:tcPr>
          <w:p w14:paraId="3B424B89" w14:textId="2F437BB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4</w:t>
            </w:r>
          </w:p>
        </w:tc>
        <w:tc>
          <w:tcPr>
            <w:tcW w:w="310" w:type="pct"/>
            <w:shd w:val="clear" w:color="auto" w:fill="auto"/>
          </w:tcPr>
          <w:p w14:paraId="79588B67" w14:textId="79CBD63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4</w:t>
            </w:r>
          </w:p>
        </w:tc>
        <w:tc>
          <w:tcPr>
            <w:tcW w:w="337" w:type="pct"/>
            <w:shd w:val="clear" w:color="auto" w:fill="auto"/>
          </w:tcPr>
          <w:p w14:paraId="721E5074" w14:textId="41D221CD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1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c</w:t>
            </w:r>
          </w:p>
        </w:tc>
        <w:tc>
          <w:tcPr>
            <w:tcW w:w="337" w:type="pct"/>
            <w:shd w:val="clear" w:color="auto" w:fill="auto"/>
          </w:tcPr>
          <w:p w14:paraId="4E494645" w14:textId="3210CE1D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46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c</w:t>
            </w:r>
          </w:p>
        </w:tc>
        <w:tc>
          <w:tcPr>
            <w:tcW w:w="522" w:type="pct"/>
            <w:shd w:val="clear" w:color="auto" w:fill="auto"/>
          </w:tcPr>
          <w:p w14:paraId="54E8D6F1" w14:textId="375CF7BC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fer&lt;/Author&gt;&lt;Year&gt;2003&lt;/Year&gt;&lt;RecNum&gt;1209&lt;/RecNum&gt;&lt;DisplayText&gt;[35]&lt;/DisplayText&gt;&lt;record&gt;&lt;rec-number&gt;1209&lt;/rec-number&gt;&lt;foreign-keys&gt;&lt;key app="EN" db-id="s2rddv5vmfva0mezts4x55zvs5f2addpsatf" timestamp="1394155059"&gt;1209&lt;/key&gt;&lt;/foreign-keys&gt;&lt;ref-type name="Book Section"&gt;5&lt;/ref-type&gt;&lt;contributors&gt;&lt;authors&gt;&lt;author&gt;Shafer, Harry&lt;/author&gt;&lt;/authors&gt;&lt;/contributors&gt;&lt;titles&gt;&lt;title&gt;Mimbres Archaeology at the NAN Ranch Ruin&lt;/title&gt;&lt;short-title&gt;Mimbres Archaeology at the NAN Ranch Ruin&lt;/short-title&gt;&lt;/titles&gt;&lt;pages&gt;141-145&lt;/pages&gt;&lt;dates&gt;&lt;year&gt;2003&lt;/year&gt;&lt;/dates&gt;&lt;publisher&gt;University of New Mexico Press, Albuquerque&lt;/publisher&gt;&lt;label&gt;Shafer2003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60B08A6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D9C7522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Tularosa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6468685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0AA38F2F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3FB8C315" w14:textId="0C603F3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2.71</w:t>
            </w:r>
          </w:p>
        </w:tc>
        <w:tc>
          <w:tcPr>
            <w:tcW w:w="337" w:type="pct"/>
            <w:shd w:val="clear" w:color="auto" w:fill="auto"/>
          </w:tcPr>
          <w:p w14:paraId="2E20E1A2" w14:textId="4AEE8D0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71</w:t>
            </w:r>
          </w:p>
        </w:tc>
        <w:tc>
          <w:tcPr>
            <w:tcW w:w="337" w:type="pct"/>
            <w:shd w:val="clear" w:color="auto" w:fill="auto"/>
          </w:tcPr>
          <w:p w14:paraId="3E7CD7FF" w14:textId="3CA5F69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9</w:t>
            </w:r>
          </w:p>
        </w:tc>
        <w:tc>
          <w:tcPr>
            <w:tcW w:w="310" w:type="pct"/>
            <w:shd w:val="clear" w:color="auto" w:fill="auto"/>
          </w:tcPr>
          <w:p w14:paraId="56772ACD" w14:textId="1BE6A77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9</w:t>
            </w:r>
          </w:p>
        </w:tc>
        <w:tc>
          <w:tcPr>
            <w:tcW w:w="337" w:type="pct"/>
            <w:shd w:val="clear" w:color="auto" w:fill="auto"/>
          </w:tcPr>
          <w:p w14:paraId="1F75EF35" w14:textId="457BBA98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75</w:t>
            </w:r>
          </w:p>
        </w:tc>
        <w:tc>
          <w:tcPr>
            <w:tcW w:w="337" w:type="pct"/>
            <w:shd w:val="clear" w:color="auto" w:fill="auto"/>
          </w:tcPr>
          <w:p w14:paraId="2E08FAEB" w14:textId="10015DBE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4B1DA28" w14:textId="2AD76C5A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A8CBE5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0579329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Wind Mountain, Late</w:t>
            </w:r>
          </w:p>
        </w:tc>
        <w:tc>
          <w:tcPr>
            <w:tcW w:w="591" w:type="pct"/>
            <w:shd w:val="clear" w:color="auto" w:fill="auto"/>
          </w:tcPr>
          <w:p w14:paraId="0AB550FB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nd River</w:t>
            </w:r>
          </w:p>
        </w:tc>
        <w:tc>
          <w:tcPr>
            <w:tcW w:w="309" w:type="pct"/>
            <w:shd w:val="clear" w:color="auto" w:fill="auto"/>
          </w:tcPr>
          <w:p w14:paraId="68F072CA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6B70A5C4" w14:textId="63669D4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67</w:t>
            </w:r>
          </w:p>
        </w:tc>
        <w:tc>
          <w:tcPr>
            <w:tcW w:w="337" w:type="pct"/>
            <w:shd w:val="clear" w:color="auto" w:fill="auto"/>
          </w:tcPr>
          <w:p w14:paraId="5B94501B" w14:textId="45F150D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7</w:t>
            </w:r>
          </w:p>
        </w:tc>
        <w:tc>
          <w:tcPr>
            <w:tcW w:w="337" w:type="pct"/>
            <w:shd w:val="clear" w:color="auto" w:fill="auto"/>
          </w:tcPr>
          <w:p w14:paraId="63D1F80B" w14:textId="55B780C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0925AED7" w14:textId="7AB3812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1</w:t>
            </w:r>
          </w:p>
        </w:tc>
        <w:tc>
          <w:tcPr>
            <w:tcW w:w="337" w:type="pct"/>
            <w:shd w:val="clear" w:color="auto" w:fill="auto"/>
          </w:tcPr>
          <w:p w14:paraId="1B170F9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A72D77E" w14:textId="0A668C0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5B136B7" w14:textId="41B501F9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osley&lt;/Author&gt;&lt;Year&gt;1996&lt;/Year&gt;&lt;RecNum&gt;1325&lt;/RecNum&gt;&lt;DisplayText&gt;[36]&lt;/DisplayText&gt;&lt;record&gt;&lt;rec-number&gt;1325&lt;/rec-number&gt;&lt;foreign-keys&gt;&lt;key app="EN" db-id="s2rddv5vmfva0mezts4x55zvs5f2addpsatf" timestamp="1394155059"&gt;1325&lt;/key&gt;&lt;/foreign-keys&gt;&lt;ref-type name="Book Section"&gt;5&lt;/ref-type&gt;&lt;contributors&gt;&lt;authors&gt;&lt;author&gt;Woosley, Anne I.&lt;/author&gt;&lt;author&gt;McIntyre, Allan J.&lt;/author&gt;&lt;/authors&gt;&lt;/contributors&gt;&lt;titles&gt;&lt;title&gt;Mimbres Mogollon Archaeology: Charles C. DiPeso&amp;apos;s Excavations at Wind Mountain&lt;/title&gt;&lt;short-title&gt;Mimbres Mogollon Archaeology: Charles C. DiPeso&amp;apos;s Excavations at Wind Mountain&lt;/short-title&gt;&lt;/titles&gt;&lt;pages&gt;271-273&lt;/pages&gt;&lt;dates&gt;&lt;year&gt;1996&lt;/year&gt;&lt;/dates&gt;&lt;publisher&gt;University of New Mexico Press, Albuquerque&lt;/publisher&gt;&lt;label&gt;WoosleyMcIntyre1996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088A27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46E9108" w14:textId="4A3F3BF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Carter Ranch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ueblo</w:t>
            </w:r>
            <w:r w:rsidRPr="00DE38A7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h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0BEA4C5" w14:textId="1F7C029F" w:rsidR="00BB20F3" w:rsidRPr="00340427" w:rsidRDefault="008B1FD6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ay Hollow</w:t>
            </w:r>
          </w:p>
        </w:tc>
        <w:tc>
          <w:tcPr>
            <w:tcW w:w="309" w:type="pct"/>
            <w:shd w:val="clear" w:color="auto" w:fill="auto"/>
          </w:tcPr>
          <w:p w14:paraId="4CC3CA45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65</w:t>
            </w:r>
          </w:p>
        </w:tc>
        <w:tc>
          <w:tcPr>
            <w:tcW w:w="337" w:type="pct"/>
            <w:shd w:val="clear" w:color="auto" w:fill="auto"/>
          </w:tcPr>
          <w:p w14:paraId="0E339575" w14:textId="72AC039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337" w:type="pct"/>
            <w:shd w:val="clear" w:color="auto" w:fill="auto"/>
          </w:tcPr>
          <w:p w14:paraId="6BF95B8E" w14:textId="7BD52ED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583A3D50" w14:textId="3C73877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310" w:type="pct"/>
            <w:shd w:val="clear" w:color="auto" w:fill="auto"/>
          </w:tcPr>
          <w:p w14:paraId="4D4F011A" w14:textId="536FB2B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67</w:t>
            </w:r>
          </w:p>
        </w:tc>
        <w:tc>
          <w:tcPr>
            <w:tcW w:w="337" w:type="pct"/>
            <w:shd w:val="clear" w:color="auto" w:fill="auto"/>
          </w:tcPr>
          <w:p w14:paraId="08A19135" w14:textId="03D9800A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73</w:t>
            </w:r>
          </w:p>
        </w:tc>
        <w:tc>
          <w:tcPr>
            <w:tcW w:w="337" w:type="pct"/>
            <w:shd w:val="clear" w:color="auto" w:fill="auto"/>
          </w:tcPr>
          <w:p w14:paraId="75412971" w14:textId="4A11B01C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87</w:t>
            </w:r>
          </w:p>
        </w:tc>
        <w:tc>
          <w:tcPr>
            <w:tcW w:w="522" w:type="pct"/>
            <w:shd w:val="clear" w:color="auto" w:fill="auto"/>
          </w:tcPr>
          <w:p w14:paraId="6AEA1085" w14:textId="340A646C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anforth&lt;/Author&gt;&lt;Year&gt;1994&lt;/Year&gt;&lt;RecNum&gt;732&lt;/RecNum&gt;&lt;DisplayText&gt;[40]&lt;/DisplayText&gt;&lt;record&gt;&lt;rec-number&gt;732&lt;/rec-number&gt;&lt;foreign-keys&gt;&lt;key app="EN" db-id="s2rddv5vmfva0mezts4x55zvs5f2addpsatf" timestamp="1394155059"&gt;732&lt;/key&gt;&lt;/foreign-keys&gt;&lt;ref-type name="Journal Article"&gt;17&lt;/ref-type&gt;&lt;contributors&gt;&lt;authors&gt;&lt;author&gt;Danforth, Marie Elaine&lt;/author&gt;&lt;author&gt;Cook, Della Collins&lt;/author&gt;&lt;author&gt;III, Stanley G. Knick&lt;/author&gt;&lt;/authors&gt;&lt;/contributors&gt;&lt;titles&gt;&lt;title&gt;The Human Remains from Carter Ranch Pueblo, Arizona: Health in Isolation&lt;/title&gt;&lt;secondary-title&gt;American Antiquity&lt;/secondary-title&gt;&lt;short-title&gt;The Human Remains from Carter Ranch Pueblo, Arizona: Health in Isolation&lt;/short-title&gt;&lt;/titles&gt;&lt;periodical&gt;&lt;full-title&gt;American Antiquity&lt;/full-title&gt;&lt;/periodical&gt;&lt;pages&gt;88--101&lt;/pages&gt;&lt;volume&gt;59&lt;/volume&gt;&lt;number&gt;1&lt;/number&gt;&lt;dates&gt;&lt;year&gt;1994&lt;/year&gt;&lt;/dates&gt;&lt;label&gt;DanforthEtAl1994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4FE0E3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4CEB66F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Turkey Creek Pueblo</w:t>
            </w:r>
          </w:p>
        </w:tc>
        <w:tc>
          <w:tcPr>
            <w:tcW w:w="591" w:type="pct"/>
            <w:shd w:val="clear" w:color="auto" w:fill="auto"/>
          </w:tcPr>
          <w:p w14:paraId="09398111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7E191A4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337" w:type="pct"/>
            <w:shd w:val="clear" w:color="auto" w:fill="auto"/>
          </w:tcPr>
          <w:p w14:paraId="2411087B" w14:textId="4C1248B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9</w:t>
            </w:r>
          </w:p>
        </w:tc>
        <w:tc>
          <w:tcPr>
            <w:tcW w:w="337" w:type="pct"/>
            <w:shd w:val="clear" w:color="auto" w:fill="auto"/>
          </w:tcPr>
          <w:p w14:paraId="3C7F1AA5" w14:textId="3720961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337" w:type="pct"/>
            <w:shd w:val="clear" w:color="auto" w:fill="auto"/>
          </w:tcPr>
          <w:p w14:paraId="732DFC1D" w14:textId="782B544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0</w:t>
            </w:r>
          </w:p>
        </w:tc>
        <w:tc>
          <w:tcPr>
            <w:tcW w:w="310" w:type="pct"/>
            <w:shd w:val="clear" w:color="auto" w:fill="auto"/>
          </w:tcPr>
          <w:p w14:paraId="462DCC03" w14:textId="7F2779E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7</w:t>
            </w:r>
          </w:p>
        </w:tc>
        <w:tc>
          <w:tcPr>
            <w:tcW w:w="337" w:type="pct"/>
            <w:shd w:val="clear" w:color="auto" w:fill="auto"/>
          </w:tcPr>
          <w:p w14:paraId="3E80F4C6" w14:textId="409F890A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6</w:t>
            </w:r>
          </w:p>
        </w:tc>
        <w:tc>
          <w:tcPr>
            <w:tcW w:w="337" w:type="pct"/>
            <w:shd w:val="clear" w:color="auto" w:fill="auto"/>
          </w:tcPr>
          <w:p w14:paraId="255DBBB6" w14:textId="394C485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5F86315" w14:textId="42528552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ry&lt;/Author&gt;&lt;Year&gt;1983&lt;/Year&gt;&lt;RecNum&gt;613&lt;/RecNum&gt;&lt;DisplayText&gt;[41]&lt;/DisplayText&gt;&lt;record&gt;&lt;rec-number&gt;613&lt;/rec-number&gt;&lt;foreign-keys&gt;&lt;key app="EN" db-id="s2rddv5vmfva0mezts4x55zvs5f2addpsatf" timestamp="1394155059"&gt;613&lt;/key&gt;&lt;/foreign-keys&gt;&lt;ref-type name="Thesis"&gt;32&lt;/ref-type&gt;&lt;contributors&gt;&lt;authors&gt;&lt;author&gt;Berry, David R.&lt;/author&gt;&lt;/authors&gt;&lt;/contributors&gt;&lt;titles&gt;&lt;title&gt;Disease and climatological relationship among Pueblo III-Pueblo IV Anasazi of the Colorado Plateau&lt;/title&gt;&lt;short-title&gt;Disease and climatological relationship among Pueblo III-Pueblo IV Anasazi of the Colorado Plateau&lt;/short-title&gt;&lt;/titles&gt;&lt;dates&gt;&lt;year&gt;1983&lt;/year&gt;&lt;/dates&gt;&lt;publisher&gt;Unpublished Ph.D. dissertation, University of California, Los Angeles&lt;/publisher&gt;&lt;label&gt;Berry1983b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8CB1FF9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1746245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Pinedal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8EAC870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32181C39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61FF7EA3" w14:textId="747C695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7</w:t>
            </w:r>
          </w:p>
        </w:tc>
        <w:tc>
          <w:tcPr>
            <w:tcW w:w="337" w:type="pct"/>
            <w:shd w:val="clear" w:color="auto" w:fill="auto"/>
          </w:tcPr>
          <w:p w14:paraId="21AA1B71" w14:textId="314D637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57</w:t>
            </w:r>
          </w:p>
        </w:tc>
        <w:tc>
          <w:tcPr>
            <w:tcW w:w="337" w:type="pct"/>
            <w:shd w:val="clear" w:color="auto" w:fill="auto"/>
          </w:tcPr>
          <w:p w14:paraId="15EB8AEE" w14:textId="00EE8CB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10" w:type="pct"/>
            <w:shd w:val="clear" w:color="auto" w:fill="auto"/>
          </w:tcPr>
          <w:p w14:paraId="083D8DE1" w14:textId="287D97C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9</w:t>
            </w:r>
          </w:p>
        </w:tc>
        <w:tc>
          <w:tcPr>
            <w:tcW w:w="337" w:type="pct"/>
            <w:shd w:val="clear" w:color="auto" w:fill="auto"/>
          </w:tcPr>
          <w:p w14:paraId="1962C2E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A36D37E" w14:textId="743B135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C7893CE" w14:textId="1DA9BECD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B1F79C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3968101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Casa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Grandes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aquimé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FDFCC6B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huahua</w:t>
            </w:r>
          </w:p>
        </w:tc>
        <w:tc>
          <w:tcPr>
            <w:tcW w:w="309" w:type="pct"/>
            <w:shd w:val="clear" w:color="auto" w:fill="auto"/>
          </w:tcPr>
          <w:p w14:paraId="27B20289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00</w:t>
            </w:r>
          </w:p>
        </w:tc>
        <w:tc>
          <w:tcPr>
            <w:tcW w:w="337" w:type="pct"/>
            <w:shd w:val="clear" w:color="auto" w:fill="auto"/>
          </w:tcPr>
          <w:p w14:paraId="7317F731" w14:textId="63E359F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0.8</w:t>
            </w:r>
          </w:p>
        </w:tc>
        <w:tc>
          <w:tcPr>
            <w:tcW w:w="337" w:type="pct"/>
            <w:shd w:val="clear" w:color="auto" w:fill="auto"/>
          </w:tcPr>
          <w:p w14:paraId="79730031" w14:textId="5A98842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0.32</w:t>
            </w:r>
          </w:p>
        </w:tc>
        <w:tc>
          <w:tcPr>
            <w:tcW w:w="337" w:type="pct"/>
            <w:shd w:val="clear" w:color="auto" w:fill="auto"/>
          </w:tcPr>
          <w:p w14:paraId="4BDB5F7F" w14:textId="2812667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0.48</w:t>
            </w:r>
          </w:p>
        </w:tc>
        <w:tc>
          <w:tcPr>
            <w:tcW w:w="310" w:type="pct"/>
            <w:shd w:val="clear" w:color="auto" w:fill="auto"/>
          </w:tcPr>
          <w:p w14:paraId="39EB632E" w14:textId="75353C2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0</w:t>
            </w:r>
          </w:p>
        </w:tc>
        <w:tc>
          <w:tcPr>
            <w:tcW w:w="337" w:type="pct"/>
            <w:shd w:val="clear" w:color="auto" w:fill="auto"/>
          </w:tcPr>
          <w:p w14:paraId="233727B2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EA07DBE" w14:textId="7CDC1C5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6489F99" w14:textId="2B7F907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iPeso&lt;/Author&gt;&lt;Year&gt;1974&lt;/Year&gt;&lt;RecNum&gt;745&lt;/RecNum&gt;&lt;DisplayText&gt;[42]&lt;/DisplayText&gt;&lt;record&gt;&lt;rec-number&gt;745&lt;/rec-number&gt;&lt;foreign-keys&gt;&lt;key app="EN" db-id="s2rddv5vmfva0mezts4x55zvs5f2addpsatf" timestamp="1394155059"&gt;745&lt;/key&gt;&lt;/foreign-keys&gt;&lt;ref-type name="Book"&gt;6&lt;/ref-type&gt;&lt;contributors&gt;&lt;authors&gt;&lt;author&gt;DiPeso, Charles C.&lt;/author&gt;&lt;/authors&gt;&lt;/contributors&gt;&lt;titles&gt;&lt;title&gt;Casas Grandes: The Medio Period&lt;/title&gt;&lt;short-title&gt;Casas Grandes: The Medio Period&lt;/short-title&gt;&lt;/titles&gt;&lt;dates&gt;&lt;year&gt;1974&lt;/year&gt;&lt;/dates&gt;&lt;publisher&gt;The Amerind Foundation, Inc., Dragoon; Northland Press, Flagstaff&lt;/publisher&gt;&lt;label&gt;DiPeso1974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568AFE8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18FFF9F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asshopper Pueblo</w:t>
            </w:r>
          </w:p>
        </w:tc>
        <w:tc>
          <w:tcPr>
            <w:tcW w:w="591" w:type="pct"/>
            <w:shd w:val="clear" w:color="auto" w:fill="auto"/>
          </w:tcPr>
          <w:p w14:paraId="0C4E23F2" w14:textId="633C2966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untain Mogollon</w:t>
            </w:r>
          </w:p>
        </w:tc>
        <w:tc>
          <w:tcPr>
            <w:tcW w:w="309" w:type="pct"/>
            <w:shd w:val="clear" w:color="auto" w:fill="auto"/>
          </w:tcPr>
          <w:p w14:paraId="2CC5C2B3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38</w:t>
            </w:r>
          </w:p>
        </w:tc>
        <w:tc>
          <w:tcPr>
            <w:tcW w:w="337" w:type="pct"/>
            <w:shd w:val="clear" w:color="auto" w:fill="auto"/>
          </w:tcPr>
          <w:p w14:paraId="39CB0C74" w14:textId="2400687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2.38</w:t>
            </w:r>
          </w:p>
        </w:tc>
        <w:tc>
          <w:tcPr>
            <w:tcW w:w="337" w:type="pct"/>
            <w:shd w:val="clear" w:color="auto" w:fill="auto"/>
          </w:tcPr>
          <w:p w14:paraId="3DA9A1E8" w14:textId="64F1E58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.38</w:t>
            </w:r>
          </w:p>
        </w:tc>
        <w:tc>
          <w:tcPr>
            <w:tcW w:w="337" w:type="pct"/>
            <w:shd w:val="clear" w:color="auto" w:fill="auto"/>
          </w:tcPr>
          <w:p w14:paraId="2FB528AF" w14:textId="2EFF676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7</w:t>
            </w:r>
          </w:p>
        </w:tc>
        <w:tc>
          <w:tcPr>
            <w:tcW w:w="310" w:type="pct"/>
            <w:shd w:val="clear" w:color="auto" w:fill="auto"/>
          </w:tcPr>
          <w:p w14:paraId="53E68E86" w14:textId="1651BC9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77</w:t>
            </w:r>
          </w:p>
        </w:tc>
        <w:tc>
          <w:tcPr>
            <w:tcW w:w="337" w:type="pct"/>
            <w:shd w:val="clear" w:color="auto" w:fill="auto"/>
          </w:tcPr>
          <w:p w14:paraId="4796374D" w14:textId="574E3074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94</w:t>
            </w:r>
          </w:p>
        </w:tc>
        <w:tc>
          <w:tcPr>
            <w:tcW w:w="337" w:type="pct"/>
            <w:shd w:val="clear" w:color="auto" w:fill="auto"/>
          </w:tcPr>
          <w:p w14:paraId="5346A5E2" w14:textId="6DA5B69E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26</w:t>
            </w:r>
          </w:p>
        </w:tc>
        <w:tc>
          <w:tcPr>
            <w:tcW w:w="522" w:type="pct"/>
            <w:shd w:val="clear" w:color="auto" w:fill="auto"/>
          </w:tcPr>
          <w:p w14:paraId="4EF6996C" w14:textId="7ACEDC1B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avesloot&lt;/Author&gt;&lt;Year&gt;2000&lt;/Year&gt;&lt;RecNum&gt;1150&lt;/RecNum&gt;&lt;DisplayText&gt;[43]&lt;/DisplayText&gt;&lt;record&gt;&lt;rec-number&gt;1150&lt;/rec-number&gt;&lt;foreign-keys&gt;&lt;key app="EN" db-id="s2rddv5vmfva0mezts4x55zvs5f2addpsatf" timestamp="1394155059"&gt;1150&lt;/key&gt;&lt;/foreign-keys&gt;&lt;ref-type name="Book Section"&gt;5&lt;/ref-type&gt;&lt;contributors&gt;&lt;authors&gt;&lt;author&gt;Ravesloot, John C.&lt;/author&gt;&lt;author&gt;Regan, Marcia H.&lt;/author&gt;&lt;/authors&gt;&lt;secondary-authors&gt;&lt;author&gt;Dean, Jeffrey S.&lt;/author&gt;&lt;/secondary-authors&gt;&lt;/contributors&gt;&lt;titles&gt;&lt;title&gt;Demographic, Health, Genetic, and Mortuary Characteristics of Late Prehistoric Central Arizona Populations&lt;/title&gt;&lt;secondary-title&gt;Salado&lt;/secondary-title&gt;&lt;short-title&gt;Demographic, Health, Genetic, and Mortuary Characteristics of Late Prehistoric Central Arizona Populations&lt;/short-title&gt;&lt;/titles&gt;&lt;pages&gt;28-57&lt;/pages&gt;&lt;dates&gt;&lt;year&gt;2000&lt;/year&gt;&lt;/dates&gt;&lt;pub-location&gt;Albuquerque&lt;/pub-location&gt;&lt;publisher&gt;University of Mexico Press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7&lt;/RecNum&gt;&lt;DisplayText&gt;[44]&lt;/DisplayText&gt;&lt;record&gt;&lt;rec-number&gt;1087&lt;/rec-number&gt;&lt;foreign-keys&gt;&lt;key app="EN" db-id="s2rddv5vmfva0mezts4x55zvs5f2addpsatf" timestamp="1394155059"&gt;1087&lt;/key&gt;&lt;/foreign-keys&gt;&lt;ref-type name="Book Section"&gt;5&lt;/ref-type&gt;&lt;contributors&gt;&lt;authors&gt;&lt;author&gt;Minturn, Penny Dufoe&lt;/author&gt;&lt;/authors&gt;&lt;secondary-authors&gt;&lt;author&gt;Clark, Jeffrey J.&lt;/author&gt;&lt;author&gt;Minturn, Penny Dufoe&lt;/author&gt;&lt;/secondary-authors&gt;&lt;/contributors&gt;&lt;titles&gt;&lt;title&gt;Osteological Analysis of the TCAP Burial Population&lt;/title&gt;&lt;secondary-title&gt;Tonto Creek Archaeological Project: Life and Death Along Tonto Creek&lt;/secondary-title&gt;&lt;short-title&gt;Osteological Analysis of the TCAP Burial Population&lt;/short-title&gt;&lt;/titles&gt;&lt;pages&gt;311--332&lt;/pages&gt;&lt;dates&gt;&lt;year&gt;2001&lt;/year&gt;&lt;/dates&gt;&lt;publisher&gt;Anthropological Papers No. 24, Center for Desert Archaeology, Tucson&lt;/publisher&gt;&lt;label&gt;Minturn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58CA542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C3131CB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tafford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65022C6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gollon</w:t>
            </w:r>
          </w:p>
        </w:tc>
        <w:tc>
          <w:tcPr>
            <w:tcW w:w="309" w:type="pct"/>
            <w:shd w:val="clear" w:color="auto" w:fill="auto"/>
          </w:tcPr>
          <w:p w14:paraId="4B52BA4E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3FC21AE7" w14:textId="3EB4C5D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148EDE39" w14:textId="172DA6F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47EFDD10" w14:textId="4D6B2A7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10" w:type="pct"/>
            <w:shd w:val="clear" w:color="auto" w:fill="auto"/>
          </w:tcPr>
          <w:p w14:paraId="58009D08" w14:textId="58BC188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0</w:t>
            </w:r>
          </w:p>
        </w:tc>
        <w:tc>
          <w:tcPr>
            <w:tcW w:w="337" w:type="pct"/>
            <w:shd w:val="clear" w:color="auto" w:fill="auto"/>
          </w:tcPr>
          <w:p w14:paraId="37DE50D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17641E3" w14:textId="68D46973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A951D2A" w14:textId="7FC1CC9D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oodson&lt;/Author&gt;&lt;Year&gt;1999&lt;/Year&gt;&lt;RecNum&gt;1323&lt;/RecNum&gt;&lt;DisplayText&gt;[45]&lt;/DisplayText&gt;&lt;record&gt;&lt;rec-number&gt;1323&lt;/rec-number&gt;&lt;foreign-keys&gt;&lt;key app="EN" db-id="s2rddv5vmfva0mezts4x55zvs5f2addpsatf" timestamp="1394155059"&gt;1323&lt;/key&gt;&lt;/foreign-keys&gt;&lt;ref-type name="Book Section"&gt;5&lt;/ref-type&gt;&lt;contributors&gt;&lt;authors&gt;&lt;author&gt;Woodson, Kyle J.&lt;/author&gt;&lt;author&gt;Jones, Thomas E.&lt;/author&gt;&lt;author&gt;Crary, Joseph S.&lt;/author&gt;&lt;/authors&gt;&lt;secondary-authors&gt;&lt;author&gt;Whittlesey, Stephanie M.&lt;/author&gt;&lt;/secondary-authors&gt;&lt;/contributors&gt;&lt;titles&gt;&lt;title&gt;Exploring Late-Prehistoric Mortuary Patterns of Southeastern Arizona and Southwestern New Mexico&lt;/title&gt;&lt;secondary-title&gt;Sixty Years of MogollonArchaeology: Papers from the Ninth Mogollon Conference, Silver City, New Mexico, 1996&lt;/secondary-title&gt;&lt;short-title&gt;Exploring Late-Prehistoric Mortuary Patterns of Southeastern Arizona and Southwestern New Mexico&lt;/short-title&gt;&lt;/titles&gt;&lt;pages&gt;70 and 72 and 75 and 76&lt;/pages&gt;&lt;dates&gt;&lt;year&gt;1999&lt;/year&gt;&lt;/dates&gt;&lt;publisher&gt;SRI Press, Tuscon&lt;/publisher&gt;&lt;label&gt;WoodsonEtAl1999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794319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FAC9603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Canyon Creek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B03E467" w14:textId="77777777" w:rsidR="00BB20F3" w:rsidRPr="00340427" w:rsidRDefault="00BB20F3" w:rsidP="002F1E94">
            <w:pPr>
              <w:ind w:left="-59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6F5E323C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50</w:t>
            </w:r>
          </w:p>
        </w:tc>
        <w:tc>
          <w:tcPr>
            <w:tcW w:w="337" w:type="pct"/>
            <w:shd w:val="clear" w:color="auto" w:fill="auto"/>
          </w:tcPr>
          <w:p w14:paraId="0BBA1A71" w14:textId="3815D74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9</w:t>
            </w:r>
          </w:p>
        </w:tc>
        <w:tc>
          <w:tcPr>
            <w:tcW w:w="337" w:type="pct"/>
            <w:shd w:val="clear" w:color="auto" w:fill="auto"/>
          </w:tcPr>
          <w:p w14:paraId="7D95113A" w14:textId="234833A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</w:t>
            </w:r>
          </w:p>
        </w:tc>
        <w:tc>
          <w:tcPr>
            <w:tcW w:w="337" w:type="pct"/>
            <w:shd w:val="clear" w:color="auto" w:fill="auto"/>
          </w:tcPr>
          <w:p w14:paraId="5AC2D667" w14:textId="23F2582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10" w:type="pct"/>
            <w:shd w:val="clear" w:color="auto" w:fill="auto"/>
          </w:tcPr>
          <w:p w14:paraId="7FA822D4" w14:textId="430718E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337" w:type="pct"/>
            <w:shd w:val="clear" w:color="auto" w:fill="auto"/>
          </w:tcPr>
          <w:p w14:paraId="062A1276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EAD81C3" w14:textId="66D14AA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04D110E" w14:textId="24552095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77C89B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B3FFA52" w14:textId="7777777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int of Pines, Point of Pine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0731507" w14:textId="77777777" w:rsidR="00BB20F3" w:rsidRPr="00340427" w:rsidRDefault="00BB20F3" w:rsidP="002F1E94">
            <w:pPr>
              <w:ind w:left="-5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lack River</w:t>
            </w:r>
          </w:p>
        </w:tc>
        <w:tc>
          <w:tcPr>
            <w:tcW w:w="309" w:type="pct"/>
            <w:shd w:val="clear" w:color="auto" w:fill="auto"/>
          </w:tcPr>
          <w:p w14:paraId="29FA5D2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00</w:t>
            </w:r>
          </w:p>
        </w:tc>
        <w:tc>
          <w:tcPr>
            <w:tcW w:w="337" w:type="pct"/>
            <w:shd w:val="clear" w:color="auto" w:fill="auto"/>
          </w:tcPr>
          <w:p w14:paraId="04D35538" w14:textId="38F10F1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57</w:t>
            </w:r>
          </w:p>
        </w:tc>
        <w:tc>
          <w:tcPr>
            <w:tcW w:w="337" w:type="pct"/>
            <w:shd w:val="clear" w:color="auto" w:fill="auto"/>
          </w:tcPr>
          <w:p w14:paraId="3A78E87C" w14:textId="232C726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7</w:t>
            </w:r>
          </w:p>
        </w:tc>
        <w:tc>
          <w:tcPr>
            <w:tcW w:w="337" w:type="pct"/>
            <w:shd w:val="clear" w:color="auto" w:fill="auto"/>
          </w:tcPr>
          <w:p w14:paraId="4B7BBE27" w14:textId="7B2E005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310" w:type="pct"/>
            <w:shd w:val="clear" w:color="auto" w:fill="auto"/>
          </w:tcPr>
          <w:p w14:paraId="653AC797" w14:textId="0252AEB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5</w:t>
            </w:r>
          </w:p>
        </w:tc>
        <w:tc>
          <w:tcPr>
            <w:tcW w:w="337" w:type="pct"/>
            <w:shd w:val="clear" w:color="auto" w:fill="auto"/>
          </w:tcPr>
          <w:p w14:paraId="49B19848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85E8337" w14:textId="1712DCE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B07DB80" w14:textId="59ADAED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obinson&lt;/Author&gt;&lt;Year&gt;1965&lt;/Year&gt;&lt;RecNum&gt;1171&lt;/RecNum&gt;&lt;DisplayText&gt;[37]&lt;/DisplayText&gt;&lt;record&gt;&lt;rec-number&gt;1171&lt;/rec-number&gt;&lt;foreign-keys&gt;&lt;key app="EN" db-id="s2rddv5vmfva0mezts4x55zvs5f2addpsatf" timestamp="1394155059"&gt;1171&lt;/key&gt;&lt;/foreign-keys&gt;&lt;ref-type name="Journal Article"&gt;17&lt;/ref-type&gt;&lt;contributors&gt;&lt;authors&gt;&lt;author&gt;Robinson, William J.&lt;/author&gt;&lt;author&gt;Sprague, Roderick&lt;/author&gt;&lt;/authors&gt;&lt;/contributors&gt;&lt;titles&gt;&lt;title&gt;Disposal of the Dead at Point of Pines, Arizona&lt;/title&gt;&lt;secondary-title&gt;American Antiquity&lt;/secondary-title&gt;&lt;short-title&gt;Disposal of the Dead at Point of Pines, Arizona&lt;/short-title&gt;&lt;/titles&gt;&lt;periodical&gt;&lt;full-title&gt;American Antiquity&lt;/full-title&gt;&lt;/periodical&gt;&lt;pages&gt;442-453&lt;/pages&gt;&lt;volume&gt;30&lt;/volume&gt;&lt;number&gt;4&lt;/number&gt;&lt;dates&gt;&lt;year&gt;1965&lt;/year&gt;&lt;/dates&gt;&lt;label&gt;RobinsonSprague1965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9EEC0D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FBB8DD1" w14:textId="115FBFBB" w:rsidR="00BB20F3" w:rsidRPr="005D59E4" w:rsidRDefault="00BB20F3" w:rsidP="009104A0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Northern Rio Grande Area</w:t>
            </w:r>
          </w:p>
        </w:tc>
        <w:tc>
          <w:tcPr>
            <w:tcW w:w="591" w:type="pct"/>
            <w:shd w:val="clear" w:color="auto" w:fill="auto"/>
          </w:tcPr>
          <w:p w14:paraId="793C5314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1A4C2366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5F6C0B7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64C235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1F3B791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7DD5E0AE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7500F8C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0248FA7" w14:textId="3D2BE07E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1197D76" w14:textId="5CDCDD59" w:rsidR="00BB20F3" w:rsidRDefault="00BB20F3" w:rsidP="00910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4D98D3F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9D439FF" w14:textId="07511DFC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Nambe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Konopak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Site, Early Developmental</w:t>
            </w:r>
          </w:p>
        </w:tc>
        <w:tc>
          <w:tcPr>
            <w:tcW w:w="591" w:type="pct"/>
            <w:shd w:val="clear" w:color="auto" w:fill="auto"/>
          </w:tcPr>
          <w:p w14:paraId="4DC1AC73" w14:textId="17CD9FAC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A019631" w14:textId="673BE96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0</w:t>
            </w:r>
          </w:p>
        </w:tc>
        <w:tc>
          <w:tcPr>
            <w:tcW w:w="337" w:type="pct"/>
            <w:shd w:val="clear" w:color="auto" w:fill="auto"/>
          </w:tcPr>
          <w:p w14:paraId="49EB842E" w14:textId="33C3988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6B3AC342" w14:textId="7E44D24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40</w:t>
            </w:r>
          </w:p>
        </w:tc>
        <w:tc>
          <w:tcPr>
            <w:tcW w:w="337" w:type="pct"/>
            <w:shd w:val="clear" w:color="auto" w:fill="auto"/>
          </w:tcPr>
          <w:p w14:paraId="4861A00E" w14:textId="504AF50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60</w:t>
            </w:r>
          </w:p>
        </w:tc>
        <w:tc>
          <w:tcPr>
            <w:tcW w:w="310" w:type="pct"/>
            <w:shd w:val="clear" w:color="auto" w:fill="auto"/>
          </w:tcPr>
          <w:p w14:paraId="64461446" w14:textId="3980FE7A" w:rsidR="00BB20F3" w:rsidRPr="00340427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0</w:t>
            </w:r>
          </w:p>
        </w:tc>
        <w:tc>
          <w:tcPr>
            <w:tcW w:w="337" w:type="pct"/>
            <w:shd w:val="clear" w:color="auto" w:fill="auto"/>
          </w:tcPr>
          <w:p w14:paraId="72CF9276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AD85252" w14:textId="2BB8FD06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F849D70" w14:textId="149C3DB7" w:rsidR="00BB20F3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2013&lt;/Year&gt;&lt;RecNum&gt;530&lt;/RecNum&gt;&lt;DisplayText&gt;[25]&lt;/DisplayText&gt;&lt;record&gt;&lt;rec-number&gt;530&lt;/rec-number&gt;&lt;foreign-keys&gt;&lt;key app="EN" db-id="s2rddv5vmfva0mezts4x55zvs5f2addpsatf" timestamp="1394155059"&gt;530&lt;/key&gt;&lt;/foreign-keys&gt;&lt;ref-type name="Generic"&gt;13&lt;/ref-type&gt;&lt;contributors&gt;&lt;authors&gt;&lt;author&gt;Akins, Nancy J.&lt;/author&gt;&lt;/authors&gt;&lt;/contributors&gt;&lt;titles&gt;&lt;title&gt;Mortuary Data of the Galisteo Basin&lt;/title&gt;&lt;short-title&gt;Mortuary Data of the Galisteo Basin&lt;/short-title&gt;&lt;/titles&gt;&lt;dates&gt;&lt;year&gt;2013&lt;/year&gt;&lt;/dates&gt;&lt;publisher&gt;Personal Communication&lt;/publisher&gt;&lt;label&gt;Akins2013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CBBD44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B0965F3" w14:textId="4DF7F4A2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ambe Falls Reservoir</w:t>
            </w:r>
          </w:p>
        </w:tc>
        <w:tc>
          <w:tcPr>
            <w:tcW w:w="591" w:type="pct"/>
            <w:shd w:val="clear" w:color="auto" w:fill="auto"/>
          </w:tcPr>
          <w:p w14:paraId="329921B3" w14:textId="46735A55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7AEA4C6" w14:textId="62DA2EA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0</w:t>
            </w:r>
          </w:p>
        </w:tc>
        <w:tc>
          <w:tcPr>
            <w:tcW w:w="337" w:type="pct"/>
            <w:shd w:val="clear" w:color="auto" w:fill="auto"/>
          </w:tcPr>
          <w:p w14:paraId="41F4041D" w14:textId="71BE65F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88</w:t>
            </w:r>
          </w:p>
        </w:tc>
        <w:tc>
          <w:tcPr>
            <w:tcW w:w="337" w:type="pct"/>
            <w:shd w:val="clear" w:color="auto" w:fill="auto"/>
          </w:tcPr>
          <w:p w14:paraId="494EB19D" w14:textId="31433BE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8</w:t>
            </w:r>
          </w:p>
        </w:tc>
        <w:tc>
          <w:tcPr>
            <w:tcW w:w="337" w:type="pct"/>
            <w:shd w:val="clear" w:color="auto" w:fill="auto"/>
          </w:tcPr>
          <w:p w14:paraId="6B00AF25" w14:textId="55D2BAA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144C19DA" w14:textId="24AF543B" w:rsidR="00BB20F3" w:rsidRPr="00340427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06</w:t>
            </w:r>
          </w:p>
        </w:tc>
        <w:tc>
          <w:tcPr>
            <w:tcW w:w="337" w:type="pct"/>
            <w:shd w:val="clear" w:color="auto" w:fill="auto"/>
          </w:tcPr>
          <w:p w14:paraId="559971C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203CBE1" w14:textId="2032BD6B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68879F7" w14:textId="06C4803A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eans&lt;/Author&gt;&lt;Year&gt;1980&lt;/Year&gt;&lt;RecNum&gt;1074&lt;/RecNum&gt;&lt;DisplayText&gt;[46]&lt;/DisplayText&gt;&lt;record&gt;&lt;rec-number&gt;1074&lt;/rec-number&gt;&lt;foreign-keys&gt;&lt;key app="EN" db-id="s2rddv5vmfva0mezts4x55zvs5f2addpsatf" timestamp="1394155059"&gt;1074&lt;/key&gt;&lt;/foreign-keys&gt;&lt;ref-type name="Book Section"&gt;5&lt;/ref-type&gt;&lt;contributors&gt;&lt;authors&gt;&lt;author&gt;Means, Myron&lt;/author&gt;&lt;/authors&gt;&lt;secondary-authors&gt;&lt;author&gt;Skinner, S. Alan&lt;/author&gt;&lt;author&gt;Shaw, Chester&lt;/author&gt;&lt;author&gt;Cliff, Maynard&lt;/author&gt;&lt;author&gt;Heathington, Carol&lt;/author&gt;&lt;/secondary-authors&gt;&lt;/contributors&gt;&lt;titles&gt;&lt;title&gt;Appendix IV: Human Skeletal Remains from Site X29SF17&lt;/title&gt;&lt;secondary-title&gt;Archaeological Investigations at Nambe Falls&lt;/secondary-title&gt;&lt;short-title&gt;Appendix IV: Human Skeletal Remains from Site X29SF17&lt;/short-title&gt;&lt;/titles&gt;&lt;pages&gt;225--227&lt;/pages&gt;&lt;dates&gt;&lt;year&gt;1980&lt;/year&gt;&lt;/dates&gt;&lt;publisher&gt;Archaeology Research Program, Department of Anthropology, Southern Methodist University, Dallas&lt;/publisher&gt;&lt;label&gt;Means198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8B64BB7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CCC19BC" w14:textId="4E3C2034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joaque/Tesuque, Lat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Developmental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D042F11" w14:textId="525D4858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48E7CFD" w14:textId="20F1446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50</w:t>
            </w:r>
          </w:p>
        </w:tc>
        <w:tc>
          <w:tcPr>
            <w:tcW w:w="337" w:type="pct"/>
            <w:shd w:val="clear" w:color="auto" w:fill="auto"/>
          </w:tcPr>
          <w:p w14:paraId="595DB945" w14:textId="305A1A5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337" w:type="pct"/>
            <w:shd w:val="clear" w:color="auto" w:fill="auto"/>
          </w:tcPr>
          <w:p w14:paraId="7B997137" w14:textId="7B5D74D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60</w:t>
            </w:r>
          </w:p>
        </w:tc>
        <w:tc>
          <w:tcPr>
            <w:tcW w:w="337" w:type="pct"/>
            <w:shd w:val="clear" w:color="auto" w:fill="auto"/>
          </w:tcPr>
          <w:p w14:paraId="4899536D" w14:textId="104F610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40</w:t>
            </w:r>
          </w:p>
        </w:tc>
        <w:tc>
          <w:tcPr>
            <w:tcW w:w="310" w:type="pct"/>
            <w:shd w:val="clear" w:color="auto" w:fill="auto"/>
          </w:tcPr>
          <w:p w14:paraId="3D224D98" w14:textId="753F20F7" w:rsidR="00BB20F3" w:rsidRPr="00340427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0</w:t>
            </w:r>
          </w:p>
        </w:tc>
        <w:tc>
          <w:tcPr>
            <w:tcW w:w="337" w:type="pct"/>
            <w:shd w:val="clear" w:color="auto" w:fill="auto"/>
          </w:tcPr>
          <w:p w14:paraId="27277E9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C616471" w14:textId="7AAF0388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807A79E" w14:textId="65DB72E7" w:rsidR="00BB20F3" w:rsidRDefault="00BB20F3" w:rsidP="00A953F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2013&lt;/Year&gt;&lt;RecNum&gt;530&lt;/RecNum&gt;&lt;DisplayText&gt;[25]&lt;/DisplayText&gt;&lt;record&gt;&lt;rec-number&gt;530&lt;/rec-number&gt;&lt;foreign-keys&gt;&lt;key app="EN" db-id="s2rddv5vmfva0mezts4x55zvs5f2addpsatf" timestamp="1394155059"&gt;530&lt;/key&gt;&lt;/foreign-keys&gt;&lt;ref-type name="Generic"&gt;13&lt;/ref-type&gt;&lt;contributors&gt;&lt;authors&gt;&lt;author&gt;Akins, Nancy J.&lt;/author&gt;&lt;/authors&gt;&lt;/contributors&gt;&lt;titles&gt;&lt;title&gt;Mortuary Data of the Galisteo Basin&lt;/title&gt;&lt;short-title&gt;Mortuary Data of the Galisteo Basin&lt;/short-title&gt;&lt;/titles&gt;&lt;dates&gt;&lt;year&gt;2013&lt;/year&gt;&lt;/dates&gt;&lt;publisher&gt;Personal Communication&lt;/publisher&gt;&lt;label&gt;Akins2013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9A4213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F7F1D39" w14:textId="1D41C57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Northern Rio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Grand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A90D01A" w14:textId="11AA6BE4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08C385B" w14:textId="77DB0FD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7E5ADCC3" w14:textId="4482BB1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67</w:t>
            </w:r>
          </w:p>
        </w:tc>
        <w:tc>
          <w:tcPr>
            <w:tcW w:w="337" w:type="pct"/>
            <w:shd w:val="clear" w:color="auto" w:fill="auto"/>
          </w:tcPr>
          <w:p w14:paraId="7ED41FA5" w14:textId="38953B8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91</w:t>
            </w:r>
          </w:p>
        </w:tc>
        <w:tc>
          <w:tcPr>
            <w:tcW w:w="337" w:type="pct"/>
            <w:shd w:val="clear" w:color="auto" w:fill="auto"/>
          </w:tcPr>
          <w:p w14:paraId="2ACEF20E" w14:textId="211F13D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77</w:t>
            </w:r>
          </w:p>
        </w:tc>
        <w:tc>
          <w:tcPr>
            <w:tcW w:w="310" w:type="pct"/>
            <w:shd w:val="clear" w:color="auto" w:fill="auto"/>
          </w:tcPr>
          <w:p w14:paraId="6028D954" w14:textId="6F79F68A" w:rsidR="00BB20F3" w:rsidRPr="00340427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6</w:t>
            </w:r>
          </w:p>
        </w:tc>
        <w:tc>
          <w:tcPr>
            <w:tcW w:w="337" w:type="pct"/>
            <w:shd w:val="clear" w:color="auto" w:fill="auto"/>
          </w:tcPr>
          <w:p w14:paraId="102427C8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5CC28B9" w14:textId="1EDFF0C3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A2647FB" w14:textId="6A31063E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138496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89AAA7F" w14:textId="1DF57C6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Taos Valley, Valdez and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Talp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s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gramStart"/>
            <w:r>
              <w:rPr>
                <w:rFonts w:ascii="Times New Roman" w:hAnsi="Times New Roman" w:cs="Times New Roman"/>
                <w:b w:val="0"/>
                <w:vertAlign w:val="superscript"/>
              </w:rPr>
              <w:t>,d</w:t>
            </w:r>
            <w:proofErr w:type="spellEnd"/>
            <w:proofErr w:type="gramEnd"/>
          </w:p>
        </w:tc>
        <w:tc>
          <w:tcPr>
            <w:tcW w:w="591" w:type="pct"/>
            <w:shd w:val="clear" w:color="auto" w:fill="auto"/>
          </w:tcPr>
          <w:p w14:paraId="208BA57A" w14:textId="51F9D62E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857FCE8" w14:textId="0121FA1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60</w:t>
            </w:r>
          </w:p>
        </w:tc>
        <w:tc>
          <w:tcPr>
            <w:tcW w:w="337" w:type="pct"/>
            <w:shd w:val="clear" w:color="auto" w:fill="auto"/>
          </w:tcPr>
          <w:p w14:paraId="528E23FA" w14:textId="665029F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</w:t>
            </w:r>
          </w:p>
        </w:tc>
        <w:tc>
          <w:tcPr>
            <w:tcW w:w="337" w:type="pct"/>
            <w:shd w:val="clear" w:color="auto" w:fill="auto"/>
          </w:tcPr>
          <w:p w14:paraId="3207038A" w14:textId="5019D8E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337" w:type="pct"/>
            <w:shd w:val="clear" w:color="auto" w:fill="auto"/>
          </w:tcPr>
          <w:p w14:paraId="521F972E" w14:textId="40498A2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</w:t>
            </w:r>
          </w:p>
        </w:tc>
        <w:tc>
          <w:tcPr>
            <w:tcW w:w="310" w:type="pct"/>
            <w:shd w:val="clear" w:color="auto" w:fill="auto"/>
          </w:tcPr>
          <w:p w14:paraId="20F79595" w14:textId="34F3EEE4" w:rsidR="00BB20F3" w:rsidRPr="00340427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8</w:t>
            </w:r>
          </w:p>
        </w:tc>
        <w:tc>
          <w:tcPr>
            <w:tcW w:w="337" w:type="pct"/>
            <w:shd w:val="clear" w:color="auto" w:fill="auto"/>
          </w:tcPr>
          <w:p w14:paraId="489ADEBE" w14:textId="4B31C7B4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95</w:t>
            </w:r>
          </w:p>
        </w:tc>
        <w:tc>
          <w:tcPr>
            <w:tcW w:w="337" w:type="pct"/>
            <w:shd w:val="clear" w:color="auto" w:fill="auto"/>
          </w:tcPr>
          <w:p w14:paraId="2AD51B1A" w14:textId="281889FE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79</w:t>
            </w:r>
          </w:p>
        </w:tc>
        <w:tc>
          <w:tcPr>
            <w:tcW w:w="522" w:type="pct"/>
            <w:shd w:val="clear" w:color="auto" w:fill="auto"/>
          </w:tcPr>
          <w:p w14:paraId="55322EBF" w14:textId="0B42ABA6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hitley&lt;/Author&gt;&lt;Year&gt;2009&lt;/Year&gt;&lt;RecNum&gt;1309&lt;/RecNum&gt;&lt;DisplayText&gt;[48]&lt;/DisplayText&gt;&lt;record&gt;&lt;rec-number&gt;1309&lt;/rec-number&gt;&lt;foreign-keys&gt;&lt;key app="EN" db-id="s2rddv5vmfva0mezts4x55zvs5f2addpsatf" timestamp="1394155059"&gt;1309&lt;/key&gt;&lt;/foreign-keys&gt;&lt;ref-type name="Thesis"&gt;32&lt;/ref-type&gt;&lt;contributors&gt;&lt;authors&gt;&lt;author&gt;Whitley, Catrina D.B.&lt;/author&gt;&lt;/authors&gt;&lt;/contributors&gt;&lt;titles&gt;&lt;title&gt;Body Language: An Integrative Approach to the Bioarchaeology and Mortuary Practices of the Taos Valley&lt;/title&gt;&lt;short-title&gt;Body Language: An Integrative Approach to the Bioarchaeology and Mortuary Practices of the Taos Valley&lt;/short-title&gt;&lt;/titles&gt;&lt;pages&gt;ix and 149-159&lt;/pages&gt;&lt;dates&gt;&lt;year&gt;2009&lt;/year&gt;&lt;/dates&gt;&lt;publisher&gt;Dedman College: Southern Methodist University&lt;/publisher&gt;&lt;label&gt;Whitley2009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26EF35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763C89B" w14:textId="171E369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Northern Rio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Grand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A13CF41" w14:textId="789A8012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502D9F6" w14:textId="16A2526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39709B31" w14:textId="2C669C9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31</w:t>
            </w:r>
          </w:p>
        </w:tc>
        <w:tc>
          <w:tcPr>
            <w:tcW w:w="337" w:type="pct"/>
            <w:shd w:val="clear" w:color="auto" w:fill="auto"/>
          </w:tcPr>
          <w:p w14:paraId="2FFE8510" w14:textId="0AA3D3F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71</w:t>
            </w:r>
          </w:p>
        </w:tc>
        <w:tc>
          <w:tcPr>
            <w:tcW w:w="337" w:type="pct"/>
            <w:shd w:val="clear" w:color="auto" w:fill="auto"/>
          </w:tcPr>
          <w:p w14:paraId="52437D9E" w14:textId="6045F2F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60</w:t>
            </w:r>
          </w:p>
        </w:tc>
        <w:tc>
          <w:tcPr>
            <w:tcW w:w="310" w:type="pct"/>
            <w:shd w:val="clear" w:color="auto" w:fill="auto"/>
          </w:tcPr>
          <w:p w14:paraId="02370931" w14:textId="0D2063E4" w:rsidR="00BB20F3" w:rsidRPr="00340427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74</w:t>
            </w:r>
          </w:p>
        </w:tc>
        <w:tc>
          <w:tcPr>
            <w:tcW w:w="337" w:type="pct"/>
            <w:shd w:val="clear" w:color="auto" w:fill="auto"/>
          </w:tcPr>
          <w:p w14:paraId="15F4BB4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4B1DBC3" w14:textId="78600034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4685AC5" w14:textId="0D26C6B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9EB03F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365F1A6" w14:textId="1A93841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ot Creek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ueblo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d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8F43A1C" w14:textId="5A3018D1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C66159E" w14:textId="05DD521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75</w:t>
            </w:r>
          </w:p>
        </w:tc>
        <w:tc>
          <w:tcPr>
            <w:tcW w:w="337" w:type="pct"/>
            <w:shd w:val="clear" w:color="auto" w:fill="auto"/>
          </w:tcPr>
          <w:p w14:paraId="23583940" w14:textId="7791CE4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</w:t>
            </w:r>
          </w:p>
        </w:tc>
        <w:tc>
          <w:tcPr>
            <w:tcW w:w="337" w:type="pct"/>
            <w:shd w:val="clear" w:color="auto" w:fill="auto"/>
          </w:tcPr>
          <w:p w14:paraId="0A9900A1" w14:textId="4A086D3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7" w:type="pct"/>
            <w:shd w:val="clear" w:color="auto" w:fill="auto"/>
          </w:tcPr>
          <w:p w14:paraId="2AB9D2B1" w14:textId="76864CF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310" w:type="pct"/>
            <w:shd w:val="clear" w:color="auto" w:fill="auto"/>
          </w:tcPr>
          <w:p w14:paraId="35D49E9A" w14:textId="59A71437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5</w:t>
            </w:r>
          </w:p>
        </w:tc>
        <w:tc>
          <w:tcPr>
            <w:tcW w:w="337" w:type="pct"/>
            <w:shd w:val="clear" w:color="auto" w:fill="auto"/>
          </w:tcPr>
          <w:p w14:paraId="67D773C9" w14:textId="7BFBE931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47</w:t>
            </w:r>
          </w:p>
        </w:tc>
        <w:tc>
          <w:tcPr>
            <w:tcW w:w="337" w:type="pct"/>
            <w:shd w:val="clear" w:color="auto" w:fill="auto"/>
          </w:tcPr>
          <w:p w14:paraId="12FAE345" w14:textId="09023C41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97</w:t>
            </w:r>
          </w:p>
        </w:tc>
        <w:tc>
          <w:tcPr>
            <w:tcW w:w="522" w:type="pct"/>
            <w:shd w:val="clear" w:color="auto" w:fill="auto"/>
          </w:tcPr>
          <w:p w14:paraId="38D54CAB" w14:textId="3ECF8ACF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hitley&lt;/Author&gt;&lt;Year&gt;2009&lt;/Year&gt;&lt;RecNum&gt;1309&lt;/RecNum&gt;&lt;DisplayText&gt;[48]&lt;/DisplayText&gt;&lt;record&gt;&lt;rec-number&gt;1309&lt;/rec-number&gt;&lt;foreign-keys&gt;&lt;key app="EN" db-id="s2rddv5vmfva0mezts4x55zvs5f2addpsatf" timestamp="1394155059"&gt;1309&lt;/key&gt;&lt;/foreign-keys&gt;&lt;ref-type name="Thesis"&gt;32&lt;/ref-type&gt;&lt;contributors&gt;&lt;authors&gt;&lt;author&gt;Whitley, Catrina D.B.&lt;/author&gt;&lt;/authors&gt;&lt;/contributors&gt;&lt;titles&gt;&lt;title&gt;Body Language: An Integrative Approach to the Bioarchaeology and Mortuary Practices of the Taos Valley&lt;/title&gt;&lt;short-title&gt;Body Language: An Integrative Approach to the Bioarchaeology and Mortuary Practices of the Taos Valley&lt;/short-title&gt;&lt;/titles&gt;&lt;pages&gt;ix and 149-159&lt;/pages&gt;&lt;dates&gt;&lt;year&gt;2009&lt;/year&gt;&lt;/dates&gt;&lt;publisher&gt;Dedman College: Southern Methodist University&lt;/publisher&gt;&lt;label&gt;Whitley2009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D7550C6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B7BA426" w14:textId="6F51AE5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rroyo Hondo, Upper, Early</w:t>
            </w:r>
          </w:p>
        </w:tc>
        <w:tc>
          <w:tcPr>
            <w:tcW w:w="591" w:type="pct"/>
            <w:shd w:val="clear" w:color="auto" w:fill="auto"/>
          </w:tcPr>
          <w:p w14:paraId="2155069F" w14:textId="0234E185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5EBB9CF" w14:textId="2F55B3B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30</w:t>
            </w:r>
          </w:p>
        </w:tc>
        <w:tc>
          <w:tcPr>
            <w:tcW w:w="337" w:type="pct"/>
            <w:shd w:val="clear" w:color="auto" w:fill="auto"/>
          </w:tcPr>
          <w:p w14:paraId="4F440EF1" w14:textId="2FA364F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337" w:type="pct"/>
            <w:shd w:val="clear" w:color="auto" w:fill="auto"/>
          </w:tcPr>
          <w:p w14:paraId="00FE1E1A" w14:textId="4052F52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67</w:t>
            </w:r>
          </w:p>
        </w:tc>
        <w:tc>
          <w:tcPr>
            <w:tcW w:w="337" w:type="pct"/>
            <w:shd w:val="clear" w:color="auto" w:fill="auto"/>
          </w:tcPr>
          <w:p w14:paraId="2FD58A29" w14:textId="1944514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33</w:t>
            </w:r>
          </w:p>
        </w:tc>
        <w:tc>
          <w:tcPr>
            <w:tcW w:w="310" w:type="pct"/>
            <w:shd w:val="clear" w:color="auto" w:fill="auto"/>
          </w:tcPr>
          <w:p w14:paraId="2E222203" w14:textId="79BF5B24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6</w:t>
            </w:r>
          </w:p>
        </w:tc>
        <w:tc>
          <w:tcPr>
            <w:tcW w:w="337" w:type="pct"/>
            <w:shd w:val="clear" w:color="auto" w:fill="auto"/>
          </w:tcPr>
          <w:p w14:paraId="4353426F" w14:textId="172761CE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2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e</w:t>
            </w:r>
          </w:p>
        </w:tc>
        <w:tc>
          <w:tcPr>
            <w:tcW w:w="337" w:type="pct"/>
            <w:shd w:val="clear" w:color="auto" w:fill="auto"/>
          </w:tcPr>
          <w:p w14:paraId="5ADA6B50" w14:textId="05AFD086" w:rsidR="00BB20F3" w:rsidRPr="008B1FD6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33.9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e</w:t>
            </w:r>
          </w:p>
        </w:tc>
        <w:tc>
          <w:tcPr>
            <w:tcW w:w="522" w:type="pct"/>
            <w:shd w:val="clear" w:color="auto" w:fill="auto"/>
          </w:tcPr>
          <w:p w14:paraId="6E7F8745" w14:textId="1D4CECD5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lkovich&lt;/Author&gt;&lt;Year&gt;1980&lt;/Year&gt;&lt;RecNum&gt;1116&lt;/RecNum&gt;&lt;DisplayText&gt;[29]&lt;/DisplayText&gt;&lt;record&gt;&lt;rec-number&gt;1116&lt;/rec-number&gt;&lt;foreign-keys&gt;&lt;key app="EN" db-id="s2rddv5vmfva0mezts4x55zvs5f2addpsatf" timestamp="1394155059"&gt;1116&lt;/key&gt;&lt;/foreign-keys&gt;&lt;ref-type name="Book"&gt;6&lt;/ref-type&gt;&lt;contributors&gt;&lt;authors&gt;&lt;author&gt;Palkovich, Ann M.&lt;/author&gt;&lt;/authors&gt;&lt;/contributors&gt;&lt;titles&gt;&lt;title&gt;Pueblo population and society: The Arroyo Hondo skeletal mortuary remains&lt;/title&gt;&lt;short-title&gt;Pueblo population and society: The Arroyo Hondo skeletal mortuary remains&lt;/short-title&gt;&lt;/titles&gt;&lt;dates&gt;&lt;year&gt;1980&lt;/year&gt;&lt;/dates&gt;&lt;publisher&gt;School of American Research Press, Santa Fe&lt;/publisher&gt;&lt;label&gt;Palkovich1980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7&lt;/RecNum&gt;&lt;DisplayText&gt;[44]&lt;/DisplayText&gt;&lt;record&gt;&lt;rec-number&gt;1087&lt;/rec-number&gt;&lt;foreign-keys&gt;&lt;key app="EN" db-id="s2rddv5vmfva0mezts4x55zvs5f2addpsatf" timestamp="1394155059"&gt;1087&lt;/key&gt;&lt;/foreign-keys&gt;&lt;ref-type name="Book Section"&gt;5&lt;/ref-type&gt;&lt;contributors&gt;&lt;authors&gt;&lt;author&gt;Minturn, Penny Dufoe&lt;/author&gt;&lt;/authors&gt;&lt;secondary-authors&gt;&lt;author&gt;Clark, Jeffrey J.&lt;/author&gt;&lt;author&gt;Minturn, Penny Dufoe&lt;/author&gt;&lt;/secondary-authors&gt;&lt;/contributors&gt;&lt;titles&gt;&lt;title&gt;Osteological Analysis of the TCAP Burial Population&lt;/title&gt;&lt;secondary-title&gt;Tonto Creek Archaeological Project: Life and Death Along Tonto Creek&lt;/secondary-title&gt;&lt;short-title&gt;Osteological Analysis of the TCAP Burial Population&lt;/short-title&gt;&lt;/titles&gt;&lt;pages&gt;311--332&lt;/pages&gt;&lt;dates&gt;&lt;year&gt;2001&lt;/year&gt;&lt;/dates&gt;&lt;publisher&gt;Anthropological Papers No. 24, Center for Desert Archaeology, Tucson&lt;/publisher&gt;&lt;label&gt;Minturn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79238B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03F8E0A" w14:textId="2B9A803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Ogapogeh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138EFD9" w14:textId="004B0AEB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anta Fe</w:t>
            </w:r>
          </w:p>
        </w:tc>
        <w:tc>
          <w:tcPr>
            <w:tcW w:w="309" w:type="pct"/>
            <w:shd w:val="clear" w:color="auto" w:fill="auto"/>
          </w:tcPr>
          <w:p w14:paraId="705625FB" w14:textId="66ADA9B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50</w:t>
            </w:r>
          </w:p>
        </w:tc>
        <w:tc>
          <w:tcPr>
            <w:tcW w:w="337" w:type="pct"/>
            <w:shd w:val="clear" w:color="auto" w:fill="auto"/>
          </w:tcPr>
          <w:p w14:paraId="33FBF955" w14:textId="2A6441C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</w:t>
            </w:r>
          </w:p>
        </w:tc>
        <w:tc>
          <w:tcPr>
            <w:tcW w:w="337" w:type="pct"/>
            <w:shd w:val="clear" w:color="auto" w:fill="auto"/>
          </w:tcPr>
          <w:p w14:paraId="64990220" w14:textId="4993C40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337" w:type="pct"/>
            <w:shd w:val="clear" w:color="auto" w:fill="auto"/>
          </w:tcPr>
          <w:p w14:paraId="5CF37411" w14:textId="6CEF538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</w:t>
            </w:r>
          </w:p>
        </w:tc>
        <w:tc>
          <w:tcPr>
            <w:tcW w:w="310" w:type="pct"/>
            <w:shd w:val="clear" w:color="auto" w:fill="auto"/>
          </w:tcPr>
          <w:p w14:paraId="02B8A657" w14:textId="3D187A20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8</w:t>
            </w:r>
          </w:p>
        </w:tc>
        <w:tc>
          <w:tcPr>
            <w:tcW w:w="337" w:type="pct"/>
            <w:shd w:val="clear" w:color="auto" w:fill="auto"/>
          </w:tcPr>
          <w:p w14:paraId="671BFCFF" w14:textId="35679981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28</w:t>
            </w:r>
          </w:p>
        </w:tc>
        <w:tc>
          <w:tcPr>
            <w:tcW w:w="337" w:type="pct"/>
            <w:shd w:val="clear" w:color="auto" w:fill="auto"/>
          </w:tcPr>
          <w:p w14:paraId="12CE9E8B" w14:textId="6278B025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66</w:t>
            </w:r>
          </w:p>
        </w:tc>
        <w:tc>
          <w:tcPr>
            <w:tcW w:w="522" w:type="pct"/>
            <w:shd w:val="clear" w:color="auto" w:fill="auto"/>
          </w:tcPr>
          <w:p w14:paraId="00D21C3E" w14:textId="7823D72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2011&lt;/Year&gt;&lt;RecNum&gt;528&lt;/RecNum&gt;&lt;DisplayText&gt;[49]&lt;/DisplayText&gt;&lt;record&gt;&lt;rec-number&gt;528&lt;/rec-number&gt;&lt;foreign-keys&gt;&lt;key app="EN" db-id="s2rddv5vmfva0mezts4x55zvs5f2addpsatf" timestamp="1394155059"&gt;528&lt;/key&gt;&lt;/foreign-keys&gt;&lt;ref-type name="Book Section"&gt;5&lt;/ref-type&gt;&lt;contributors&gt;&lt;authors&gt;&lt;author&gt;Akins, Nancy J.&lt;/author&gt;&lt;/authors&gt;&lt;secondary-authors&gt;&lt;author&gt;Lentz, Stephen C.&lt;/author&gt;&lt;/secondary-authors&gt;&lt;/contributors&gt;&lt;titles&gt;&lt;title&gt;Human Remains: Aspects of Life and Death at LA 1051&lt;/title&gt;&lt;secondary-title&gt;Ogapoge, the White Shell Water Place: The Prehistoric Component at El Pueblo de Santa Fe (LA 1051)&lt;/secondary-title&gt;&lt;short-title&gt;Human Remains: Aspects of Life and Death at LA 1051&lt;/short-title&gt;&lt;/titles&gt;&lt;pages&gt;247--287&lt;/pages&gt;&lt;dates&gt;&lt;year&gt;2011&lt;/year&gt;&lt;/dates&gt;&lt;publisher&gt;Museum of New Mexico, Office of Archaeological Studies, Santa Fe&lt;/publisher&gt;&lt;label&gt;Akins2011a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D1EF6" w:rsidRPr="00340427" w14:paraId="311CF82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E7374DB" w14:textId="6136CAB9" w:rsidR="002D1EF6" w:rsidRDefault="002D1EF6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rroyo Hondo, Upper, Late</w:t>
            </w:r>
          </w:p>
        </w:tc>
        <w:tc>
          <w:tcPr>
            <w:tcW w:w="591" w:type="pct"/>
            <w:shd w:val="clear" w:color="auto" w:fill="auto"/>
          </w:tcPr>
          <w:p w14:paraId="6E56CA13" w14:textId="41BC6BC1" w:rsidR="002D1EF6" w:rsidRPr="00340427" w:rsidRDefault="002D1EF6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29336E9" w14:textId="3E41357C" w:rsidR="002D1EF6" w:rsidRPr="00340427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00</w:t>
            </w:r>
          </w:p>
        </w:tc>
        <w:tc>
          <w:tcPr>
            <w:tcW w:w="337" w:type="pct"/>
            <w:shd w:val="clear" w:color="auto" w:fill="auto"/>
          </w:tcPr>
          <w:p w14:paraId="34AE53CC" w14:textId="633D1D8D" w:rsidR="002D1EF6" w:rsidRPr="00340427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1ED19A12" w14:textId="44D3A80B" w:rsidR="002D1EF6" w:rsidRPr="00340427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6A1059A9" w14:textId="34646578" w:rsidR="002D1EF6" w:rsidRPr="00340427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104CA048" w14:textId="6F11F5D0" w:rsidR="002D1EF6" w:rsidRDefault="002D1EF6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67</w:t>
            </w:r>
          </w:p>
        </w:tc>
        <w:tc>
          <w:tcPr>
            <w:tcW w:w="337" w:type="pct"/>
            <w:shd w:val="clear" w:color="auto" w:fill="auto"/>
          </w:tcPr>
          <w:p w14:paraId="372716EB" w14:textId="734BA273" w:rsidR="002D1EF6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2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e</w:t>
            </w:r>
          </w:p>
        </w:tc>
        <w:tc>
          <w:tcPr>
            <w:tcW w:w="337" w:type="pct"/>
            <w:shd w:val="clear" w:color="auto" w:fill="auto"/>
          </w:tcPr>
          <w:p w14:paraId="23AE7F96" w14:textId="2CBB4922" w:rsidR="002D1EF6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9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e</w:t>
            </w:r>
          </w:p>
        </w:tc>
        <w:tc>
          <w:tcPr>
            <w:tcW w:w="522" w:type="pct"/>
            <w:shd w:val="clear" w:color="auto" w:fill="auto"/>
          </w:tcPr>
          <w:p w14:paraId="66ADB59B" w14:textId="41F087B7" w:rsidR="002D1EF6" w:rsidRDefault="002D1EF6" w:rsidP="002575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alkovich&lt;/Author&gt;&lt;Year&gt;1980&lt;/Year&gt;&lt;RecNum&gt;1116&lt;/RecNum&gt;&lt;DisplayText&gt;[29]&lt;/DisplayText&gt;&lt;record&gt;&lt;rec-number&gt;1116&lt;/rec-number&gt;&lt;foreign-keys&gt;&lt;key app="EN" db-id="s2rddv5vmfva0mezts4x55zvs5f2addpsatf" timestamp="1394155059"&gt;1116&lt;/key&gt;&lt;/foreign-keys&gt;&lt;ref-type name="Book"&gt;6&lt;/ref-type&gt;&lt;contributors&gt;&lt;authors&gt;&lt;author&gt;Palkovich, Ann M.&lt;/author&gt;&lt;/authors&gt;&lt;/contributors&gt;&lt;titles&gt;&lt;title&gt;Pueblo population and society: The Arroyo Hondo skeletal mortuary remains&lt;/title&gt;&lt;short-title&gt;Pueblo population and society: The Arroyo Hondo skeletal mortuary remains&lt;/short-title&gt;&lt;/titles&gt;&lt;dates&gt;&lt;year&gt;1980&lt;/year&gt;&lt;/dates&gt;&lt;publisher&gt;School of American Research Press, Santa Fe&lt;/publisher&gt;&lt;label&gt;Palkovich1980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2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7B6F94C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CDBDA1F" w14:textId="0E0C133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Howir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94B912F" w14:textId="59EE813B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ama</w:t>
            </w:r>
          </w:p>
        </w:tc>
        <w:tc>
          <w:tcPr>
            <w:tcW w:w="309" w:type="pct"/>
            <w:shd w:val="clear" w:color="auto" w:fill="auto"/>
          </w:tcPr>
          <w:p w14:paraId="330D7B36" w14:textId="24AA8F1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10</w:t>
            </w:r>
          </w:p>
        </w:tc>
        <w:tc>
          <w:tcPr>
            <w:tcW w:w="337" w:type="pct"/>
            <w:shd w:val="clear" w:color="auto" w:fill="auto"/>
          </w:tcPr>
          <w:p w14:paraId="273C96DE" w14:textId="3AA3A06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5A748ABA" w14:textId="06E278A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43FAF7BB" w14:textId="0A95772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10" w:type="pct"/>
            <w:shd w:val="clear" w:color="auto" w:fill="auto"/>
          </w:tcPr>
          <w:p w14:paraId="0DFEABEF" w14:textId="1F1024C0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2</w:t>
            </w:r>
          </w:p>
        </w:tc>
        <w:tc>
          <w:tcPr>
            <w:tcW w:w="337" w:type="pct"/>
            <w:shd w:val="clear" w:color="auto" w:fill="auto"/>
          </w:tcPr>
          <w:p w14:paraId="3058A3C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90A24A7" w14:textId="71A70AD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E16B1FC" w14:textId="2ABE1EB8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allon&lt;/Author&gt;&lt;Year&gt;1987&lt;/Year&gt;&lt;RecNum&gt;777&lt;/RecNum&gt;&lt;DisplayText&gt;[50]&lt;/DisplayText&gt;&lt;record&gt;&lt;rec-number&gt;777&lt;/rec-number&gt;&lt;foreign-keys&gt;&lt;key app="EN" db-id="s2rddv5vmfva0mezts4x55zvs5f2addpsatf" timestamp="1394155059"&gt;777&lt;/key&gt;&lt;/foreign-keys&gt;&lt;ref-type name="Book"&gt;6&lt;/ref-type&gt;&lt;contributors&gt;&lt;authors&gt;&lt;author&gt;Fallon, Denise&lt;/author&gt;&lt;author&gt;Wening, Karen&lt;/author&gt;&lt;/authors&gt;&lt;/contributors&gt;&lt;titles&gt;&lt;title&gt;Howiri: Excavation at a Northern Rio Grande Biscuit Ware Site&lt;/title&gt;&lt;short-title&gt;Howiri: Excavation at a Northern Rio Grande Biscuit Ware Site&lt;/short-title&gt;&lt;/titles&gt;&lt;dates&gt;&lt;year&gt;1987&lt;/year&gt;&lt;/dates&gt;&lt;publisher&gt;Laboratory of Anthropology, Santa Fe&lt;/publisher&gt;&lt;label&gt;FallonWening1987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C07FC06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5B04D38" w14:textId="586E421C" w:rsidR="00BB20F3" w:rsidRPr="00C6122A" w:rsidRDefault="00BB20F3" w:rsidP="009104A0">
            <w:pPr>
              <w:ind w:left="-90"/>
              <w:rPr>
                <w:rFonts w:ascii="Times New Roman" w:hAnsi="Times New Roman" w:cs="Times New Roman"/>
                <w:b w:val="0"/>
                <w:i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Northern San Juan Area</w:t>
            </w:r>
          </w:p>
        </w:tc>
        <w:tc>
          <w:tcPr>
            <w:tcW w:w="591" w:type="pct"/>
            <w:shd w:val="clear" w:color="auto" w:fill="auto"/>
          </w:tcPr>
          <w:p w14:paraId="178F2F9E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6B2284CE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64DCCD2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1B7630B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35F4CCD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3A1229F7" w14:textId="7777777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48A8BE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925AB77" w14:textId="53905E9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5E0CC3C" w14:textId="252CF7A8" w:rsidR="00BB20F3" w:rsidRDefault="00BB20F3" w:rsidP="00910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6079FE7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A32E25C" w14:textId="747EAD0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Whiskers Draw, Cave 7</w:t>
            </w:r>
          </w:p>
        </w:tc>
        <w:tc>
          <w:tcPr>
            <w:tcW w:w="591" w:type="pct"/>
            <w:shd w:val="clear" w:color="auto" w:fill="auto"/>
          </w:tcPr>
          <w:p w14:paraId="4D22ADFA" w14:textId="109E3842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6791F65" w14:textId="7B2AF39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337" w:type="pct"/>
            <w:shd w:val="clear" w:color="auto" w:fill="auto"/>
          </w:tcPr>
          <w:p w14:paraId="2FB63BC9" w14:textId="324CBA9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33</w:t>
            </w:r>
          </w:p>
        </w:tc>
        <w:tc>
          <w:tcPr>
            <w:tcW w:w="337" w:type="pct"/>
            <w:shd w:val="clear" w:color="auto" w:fill="auto"/>
          </w:tcPr>
          <w:p w14:paraId="7D205C8A" w14:textId="5297799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37" w:type="pct"/>
            <w:shd w:val="clear" w:color="auto" w:fill="auto"/>
          </w:tcPr>
          <w:p w14:paraId="5D8B281F" w14:textId="2308BC6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33</w:t>
            </w:r>
          </w:p>
        </w:tc>
        <w:tc>
          <w:tcPr>
            <w:tcW w:w="310" w:type="pct"/>
            <w:shd w:val="clear" w:color="auto" w:fill="auto"/>
          </w:tcPr>
          <w:p w14:paraId="3E8F0F32" w14:textId="495E9AB6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52</w:t>
            </w:r>
          </w:p>
        </w:tc>
        <w:tc>
          <w:tcPr>
            <w:tcW w:w="337" w:type="pct"/>
            <w:shd w:val="clear" w:color="auto" w:fill="auto"/>
          </w:tcPr>
          <w:p w14:paraId="69B9896C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8BEBAA7" w14:textId="3225A862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146B427" w14:textId="4B3CDCBC" w:rsidR="00BB20F3" w:rsidRDefault="00BB20F3" w:rsidP="002575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oltrain&lt;/Author&gt;&lt;Year&gt;2007&lt;/Year&gt;&lt;RecNum&gt;712&lt;/RecNum&gt;&lt;DisplayText&gt;[13]&lt;/DisplayText&gt;&lt;record&gt;&lt;rec-number&gt;712&lt;/rec-number&gt;&lt;foreign-keys&gt;&lt;key app="EN" db-id="s2rddv5vmfva0mezts4x55zvs5f2addpsatf" timestamp="1394155059"&gt;712&lt;/key&gt;&lt;/foreign-keys&gt;&lt;ref-type name="Journal Article"&gt;17&lt;/ref-type&gt;&lt;contributors&gt;&lt;authors&gt;&lt;author&gt;Coltrain, Joan Brenner&lt;/author&gt;&lt;author&gt;Janetski, Joel C.&lt;/author&gt;&lt;author&gt;Carlyle, Shawn W.&lt;/author&gt;&lt;/authors&gt;&lt;/contributors&gt;&lt;titles&gt;&lt;title&gt;The Stable- and Radio-Isotope Chemistry of Western Basketmaker Burials: Implications for Early Puebloan Diets and Origins&lt;/title&gt;&lt;secondary-title&gt;American Antiquity&lt;/secondary-title&gt;&lt;short-title&gt;The Stable- and Radio-Isotope Chemistry of Western Basketmaker Burials: Implications for Early Puebloan Diets and Origins&lt;/short-title&gt;&lt;/titles&gt;&lt;periodical&gt;&lt;full-title&gt;American Antiquity&lt;/full-title&gt;&lt;/periodical&gt;&lt;pages&gt;306-307&lt;/pages&gt;&lt;volume&gt;72&lt;/volume&gt;&lt;number&gt;2&lt;/number&gt;&lt;dates&gt;&lt;year&gt;2007&lt;/year&gt;&lt;/dates&gt;&lt;label&gt;ColtrainEtAl2007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FB16181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34DC866" w14:textId="3AC17F5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Bernheimer Alcove</w:t>
            </w:r>
          </w:p>
        </w:tc>
        <w:tc>
          <w:tcPr>
            <w:tcW w:w="591" w:type="pct"/>
            <w:shd w:val="clear" w:color="auto" w:fill="auto"/>
          </w:tcPr>
          <w:p w14:paraId="1A0DD550" w14:textId="20E0F73F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FBD12E4" w14:textId="39D0F07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0</w:t>
            </w:r>
          </w:p>
        </w:tc>
        <w:tc>
          <w:tcPr>
            <w:tcW w:w="337" w:type="pct"/>
            <w:shd w:val="clear" w:color="auto" w:fill="auto"/>
          </w:tcPr>
          <w:p w14:paraId="338A6A7A" w14:textId="449F681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6023A641" w14:textId="1821868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52AE06F2" w14:textId="212FAB5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794D4B00" w14:textId="4D62247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33</w:t>
            </w:r>
          </w:p>
        </w:tc>
        <w:tc>
          <w:tcPr>
            <w:tcW w:w="337" w:type="pct"/>
            <w:shd w:val="clear" w:color="auto" w:fill="auto"/>
          </w:tcPr>
          <w:p w14:paraId="79C8E94B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EACC36D" w14:textId="0DD9DB90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5433E15" w14:textId="342B9EB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arrock&lt;/Author&gt;&lt;Year&gt;1963&lt;/Year&gt;&lt;RecNum&gt;1212&lt;/RecNum&gt;&lt;DisplayText&gt;[51]&lt;/DisplayText&gt;&lt;record&gt;&lt;rec-number&gt;1212&lt;/rec-number&gt;&lt;foreign-keys&gt;&lt;key app="EN" db-id="s2rddv5vmfva0mezts4x55zvs5f2addpsatf" timestamp="1394155059"&gt;1212&lt;/key&gt;&lt;/foreign-keys&gt;&lt;ref-type name="Book Section"&gt;5&lt;/ref-type&gt;&lt;contributors&gt;&lt;authors&gt;&lt;author&gt;Sharrock, Floyd W.&lt;/author&gt;&lt;author&gt;Day, Kent C.&lt;/author&gt;&lt;author&gt;Dibble, David S.&lt;/author&gt;&lt;/authors&gt;&lt;/contributors&gt;&lt;titles&gt;&lt;title&gt;1961 Excavations, Glen Canyon Area&lt;/title&gt;&lt;short-title&gt;1961 Excavations, Glen Canyon Area&lt;/short-title&gt;&lt;/titles&gt;&lt;pages&gt;46--52&lt;/pages&gt;&lt;dates&gt;&lt;year&gt;1963&lt;/year&gt;&lt;/dates&gt;&lt;publisher&gt;Anthropological Papers, Glen Canyon Series No. 18, University of Utah, Salt Lake City&lt;/publisher&gt;&lt;label&gt;SharrockEtAl1963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7CC17E0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2D5C92D" w14:textId="47306FA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o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inos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E938B21" w14:textId="7179F95C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D4D4B46" w14:textId="1FA670B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337" w:type="pct"/>
            <w:shd w:val="clear" w:color="auto" w:fill="auto"/>
          </w:tcPr>
          <w:p w14:paraId="494DB7E9" w14:textId="3269BC8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337" w:type="pct"/>
            <w:shd w:val="clear" w:color="auto" w:fill="auto"/>
          </w:tcPr>
          <w:p w14:paraId="45954CAC" w14:textId="5931D01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3</w:t>
            </w:r>
          </w:p>
        </w:tc>
        <w:tc>
          <w:tcPr>
            <w:tcW w:w="337" w:type="pct"/>
            <w:shd w:val="clear" w:color="auto" w:fill="auto"/>
          </w:tcPr>
          <w:p w14:paraId="0BAB32F6" w14:textId="3CCCAA6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10" w:type="pct"/>
            <w:shd w:val="clear" w:color="auto" w:fill="auto"/>
          </w:tcPr>
          <w:p w14:paraId="41CEBDFD" w14:textId="491DB5BB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1</w:t>
            </w:r>
          </w:p>
        </w:tc>
        <w:tc>
          <w:tcPr>
            <w:tcW w:w="337" w:type="pct"/>
            <w:shd w:val="clear" w:color="auto" w:fill="auto"/>
          </w:tcPr>
          <w:p w14:paraId="53BE7E8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9A6B8D8" w14:textId="7EEB47A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35B7CB6" w14:textId="05AA40E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ddy&lt;/Author&gt;&lt;Year&gt;1966&lt;/Year&gt;&lt;RecNum&gt;757&lt;/RecNum&gt;&lt;DisplayText&gt;[52]&lt;/DisplayText&gt;&lt;record&gt;&lt;rec-number&gt;757&lt;/rec-number&gt;&lt;foreign-keys&gt;&lt;key app="EN" db-id="s2rddv5vmfva0mezts4x55zvs5f2addpsatf" timestamp="1394155059"&gt;757&lt;/key&gt;&lt;/foreign-keys&gt;&lt;ref-type name="Book Section"&gt;5&lt;/ref-type&gt;&lt;contributors&gt;&lt;authors&gt;&lt;author&gt;Eddy, Frank W.&lt;/author&gt;&lt;author&gt;Harlan, Thomas&lt;/author&gt;&lt;/authors&gt;&lt;/contributors&gt;&lt;titles&gt;&lt;title&gt;Prehistory in the Navajo Reservoir District, northwestern New Mexico&lt;/title&gt;&lt;tertiary-title&gt;Navajo Project Studies, 12 and Papers in Anthropology (Museum of New Mexico), no. 15 Part II&lt;/tertiary-title&gt;&lt;short-title&gt;Prehistory in the Navajo Reservoir District, northwestern New Mexico&lt;/short-title&gt;&lt;/titles&gt;&lt;edition&gt;523-531&lt;/edition&gt;&lt;dates&gt;&lt;year&gt;1966&lt;/year&gt;&lt;/dates&gt;&lt;publisher&gt;Museum of New Mexico Press, Santa Fe&lt;/publisher&gt;&lt;label&gt;EddyHarlan1966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5F4C4D1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BAED44D" w14:textId="15F0876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Darkmold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ite</w:t>
            </w:r>
            <w:r w:rsidRPr="007E138D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h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D13626A" w14:textId="6F603794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BB3718C" w14:textId="4F3F8BC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337" w:type="pct"/>
            <w:shd w:val="clear" w:color="auto" w:fill="auto"/>
          </w:tcPr>
          <w:p w14:paraId="4E17D735" w14:textId="1D73913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01</w:t>
            </w:r>
          </w:p>
        </w:tc>
        <w:tc>
          <w:tcPr>
            <w:tcW w:w="337" w:type="pct"/>
            <w:shd w:val="clear" w:color="auto" w:fill="auto"/>
          </w:tcPr>
          <w:p w14:paraId="03A7F3CF" w14:textId="6709CCC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71</w:t>
            </w:r>
          </w:p>
        </w:tc>
        <w:tc>
          <w:tcPr>
            <w:tcW w:w="337" w:type="pct"/>
            <w:shd w:val="clear" w:color="auto" w:fill="auto"/>
          </w:tcPr>
          <w:p w14:paraId="5D4100B9" w14:textId="12B2190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30</w:t>
            </w:r>
          </w:p>
        </w:tc>
        <w:tc>
          <w:tcPr>
            <w:tcW w:w="310" w:type="pct"/>
            <w:shd w:val="clear" w:color="auto" w:fill="auto"/>
          </w:tcPr>
          <w:p w14:paraId="21C59FB6" w14:textId="13D1B23C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64</w:t>
            </w:r>
          </w:p>
        </w:tc>
        <w:tc>
          <w:tcPr>
            <w:tcW w:w="337" w:type="pct"/>
            <w:shd w:val="clear" w:color="auto" w:fill="auto"/>
          </w:tcPr>
          <w:p w14:paraId="5D6D25A5" w14:textId="1CD9C0CC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59</w:t>
            </w:r>
          </w:p>
        </w:tc>
        <w:tc>
          <w:tcPr>
            <w:tcW w:w="337" w:type="pct"/>
            <w:shd w:val="clear" w:color="auto" w:fill="auto"/>
          </w:tcPr>
          <w:p w14:paraId="3D64741F" w14:textId="68C625F4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79</w:t>
            </w:r>
          </w:p>
        </w:tc>
        <w:tc>
          <w:tcPr>
            <w:tcW w:w="522" w:type="pct"/>
            <w:shd w:val="clear" w:color="auto" w:fill="auto"/>
          </w:tcPr>
          <w:p w14:paraId="358CCF2D" w14:textId="6C619631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arles&lt;/Author&gt;&lt;Year&gt;2000&lt;/Year&gt;&lt;RecNum&gt;694&lt;/RecNum&gt;&lt;DisplayText&gt;[53]&lt;/DisplayText&gt;&lt;record&gt;&lt;rec-number&gt;694&lt;/rec-number&gt;&lt;foreign-keys&gt;&lt;key app="EN" db-id="s2rddv5vmfva0mezts4x55zvs5f2addpsatf" timestamp="1394155059"&gt;694&lt;/key&gt;&lt;/foreign-keys&gt;&lt;ref-type name="Report"&gt;27&lt;/ref-type&gt;&lt;contributors&gt;&lt;authors&gt;&lt;author&gt;Charles, Mona C., editor&lt;/author&gt;&lt;/authors&gt;&lt;/contributors&gt;&lt;titles&gt;&lt;title&gt;The emergency excavation of eleven human burials from archaeological site 5LP4991, the Darkmold site, La Plata County, Colorado&lt;/title&gt;&lt;short-title&gt;The emergency excavation of eleven human burials from archaeological site 5LP4991, the Darkmold site, La Plata County, Colorado&lt;/short-title&gt;&lt;/titles&gt;&lt;dates&gt;&lt;year&gt;2000&lt;/year&gt;&lt;/dates&gt;&lt;pub-location&gt;Denver&lt;/pub-location&gt;&lt;publisher&gt;Colorado Historical Socie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tin&lt;/Author&gt;&lt;Year&gt;2000&lt;/Year&gt;&lt;RecNum&gt;1048&lt;/RecNum&gt;&lt;DisplayText&gt;[54]&lt;/DisplayText&gt;&lt;record&gt;&lt;rec-number&gt;1048&lt;/rec-number&gt;&lt;foreign-keys&gt;&lt;key app="EN" db-id="s2rddv5vmfva0mezts4x55zvs5f2addpsatf" timestamp="1394155059"&gt;1048&lt;/key&gt;&lt;/foreign-keys&gt;&lt;ref-type name="Book Section"&gt;5&lt;/ref-type&gt;&lt;contributors&gt;&lt;authors&gt;&lt;author&gt;Martin, Debra L.&lt;/author&gt;&lt;author&gt;Margolis, Michael M.&lt;/author&gt;&lt;/authors&gt;&lt;secondary-authors&gt;&lt;author&gt;Charles, Mona C.&lt;/author&gt;&lt;/secondary-authors&gt;&lt;/contributors&gt;&lt;titles&gt;&lt;title&gt;Analysis of Human Remains from the Darkmold Site, 5LP4991, Durango, Colorado, from the Emergency 1998 Field Excavations&lt;/title&gt;&lt;secondary-title&gt;Emergency Excavation of Eleven Human Burials from Archaeological Site 5LP4911, The Darkmold Site, La Plata County, Colorado&lt;/secondary-title&gt;&lt;short-title&gt;Analysis of Human Remains from the Darkmold Site, 5LP4991, Durango, Colorado, from the Emergency 1998 Field Excavations&lt;/short-title&gt;&lt;/titles&gt;&lt;pages&gt;8.11--8.16&lt;/pages&gt;&lt;dates&gt;&lt;year&gt;2000&lt;/year&gt;&lt;/dates&gt;&lt;publisher&gt;Colorado Historical Society, Denver&lt;/publisher&gt;&lt;label&gt;MartinMargolis200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53D025C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5F301E0" w14:textId="181B027E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Falls Creek Rock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helter</w:t>
            </w:r>
            <w:r w:rsidRPr="007E138D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h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69BD016" w14:textId="59411E0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28A8A12" w14:textId="53E3177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337" w:type="pct"/>
            <w:shd w:val="clear" w:color="auto" w:fill="auto"/>
          </w:tcPr>
          <w:p w14:paraId="47DFC994" w14:textId="7597C27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88</w:t>
            </w:r>
          </w:p>
        </w:tc>
        <w:tc>
          <w:tcPr>
            <w:tcW w:w="337" w:type="pct"/>
            <w:shd w:val="clear" w:color="auto" w:fill="auto"/>
          </w:tcPr>
          <w:p w14:paraId="6F45021D" w14:textId="7E023C9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88</w:t>
            </w:r>
          </w:p>
        </w:tc>
        <w:tc>
          <w:tcPr>
            <w:tcW w:w="337" w:type="pct"/>
            <w:shd w:val="clear" w:color="auto" w:fill="auto"/>
          </w:tcPr>
          <w:p w14:paraId="456EFA16" w14:textId="55779CD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</w:t>
            </w:r>
          </w:p>
        </w:tc>
        <w:tc>
          <w:tcPr>
            <w:tcW w:w="310" w:type="pct"/>
            <w:shd w:val="clear" w:color="auto" w:fill="auto"/>
          </w:tcPr>
          <w:p w14:paraId="4D7CF908" w14:textId="6EAF5F77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22</w:t>
            </w:r>
          </w:p>
        </w:tc>
        <w:tc>
          <w:tcPr>
            <w:tcW w:w="337" w:type="pct"/>
            <w:shd w:val="clear" w:color="auto" w:fill="auto"/>
          </w:tcPr>
          <w:p w14:paraId="158C5F7F" w14:textId="14AAE54C" w:rsidR="00BB20F3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25</w:t>
            </w:r>
          </w:p>
        </w:tc>
        <w:tc>
          <w:tcPr>
            <w:tcW w:w="337" w:type="pct"/>
            <w:shd w:val="clear" w:color="auto" w:fill="auto"/>
          </w:tcPr>
          <w:p w14:paraId="70958776" w14:textId="7B2B5E69" w:rsidR="00BB20F3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.84</w:t>
            </w:r>
          </w:p>
        </w:tc>
        <w:tc>
          <w:tcPr>
            <w:tcW w:w="522" w:type="pct"/>
            <w:shd w:val="clear" w:color="auto" w:fill="auto"/>
          </w:tcPr>
          <w:p w14:paraId="4E6A75FB" w14:textId="40EE9E3D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arles&lt;/Author&gt;&lt;Year&gt;2006&lt;/Year&gt;&lt;RecNum&gt;696&lt;/RecNum&gt;&lt;DisplayText&gt;[55]&lt;/DisplayText&gt;&lt;record&gt;&lt;rec-number&gt;696&lt;/rec-number&gt;&lt;foreign-keys&gt;&lt;key app="EN" db-id="s2rddv5vmfva0mezts4x55zvs5f2addpsatf" timestamp="1394155059"&gt;696&lt;/key&gt;&lt;/foreign-keys&gt;&lt;ref-type name="Journal Article"&gt;17&lt;/ref-type&gt;&lt;contributors&gt;&lt;authors&gt;&lt;author&gt;Charles, Mona C.&lt;/author&gt;&lt;author&gt;Cole, Sally J.&lt;/author&gt;&lt;/authors&gt;&lt;/contributors&gt;&lt;titles&gt;&lt;title&gt;Chronology and Cultural Variation in Basketmaker II&lt;/title&gt;&lt;secondary-title&gt;Kiva&lt;/secondary-title&gt;&lt;short-title&gt;Chronology and Cultural Variation in Basketmaker II&lt;/short-title&gt;&lt;/titles&gt;&lt;periodical&gt;&lt;full-title&gt;Kiva&lt;/full-title&gt;&lt;/periodical&gt;&lt;pages&gt;167--216&lt;/pages&gt;&lt;volume&gt;72&lt;/volume&gt;&lt;number&gt;2&lt;/number&gt;&lt;dates&gt;&lt;year&gt;2006&lt;/year&gt;&lt;/dates&gt;&lt;label&gt;CharlesCole2006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5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eBlanc&lt;/Author&gt;&lt;Year&gt;2012&lt;/Year&gt;&lt;RecNum&gt;998&lt;/RecNum&gt;&lt;DisplayText&gt;[56]&lt;/DisplayText&gt;&lt;record&gt;&lt;rec-number&gt;998&lt;/rec-number&gt;&lt;foreign-keys&gt;&lt;key app="EN" db-id="s2rddv5vmfva0mezts4x55zvs5f2addpsatf" timestamp="1394155059"&gt;998&lt;/key&gt;&lt;/foreign-keys&gt;&lt;ref-type name="Unpublished Work"&gt;34&lt;/ref-type&gt;&lt;contributors&gt;&lt;authors&gt;&lt;author&gt;LeBlanc, Steven A.&lt;/author&gt;&lt;/authors&gt;&lt;/contributors&gt;&lt;titles&gt;&lt;title&gt;Re-Analysis at Peabody of Mortuary Materials&lt;/title&gt;&lt;short-title&gt;Re-Analysis at Peabody of Mortuary Materials&lt;/short-title&gt;&lt;/titles&gt;&lt;dates&gt;&lt;year&gt;2012&lt;/year&gt;&lt;pub-dates&gt;&lt;date&gt;January&lt;/date&gt;&lt;/pub-dates&gt;&lt;/dates&gt;&lt;label&gt;LeBlanc2012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802552D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313CDBC" w14:textId="554CFA0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Tamarron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9C889B4" w14:textId="3229D6B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D578126" w14:textId="4A07B12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0</w:t>
            </w:r>
          </w:p>
        </w:tc>
        <w:tc>
          <w:tcPr>
            <w:tcW w:w="337" w:type="pct"/>
            <w:shd w:val="clear" w:color="auto" w:fill="auto"/>
          </w:tcPr>
          <w:p w14:paraId="510288F0" w14:textId="5A0BA83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694C3C05" w14:textId="36DA890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2CA78E0B" w14:textId="68C9399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330109FF" w14:textId="58EE56DC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1984C1AF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6805372" w14:textId="45383CE4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9E958D9" w14:textId="7167476F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eed&lt;/Author&gt;&lt;Year&gt;1978&lt;/Year&gt;&lt;RecNum&gt;1155&lt;/RecNum&gt;&lt;DisplayText&gt;[57]&lt;/DisplayText&gt;&lt;record&gt;&lt;rec-number&gt;1155&lt;/rec-number&gt;&lt;foreign-keys&gt;&lt;key app="EN" db-id="s2rddv5vmfva0mezts4x55zvs5f2addpsatf" timestamp="1394155059"&gt;1155&lt;/key&gt;&lt;/foreign-keys&gt;&lt;ref-type name="Journal Article"&gt;17&lt;/ref-type&gt;&lt;contributors&gt;&lt;authors&gt;&lt;author&gt;Reed, Alan D.&lt;/author&gt;&lt;author&gt;Kainer, Ronald E.&lt;/author&gt;&lt;/authors&gt;&lt;/contributors&gt;&lt;titles&gt;&lt;title&gt;The Tamarron Site, 5LP326&lt;/title&gt;&lt;secondary-title&gt;Southwestern Lore&lt;/secondary-title&gt;&lt;short-title&gt;The Tamarron Site, 5LP326&lt;/short-title&gt;&lt;/titles&gt;&lt;periodical&gt;&lt;full-title&gt;Southwestern Lore&lt;/full-title&gt;&lt;/periodical&gt;&lt;pages&gt;1-47&lt;/pages&gt;&lt;volume&gt;44&lt;/volume&gt;&lt;number&gt;1 and 2&lt;/number&gt;&lt;dates&gt;&lt;year&gt;1978&lt;/year&gt;&lt;/dates&gt;&lt;label&gt;ReedKainer1978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5C218F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A896D90" w14:textId="052100E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Valentine Village</w:t>
            </w:r>
          </w:p>
        </w:tc>
        <w:tc>
          <w:tcPr>
            <w:tcW w:w="591" w:type="pct"/>
            <w:shd w:val="clear" w:color="auto" w:fill="auto"/>
          </w:tcPr>
          <w:p w14:paraId="553CD5FF" w14:textId="0A1F4B6E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9EA89AE" w14:textId="24231FB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0</w:t>
            </w:r>
          </w:p>
        </w:tc>
        <w:tc>
          <w:tcPr>
            <w:tcW w:w="337" w:type="pct"/>
            <w:shd w:val="clear" w:color="auto" w:fill="auto"/>
          </w:tcPr>
          <w:p w14:paraId="55B09D38" w14:textId="0C4047B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738C5258" w14:textId="78C893A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693FF479" w14:textId="0AB2A93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10" w:type="pct"/>
            <w:shd w:val="clear" w:color="auto" w:fill="auto"/>
          </w:tcPr>
          <w:p w14:paraId="5592C58F" w14:textId="4A870EDD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CBCE801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49C3C4E" w14:textId="15071BA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AB1E599" w14:textId="118DE7B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ddy&lt;/Author&gt;&lt;Year&gt;1961&lt;/Year&gt;&lt;RecNum&gt;755&lt;/RecNum&gt;&lt;DisplayText&gt;[58]&lt;/DisplayText&gt;&lt;record&gt;&lt;rec-number&gt;755&lt;/rec-number&gt;&lt;foreign-keys&gt;&lt;key app="EN" db-id="s2rddv5vmfva0mezts4x55zvs5f2addpsatf" timestamp="1394155059"&gt;755&lt;/key&gt;&lt;/foreign-keys&gt;&lt;ref-type name="Book Section"&gt;5&lt;/ref-type&gt;&lt;contributors&gt;&lt;authors&gt;&lt;author&gt;Eddy, Frank W.&lt;/author&gt;&lt;/authors&gt;&lt;/contributors&gt;&lt;titles&gt;&lt;title&gt;Excavations at Los Pinos Phase Sites in the Navajo Reservoir District&lt;/title&gt;&lt;tertiary-title&gt;Papers in Anthropology&lt;/tertiary-title&gt;&lt;short-title&gt;Excavations at Los Pinos Phase Sites in the Navajo Reservoir District&lt;/short-title&gt;&lt;/titles&gt;&lt;pages&gt;96&lt;/pages&gt;&lt;dates&gt;&lt;year&gt;1961&lt;/year&gt;&lt;/dates&gt;&lt;publisher&gt;Museum of New Mexico Press, Santa Fe&lt;/publisher&gt;&lt;label&gt;Eddy1961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Charles&lt;/Author&gt;&lt;Year&gt;2006&lt;/Year&gt;&lt;RecNum&gt;698&lt;/RecNum&gt;&lt;DisplayText&gt;[59]&lt;/DisplayText&gt;&lt;record&gt;&lt;rec-number&gt;698&lt;/rec-number&gt;&lt;foreign-keys&gt;&lt;key app="EN" db-id="s2rddv5vmfva0mezts4x55zvs5f2addpsatf" timestamp="1394155059"&gt;698&lt;/key&gt;&lt;/foreign-keys&gt;&lt;ref-type name="Journal Article"&gt;17&lt;/ref-type&gt;&lt;contributors&gt;&lt;authors&gt;&lt;author&gt;Charles, Mona C.&lt;/author&gt;&lt;author&gt;Sesler, Leslie M.&lt;/author&gt;&lt;author&gt;Hovezak, Timothy D.&lt;/author&gt;&lt;/authors&gt;&lt;/contributors&gt;&lt;titles&gt;&lt;title&gt;Understanding Eastern Basketmaker II Chronology and Migrations&lt;/title&gt;&lt;secondary-title&gt;Kiva&lt;/secondary-title&gt;&lt;short-title&gt;Understanding Eastern Basketmaker II Chronology and Migrations&lt;/short-title&gt;&lt;/titles&gt;&lt;periodical&gt;&lt;full-title&gt;Kiva&lt;/full-title&gt;&lt;/periodical&gt;&lt;pages&gt;217--238&lt;/pages&gt;&lt;volume&gt;72&lt;/volume&gt;&lt;number&gt;2&lt;/number&gt;&lt;dates&gt;&lt;year&gt;2006&lt;/year&gt;&lt;/dates&gt;&lt;label&gt;CharlesEtAl2006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5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76CAFC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5F92D68" w14:textId="5E2CDC1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Dun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Leyend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34FCE2B" w14:textId="6D9D74BA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7A503DD" w14:textId="7284C2C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00</w:t>
            </w:r>
          </w:p>
        </w:tc>
        <w:tc>
          <w:tcPr>
            <w:tcW w:w="337" w:type="pct"/>
            <w:shd w:val="clear" w:color="auto" w:fill="auto"/>
          </w:tcPr>
          <w:p w14:paraId="209210A0" w14:textId="190C81F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7" w:type="pct"/>
            <w:shd w:val="clear" w:color="auto" w:fill="auto"/>
          </w:tcPr>
          <w:p w14:paraId="1E948DB6" w14:textId="41D58F5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50</w:t>
            </w:r>
          </w:p>
        </w:tc>
        <w:tc>
          <w:tcPr>
            <w:tcW w:w="337" w:type="pct"/>
            <w:shd w:val="clear" w:color="auto" w:fill="auto"/>
          </w:tcPr>
          <w:p w14:paraId="440D52D0" w14:textId="0311D97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50</w:t>
            </w:r>
          </w:p>
        </w:tc>
        <w:tc>
          <w:tcPr>
            <w:tcW w:w="310" w:type="pct"/>
            <w:shd w:val="clear" w:color="auto" w:fill="auto"/>
          </w:tcPr>
          <w:p w14:paraId="4E2ECB48" w14:textId="3A51FF10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0</w:t>
            </w:r>
          </w:p>
        </w:tc>
        <w:tc>
          <w:tcPr>
            <w:tcW w:w="337" w:type="pct"/>
            <w:shd w:val="clear" w:color="auto" w:fill="auto"/>
          </w:tcPr>
          <w:p w14:paraId="2AEF3581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04606FA" w14:textId="061D3E64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4395B33" w14:textId="2A8FD6E5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cotte&lt;/Author&gt;&lt;Year&gt;1982&lt;/Year&gt;&lt;RecNum&gt;1119&lt;/RecNum&gt;&lt;DisplayText&gt;[60]&lt;/DisplayText&gt;&lt;record&gt;&lt;rec-number&gt;1119&lt;/rec-number&gt;&lt;foreign-keys&gt;&lt;key app="EN" db-id="s2rddv5vmfva0mezts4x55zvs5f2addpsatf" timestamp="1394155059"&gt;1119&lt;/key&gt;&lt;/foreign-keys&gt;&lt;ref-type name="Book Section"&gt;5&lt;/ref-type&gt;&lt;contributors&gt;&lt;authors&gt;&lt;author&gt;Pecotte, J.&lt;/author&gt;&lt;author&gt;Andrews, J.&lt;/author&gt;&lt;/authors&gt;&lt;secondary-authors&gt;&lt;author&gt;Neily, Robert B.&lt;/author&gt;&lt;/secondary-authors&gt;&lt;/contributors&gt;&lt;titles&gt;&lt;title&gt;Human Bone Analysis&lt;/title&gt;&lt;secondary-title&gt;Basketmaker Settlement and Subsistence Along the San Juan River, Utah: The U.S. 163 Archaeological Project&lt;/secondary-title&gt;&lt;short-title&gt;Human Bone Analysis&lt;/short-title&gt;&lt;/titles&gt;&lt;pages&gt;444--487&lt;/pages&gt;&lt;dates&gt;&lt;year&gt;1982&lt;/year&gt;&lt;/dates&gt;&lt;publisher&gt;The Utah Department of Transportation, Salt Lake City&lt;/publisher&gt;&lt;label&gt;PecotteAndrews1982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11D4E4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B9415B1" w14:textId="5CDC2628" w:rsidR="00BB20F3" w:rsidRDefault="008E1F70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Animas-La Plata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early</w:t>
            </w:r>
            <w:r w:rsidR="00BB20F3"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B110903" w14:textId="4C94057F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793662C" w14:textId="6A319D4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30</w:t>
            </w:r>
          </w:p>
        </w:tc>
        <w:tc>
          <w:tcPr>
            <w:tcW w:w="337" w:type="pct"/>
            <w:shd w:val="clear" w:color="auto" w:fill="auto"/>
          </w:tcPr>
          <w:p w14:paraId="5CC374A8" w14:textId="0FE1A61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.25</w:t>
            </w:r>
          </w:p>
        </w:tc>
        <w:tc>
          <w:tcPr>
            <w:tcW w:w="337" w:type="pct"/>
            <w:shd w:val="clear" w:color="auto" w:fill="auto"/>
          </w:tcPr>
          <w:p w14:paraId="515F4698" w14:textId="38E9BC0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25</w:t>
            </w:r>
          </w:p>
        </w:tc>
        <w:tc>
          <w:tcPr>
            <w:tcW w:w="337" w:type="pct"/>
            <w:shd w:val="clear" w:color="auto" w:fill="auto"/>
          </w:tcPr>
          <w:p w14:paraId="4F240ED5" w14:textId="5ED0EFE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310" w:type="pct"/>
            <w:shd w:val="clear" w:color="auto" w:fill="auto"/>
          </w:tcPr>
          <w:p w14:paraId="3559E483" w14:textId="76B2ED4A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02</w:t>
            </w:r>
          </w:p>
        </w:tc>
        <w:tc>
          <w:tcPr>
            <w:tcW w:w="337" w:type="pct"/>
            <w:shd w:val="clear" w:color="auto" w:fill="auto"/>
          </w:tcPr>
          <w:p w14:paraId="17F73A0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BDA9B58" w14:textId="35E4720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4A034FA" w14:textId="32733A70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Year&gt;2010&lt;/Year&gt;&lt;RecNum&gt;1246&lt;/RecNum&gt;&lt;DisplayText&gt;[61]&lt;/DisplayText&gt;&lt;record&gt;&lt;rec-number&gt;1246&lt;/rec-number&gt;&lt;foreign-keys&gt;&lt;key app="EN" db-id="s2rddv5vmfva0mezts4x55zvs5f2addpsatf" timestamp="1394155059"&gt;1246&lt;/key&gt;&lt;/foreign-keys&gt;&lt;ref-type name="Book Section"&gt;5&lt;/ref-type&gt;&lt;contributors&gt;&lt;authors&gt;&lt;author&gt;Stodder, Ann L. W.&lt;/author&gt;&lt;/authors&gt;&lt;secondary-authors&gt;&lt;author&gt;Perry, Elizabeth M.&lt;/author&gt;&lt;author&gt;Stodder, Ann L. W.&lt;/author&gt;&lt;author&gt;Bollong, Charles A.&lt;/author&gt;&lt;/secondary-authors&gt;&lt;/contributors&gt;&lt;titles&gt;&lt;title&gt;Paleodemography&lt;/title&gt;&lt;secondary-title&gt;Animas-La Plata Project: Volume XV - Bioarchaeology&lt;/secondary-title&gt;&lt;short-title&gt;Paleodemography&lt;/short-title&gt;&lt;/titles&gt;&lt;pages&gt;67--74&lt;/pages&gt;&lt;dates&gt;&lt;year&gt;2010&lt;/year&gt;&lt;/dates&gt;&lt;publisher&gt;SWCA Anthropological Research Paper No. 10, SWCA Environmental Consultants, Phoenix&lt;/publisher&gt;&lt;label&gt;Stodder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1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rry&lt;/Author&gt;&lt;Year&gt;2010&lt;/Year&gt;&lt;RecNum&gt;1121&lt;/RecNum&gt;&lt;DisplayText&gt;[62]&lt;/DisplayText&gt;&lt;record&gt;&lt;rec-number&gt;1121&lt;/rec-number&gt;&lt;foreign-keys&gt;&lt;key app="EN" db-id="s2rddv5vmfva0mezts4x55zvs5f2addpsatf" timestamp="1394155059"&gt;1121&lt;/key&gt;&lt;/foreign-keys&gt;&lt;ref-type name="Edited Book"&gt;28&lt;/ref-type&gt;&lt;contributors&gt;&lt;authors&gt;&lt;author&gt;Perry, Elizabeth M.&lt;/author&gt;&lt;author&gt;Stodder, Ann L. W.&lt;/author&gt;&lt;author&gt;Bollong, Charles A.&lt;/author&gt;&lt;/authors&gt;&lt;/contributors&gt;&lt;titles&gt;&lt;title&gt;Animas-La Plata Project: Volume XV - Bioarchaeology&lt;/title&gt;&lt;short-title&gt;Animas-La Plata Project: Volume XV - Bioarchaeology&lt;/short-title&gt;&lt;/titles&gt;&lt;dates&gt;&lt;year&gt;2010&lt;/year&gt;&lt;/dates&gt;&lt;publisher&gt;SWCA Anthropological Research Paper No. 10, SWCA Environmental Consultants, Phoenix&lt;/publisher&gt;&lt;label&gt;PerryEtAl2010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2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RecNum&gt;1247&lt;/RecNum&gt;&lt;DisplayText&gt;[39]&lt;/DisplayText&gt;&lt;record&gt;&lt;rec-number&gt;1247&lt;/rec-number&gt;&lt;foreign-keys&gt;&lt;key app="EN" db-id="s2rddv5vmfva0mezts4x55zvs5f2addpsatf" timestamp="1394155059"&gt;1247&lt;/key&gt;&lt;/foreign-keys&gt;&lt;ref-type name="Electronic Article"&gt;43&lt;/ref-type&gt;&lt;contributors&gt;&lt;authors&gt;&lt;author&gt;Stodder, Ann L.&lt;/author&gt;&lt;/authors&gt;&lt;/contributors&gt;&lt;titles&gt;&lt;title&gt;Southwest Mortuary Database&lt;/title&gt;&lt;short-title&gt;Southwest Mortuary Database&lt;/short-title&gt;&lt;/titles&gt;&lt;dates&gt;&lt;pub-dates&gt;&lt;date&gt;http://core.tdar.org/, December 2011&lt;/date&gt;&lt;/pub-dates&gt;&lt;/dates&gt;&lt;label&gt;Stodder2011&lt;/label&gt;&lt;urls&gt;&lt;/urls&gt;&lt;custom3&gt;electronic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BC3C39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6604DF0" w14:textId="77A8A1E4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tevenson</w:t>
            </w:r>
          </w:p>
        </w:tc>
        <w:tc>
          <w:tcPr>
            <w:tcW w:w="591" w:type="pct"/>
            <w:shd w:val="clear" w:color="auto" w:fill="auto"/>
          </w:tcPr>
          <w:p w14:paraId="679AE42D" w14:textId="65A3B1C6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C3080DE" w14:textId="0C6B2A7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0</w:t>
            </w:r>
          </w:p>
        </w:tc>
        <w:tc>
          <w:tcPr>
            <w:tcW w:w="337" w:type="pct"/>
            <w:shd w:val="clear" w:color="auto" w:fill="auto"/>
          </w:tcPr>
          <w:p w14:paraId="2BCC9B6B" w14:textId="5EAD61E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63731862" w14:textId="79DF18D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517B5080" w14:textId="108FDE1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02CC23BB" w14:textId="49461FFA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281C067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B0C57B8" w14:textId="027AF7D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C837F9E" w14:textId="73EB9A81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wedlund&lt;/Author&gt;&lt;Year&gt;1969&lt;/Year&gt;&lt;RecNum&gt;1253&lt;/RecNum&gt;&lt;DisplayText&gt;[63]&lt;/DisplayText&gt;&lt;record&gt;&lt;rec-number&gt;1253&lt;/rec-number&gt;&lt;foreign-keys&gt;&lt;key app="EN" db-id="s2rddv5vmfva0mezts4x55zvs5f2addpsatf" timestamp="1394155059"&gt;1253&lt;/key&gt;&lt;/foreign-keys&gt;&lt;ref-type name="Thesis"&gt;32&lt;/ref-type&gt;&lt;contributors&gt;&lt;authors&gt;&lt;author&gt;Swedlund, Alan C.&lt;/author&gt;&lt;/authors&gt;&lt;/contributors&gt;&lt;titles&gt;&lt;title&gt;Human Skeletal Material from the Yellowjacket Canyon Area, Southwestern Colorado&lt;/title&gt;&lt;secondary-title&gt;Department of Anthropology&lt;/secondary-title&gt;&lt;short-title&gt;Human Skeletal Material from the Yellowjacket Canyon Area, Southwestern Colorado&lt;/short-title&gt;&lt;/titles&gt;&lt;volume&gt;M.A.&lt;/volume&gt;&lt;dates&gt;&lt;year&gt;1969&lt;/year&gt;&lt;/dates&gt;&lt;publisher&gt;University of Colorado, Boulder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058BA4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2E0B965" w14:textId="0BDF2EAA" w:rsidR="00BB20F3" w:rsidRDefault="008E1F70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Animas-La Plata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middle</w:t>
            </w:r>
            <w:r w:rsidR="00BB20F3"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23518BA" w14:textId="53E7F48F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A028AE2" w14:textId="0649259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5</w:t>
            </w:r>
          </w:p>
        </w:tc>
        <w:tc>
          <w:tcPr>
            <w:tcW w:w="337" w:type="pct"/>
            <w:shd w:val="clear" w:color="auto" w:fill="auto"/>
          </w:tcPr>
          <w:p w14:paraId="4E96EEEC" w14:textId="3C9282F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0F58A017" w14:textId="7EC8775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5602495A" w14:textId="7A48D8A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10" w:type="pct"/>
            <w:shd w:val="clear" w:color="auto" w:fill="auto"/>
          </w:tcPr>
          <w:p w14:paraId="30C4E7F9" w14:textId="22458979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0</w:t>
            </w:r>
          </w:p>
        </w:tc>
        <w:tc>
          <w:tcPr>
            <w:tcW w:w="337" w:type="pct"/>
            <w:shd w:val="clear" w:color="auto" w:fill="auto"/>
          </w:tcPr>
          <w:p w14:paraId="6899BFB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F27C3F1" w14:textId="06BF011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D0412FA" w14:textId="39EE1C10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Year&gt;2010&lt;/Year&gt;&lt;RecNum&gt;1246&lt;/RecNum&gt;&lt;DisplayText&gt;[61]&lt;/DisplayText&gt;&lt;record&gt;&lt;rec-number&gt;1246&lt;/rec-number&gt;&lt;foreign-keys&gt;&lt;key app="EN" db-id="s2rddv5vmfva0mezts4x55zvs5f2addpsatf" timestamp="1394155059"&gt;1246&lt;/key&gt;&lt;/foreign-keys&gt;&lt;ref-type name="Book Section"&gt;5&lt;/ref-type&gt;&lt;contributors&gt;&lt;authors&gt;&lt;author&gt;Stodder, Ann L. W.&lt;/author&gt;&lt;/authors&gt;&lt;secondary-authors&gt;&lt;author&gt;Perry, Elizabeth M.&lt;/author&gt;&lt;author&gt;Stodder, Ann L. W.&lt;/author&gt;&lt;author&gt;Bollong, Charles A.&lt;/author&gt;&lt;/secondary-authors&gt;&lt;/contributors&gt;&lt;titles&gt;&lt;title&gt;Paleodemography&lt;/title&gt;&lt;secondary-title&gt;Animas-La Plata Project: Volume XV - Bioarchaeology&lt;/secondary-title&gt;&lt;short-title&gt;Paleodemography&lt;/short-title&gt;&lt;/titles&gt;&lt;pages&gt;67--74&lt;/pages&gt;&lt;dates&gt;&lt;year&gt;2010&lt;/year&gt;&lt;/dates&gt;&lt;publisher&gt;SWCA Anthropological Research Paper No. 10, SWCA Environmental Consultants, Phoenix&lt;/publisher&gt;&lt;label&gt;Stodder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1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rry&lt;/Author&gt;&lt;Year&gt;2010&lt;/Year&gt;&lt;RecNum&gt;1121&lt;/RecNum&gt;&lt;DisplayText&gt;[62]&lt;/DisplayText&gt;&lt;record&gt;&lt;rec-number&gt;1121&lt;/rec-number&gt;&lt;foreign-keys&gt;&lt;key app="EN" db-id="s2rddv5vmfva0mezts4x55zvs5f2addpsatf" timestamp="1394155059"&gt;1121&lt;/key&gt;&lt;/foreign-keys&gt;&lt;ref-type name="Edited Book"&gt;28&lt;/ref-type&gt;&lt;contributors&gt;&lt;authors&gt;&lt;author&gt;Perry, Elizabeth M.&lt;/author&gt;&lt;author&gt;Stodder, Ann L. W.&lt;/author&gt;&lt;author&gt;Bollong, Charles A.&lt;/author&gt;&lt;/authors&gt;&lt;/contributors&gt;&lt;titles&gt;&lt;title&gt;Animas-La Plata Project: Volume XV - Bioarchaeology&lt;/title&gt;&lt;short-title&gt;Animas-La Plata Project: Volume XV - Bioarchaeology&lt;/short-title&gt;&lt;/titles&gt;&lt;dates&gt;&lt;year&gt;2010&lt;/year&gt;&lt;/dates&gt;&lt;publisher&gt;SWCA Anthropological Research Paper No. 10, SWCA Environmental Consultants, Phoenix&lt;/publisher&gt;&lt;label&gt;PerryEtAl2010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2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RecNum&gt;1247&lt;/RecNum&gt;&lt;DisplayText&gt;[39]&lt;/DisplayText&gt;&lt;record&gt;&lt;rec-number&gt;1247&lt;/rec-number&gt;&lt;foreign-keys&gt;&lt;key app="EN" db-id="s2rddv5vmfva0mezts4x55zvs5f2addpsatf" timestamp="1394155059"&gt;1247&lt;/key&gt;&lt;/foreign-keys&gt;&lt;ref-type name="Electronic Article"&gt;43&lt;/ref-type&gt;&lt;contributors&gt;&lt;authors&gt;&lt;author&gt;Stodder, Ann L.&lt;/author&gt;&lt;/authors&gt;&lt;/contributors&gt;&lt;titles&gt;&lt;title&gt;Southwest Mortuary Database&lt;/title&gt;&lt;short-title&gt;Southwest Mortuary Database&lt;/short-title&gt;&lt;/titles&gt;&lt;dates&gt;&lt;pub-dates&gt;&lt;date&gt;http://core.tdar.org/, December 2011&lt;/date&gt;&lt;/pub-dates&gt;&lt;/dates&gt;&lt;label&gt;Stodder2011&lt;/label&gt;&lt;urls&gt;&lt;/urls&gt;&lt;custom3&gt;electronic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9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F1E94" w:rsidRPr="00340427" w14:paraId="1A79B06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7CDBBC5" w14:textId="37152A23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Durango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AA97AEA" w14:textId="049E06EB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2DD30B5" w14:textId="3F34168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0</w:t>
            </w:r>
          </w:p>
        </w:tc>
        <w:tc>
          <w:tcPr>
            <w:tcW w:w="337" w:type="pct"/>
            <w:shd w:val="clear" w:color="auto" w:fill="auto"/>
          </w:tcPr>
          <w:p w14:paraId="3AA27775" w14:textId="5BB6E43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05CD85F8" w14:textId="6B98692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389932FE" w14:textId="57AD2C0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68460114" w14:textId="60B79DA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77CD03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A26F8E4" w14:textId="6D5DEDE8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0A44F0E" w14:textId="320278D2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III&lt;/Author&gt;&lt;Year&gt;1978&lt;/Year&gt;&lt;RecNum&gt;882&lt;/RecNum&gt;&lt;DisplayText&gt;[64]&lt;/DisplayText&gt;&lt;record&gt;&lt;rec-number&gt;882&lt;/rec-number&gt;&lt;foreign-keys&gt;&lt;key app="EN" db-id="s2rddv5vmfva0mezts4x55zvs5f2addpsatf" timestamp="1394155059"&gt;882&lt;/key&gt;&lt;/foreign-keys&gt;&lt;ref-type name="Journal Article"&gt;17&lt;/ref-type&gt;&lt;contributors&gt;&lt;authors&gt;&lt;author&gt;III, Edward J. Rowen&lt;/author&gt;&lt;/authors&gt;&lt;/contributors&gt;&lt;titles&gt;&lt;title&gt;Human Skeletal Remains from the Tamarron Site&lt;/title&gt;&lt;secondary-title&gt;Southwestern Lore&lt;/secondary-title&gt;&lt;short-title&gt;Human Skeletal Remains from the Tamarron Site&lt;/short-title&gt;&lt;/titles&gt;&lt;periodical&gt;&lt;full-title&gt;Southwestern Lore&lt;/full-title&gt;&lt;/periodical&gt;&lt;pages&gt;48--57&lt;/pages&gt;&lt;volume&gt;44&lt;/volume&gt;&lt;number&gt;1 and 2&lt;/number&gt;&lt;dates&gt;&lt;year&gt;1978&lt;/year&gt;&lt;/dates&gt;&lt;label&gt;RowenIII1978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40440A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A2BE3F5" w14:textId="0CD5FAD5" w:rsidR="00BB20F3" w:rsidRDefault="008E1F70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Animas-La Plata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late</w:t>
            </w:r>
            <w:r w:rsidR="00BB20F3"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0D4FD0E" w14:textId="3D7C073D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5FCCDC3" w14:textId="4C52135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0</w:t>
            </w:r>
          </w:p>
        </w:tc>
        <w:tc>
          <w:tcPr>
            <w:tcW w:w="337" w:type="pct"/>
            <w:shd w:val="clear" w:color="auto" w:fill="auto"/>
          </w:tcPr>
          <w:p w14:paraId="5E6E9D36" w14:textId="125F064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8.25</w:t>
            </w:r>
          </w:p>
        </w:tc>
        <w:tc>
          <w:tcPr>
            <w:tcW w:w="337" w:type="pct"/>
            <w:shd w:val="clear" w:color="auto" w:fill="auto"/>
          </w:tcPr>
          <w:p w14:paraId="5492059F" w14:textId="5107D25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92</w:t>
            </w:r>
          </w:p>
        </w:tc>
        <w:tc>
          <w:tcPr>
            <w:tcW w:w="337" w:type="pct"/>
            <w:shd w:val="clear" w:color="auto" w:fill="auto"/>
          </w:tcPr>
          <w:p w14:paraId="00EE78E9" w14:textId="297EF7F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3.34</w:t>
            </w:r>
          </w:p>
        </w:tc>
        <w:tc>
          <w:tcPr>
            <w:tcW w:w="310" w:type="pct"/>
            <w:shd w:val="clear" w:color="auto" w:fill="auto"/>
          </w:tcPr>
          <w:p w14:paraId="57A13572" w14:textId="7F28006E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3</w:t>
            </w:r>
          </w:p>
        </w:tc>
        <w:tc>
          <w:tcPr>
            <w:tcW w:w="337" w:type="pct"/>
            <w:shd w:val="clear" w:color="auto" w:fill="auto"/>
          </w:tcPr>
          <w:p w14:paraId="133D8855" w14:textId="5E91656B" w:rsidR="00BB20F3" w:rsidRDefault="008B1FD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13</w:t>
            </w:r>
          </w:p>
        </w:tc>
        <w:tc>
          <w:tcPr>
            <w:tcW w:w="337" w:type="pct"/>
            <w:shd w:val="clear" w:color="auto" w:fill="auto"/>
          </w:tcPr>
          <w:p w14:paraId="30D340A0" w14:textId="0AEC9D4E" w:rsidR="00BB20F3" w:rsidRDefault="008B1FD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59</w:t>
            </w:r>
          </w:p>
        </w:tc>
        <w:tc>
          <w:tcPr>
            <w:tcW w:w="522" w:type="pct"/>
            <w:shd w:val="clear" w:color="auto" w:fill="auto"/>
          </w:tcPr>
          <w:p w14:paraId="5E8C3619" w14:textId="44EB0C6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Year&gt;2010&lt;/Year&gt;&lt;RecNum&gt;1246&lt;/RecNum&gt;&lt;DisplayText&gt;[61]&lt;/DisplayText&gt;&lt;record&gt;&lt;rec-number&gt;1246&lt;/rec-number&gt;&lt;foreign-keys&gt;&lt;key app="EN" db-id="s2rddv5vmfva0mezts4x55zvs5f2addpsatf" timestamp="1394155059"&gt;1246&lt;/key&gt;&lt;/foreign-keys&gt;&lt;ref-type name="Book Section"&gt;5&lt;/ref-type&gt;&lt;contributors&gt;&lt;authors&gt;&lt;author&gt;Stodder, Ann L. W.&lt;/author&gt;&lt;/authors&gt;&lt;secondary-authors&gt;&lt;author&gt;Perry, Elizabeth M.&lt;/author&gt;&lt;author&gt;Stodder, Ann L. W.&lt;/author&gt;&lt;author&gt;Bollong, Charles A.&lt;/author&gt;&lt;/secondary-authors&gt;&lt;/contributors&gt;&lt;titles&gt;&lt;title&gt;Paleodemography&lt;/title&gt;&lt;secondary-title&gt;Animas-La Plata Project: Volume XV - Bioarchaeology&lt;/secondary-title&gt;&lt;short-title&gt;Paleodemography&lt;/short-title&gt;&lt;/titles&gt;&lt;pages&gt;67--74&lt;/pages&gt;&lt;dates&gt;&lt;year&gt;2010&lt;/year&gt;&lt;/dates&gt;&lt;publisher&gt;SWCA Anthropological Research Paper No. 10, SWCA Environmental Consultants, Phoenix&lt;/publisher&gt;&lt;label&gt;Stodder201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1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erry&lt;/Author&gt;&lt;Year&gt;2010&lt;/Year&gt;&lt;RecNum&gt;1121&lt;/RecNum&gt;&lt;DisplayText&gt;[62]&lt;/DisplayText&gt;&lt;record&gt;&lt;rec-number&gt;1121&lt;/rec-number&gt;&lt;foreign-keys&gt;&lt;key app="EN" db-id="s2rddv5vmfva0mezts4x55zvs5f2addpsatf" timestamp="1394155059"&gt;1121&lt;/key&gt;&lt;/foreign-keys&gt;&lt;ref-type name="Edited Book"&gt;28&lt;/ref-type&gt;&lt;contributors&gt;&lt;authors&gt;&lt;author&gt;Perry, Elizabeth M.&lt;/author&gt;&lt;author&gt;Stodder, Ann L. W.&lt;/author&gt;&lt;author&gt;Bollong, Charles A.&lt;/author&gt;&lt;/authors&gt;&lt;/contributors&gt;&lt;titles&gt;&lt;title&gt;Animas-La Plata Project: Volume XV - Bioarchaeology&lt;/title&gt;&lt;short-title&gt;Animas-La Plata Project: Volume XV - Bioarchaeology&lt;/short-title&gt;&lt;/titles&gt;&lt;dates&gt;&lt;year&gt;2010&lt;/year&gt;&lt;/dates&gt;&lt;publisher&gt;SWCA Anthropological Research Paper No. 10, SWCA Environmental Consultants, Phoenix&lt;/publisher&gt;&lt;label&gt;PerryEtAl2010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2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todder&lt;/Author&gt;&lt;RecNum&gt;1247&lt;/RecNum&gt;&lt;DisplayText&gt;[39]&lt;/DisplayText&gt;&lt;record&gt;&lt;rec-number&gt;1247&lt;/rec-number&gt;&lt;foreign-keys&gt;&lt;key app="EN" db-id="s2rddv5vmfva0mezts4x55zvs5f2addpsatf" timestamp="1394155059"&gt;1247&lt;/key&gt;&lt;/foreign-keys&gt;&lt;ref-type name="Electronic Article"&gt;43&lt;/ref-type&gt;&lt;contributors&gt;&lt;authors&gt;&lt;author&gt;Stodder, Ann L.&lt;/author&gt;&lt;/authors&gt;&lt;/contributors&gt;&lt;titles&gt;&lt;title&gt;Southwest Mortuary Database&lt;/title&gt;&lt;short-title&gt;Southwest Mortuary Database&lt;/short-title&gt;&lt;/titles&gt;&lt;dates&gt;&lt;pub-dates&gt;&lt;date&gt;http://core.tdar.org/, December 2011&lt;/date&gt;&lt;/pub-dates&gt;&lt;/dates&gt;&lt;label&gt;Stodder2011&lt;/label&gt;&lt;urls&gt;&lt;/urls&gt;&lt;custom3&gt;electronic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3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98CF8C5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DA6F624" w14:textId="6343FC85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orthern San Jua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093DB86B" w14:textId="5A2E8CE5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FD8A5BC" w14:textId="03BD9F1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0</w:t>
            </w:r>
          </w:p>
        </w:tc>
        <w:tc>
          <w:tcPr>
            <w:tcW w:w="337" w:type="pct"/>
            <w:shd w:val="clear" w:color="auto" w:fill="auto"/>
          </w:tcPr>
          <w:p w14:paraId="555ACE00" w14:textId="6281816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7</w:t>
            </w:r>
          </w:p>
        </w:tc>
        <w:tc>
          <w:tcPr>
            <w:tcW w:w="337" w:type="pct"/>
            <w:shd w:val="clear" w:color="auto" w:fill="auto"/>
          </w:tcPr>
          <w:p w14:paraId="179DB264" w14:textId="341C47B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60</w:t>
            </w:r>
          </w:p>
        </w:tc>
        <w:tc>
          <w:tcPr>
            <w:tcW w:w="337" w:type="pct"/>
            <w:shd w:val="clear" w:color="auto" w:fill="auto"/>
          </w:tcPr>
          <w:p w14:paraId="17D15862" w14:textId="06FB760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40</w:t>
            </w:r>
          </w:p>
        </w:tc>
        <w:tc>
          <w:tcPr>
            <w:tcW w:w="310" w:type="pct"/>
            <w:shd w:val="clear" w:color="auto" w:fill="auto"/>
          </w:tcPr>
          <w:p w14:paraId="553867F7" w14:textId="3CA58A53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8</w:t>
            </w:r>
          </w:p>
        </w:tc>
        <w:tc>
          <w:tcPr>
            <w:tcW w:w="337" w:type="pct"/>
            <w:shd w:val="clear" w:color="auto" w:fill="auto"/>
          </w:tcPr>
          <w:p w14:paraId="3945BD07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64792D8" w14:textId="3AA3CEEA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FF949B1" w14:textId="2D15946A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B93EB1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2D3C19C" w14:textId="5878FD2D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orthern San Jua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50B76512" w14:textId="46E00FF2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6AD56DB" w14:textId="1C8D1A1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0</w:t>
            </w:r>
          </w:p>
        </w:tc>
        <w:tc>
          <w:tcPr>
            <w:tcW w:w="337" w:type="pct"/>
            <w:shd w:val="clear" w:color="auto" w:fill="auto"/>
          </w:tcPr>
          <w:p w14:paraId="62E9D7F0" w14:textId="1D4E268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68</w:t>
            </w:r>
          </w:p>
        </w:tc>
        <w:tc>
          <w:tcPr>
            <w:tcW w:w="337" w:type="pct"/>
            <w:shd w:val="clear" w:color="auto" w:fill="auto"/>
          </w:tcPr>
          <w:p w14:paraId="400DFDDC" w14:textId="3BF80C9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68</w:t>
            </w:r>
          </w:p>
        </w:tc>
        <w:tc>
          <w:tcPr>
            <w:tcW w:w="337" w:type="pct"/>
            <w:shd w:val="clear" w:color="auto" w:fill="auto"/>
          </w:tcPr>
          <w:p w14:paraId="73D0BB6F" w14:textId="77EBC65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310" w:type="pct"/>
            <w:shd w:val="clear" w:color="auto" w:fill="auto"/>
          </w:tcPr>
          <w:p w14:paraId="29B37B59" w14:textId="35B8707D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8</w:t>
            </w:r>
          </w:p>
        </w:tc>
        <w:tc>
          <w:tcPr>
            <w:tcW w:w="337" w:type="pct"/>
            <w:shd w:val="clear" w:color="auto" w:fill="auto"/>
          </w:tcPr>
          <w:p w14:paraId="73D913D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ACAB20F" w14:textId="43717D1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58FE011" w14:textId="45B34E0E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52DB15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204C3F5" w14:textId="349597A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orthern San Jua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6BDE6884" w14:textId="1CD0A031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E5C79FA" w14:textId="6C2D901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50</w:t>
            </w:r>
          </w:p>
        </w:tc>
        <w:tc>
          <w:tcPr>
            <w:tcW w:w="337" w:type="pct"/>
            <w:shd w:val="clear" w:color="auto" w:fill="auto"/>
          </w:tcPr>
          <w:p w14:paraId="4CC0468F" w14:textId="5A2A032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35</w:t>
            </w:r>
          </w:p>
        </w:tc>
        <w:tc>
          <w:tcPr>
            <w:tcW w:w="337" w:type="pct"/>
            <w:shd w:val="clear" w:color="auto" w:fill="auto"/>
          </w:tcPr>
          <w:p w14:paraId="075FB485" w14:textId="3608309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3</w:t>
            </w:r>
          </w:p>
        </w:tc>
        <w:tc>
          <w:tcPr>
            <w:tcW w:w="337" w:type="pct"/>
            <w:shd w:val="clear" w:color="auto" w:fill="auto"/>
          </w:tcPr>
          <w:p w14:paraId="7D9CFA40" w14:textId="2B2471E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02</w:t>
            </w:r>
          </w:p>
        </w:tc>
        <w:tc>
          <w:tcPr>
            <w:tcW w:w="310" w:type="pct"/>
            <w:shd w:val="clear" w:color="auto" w:fill="auto"/>
          </w:tcPr>
          <w:p w14:paraId="0A396256" w14:textId="7FC0392F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1</w:t>
            </w:r>
          </w:p>
        </w:tc>
        <w:tc>
          <w:tcPr>
            <w:tcW w:w="337" w:type="pct"/>
            <w:shd w:val="clear" w:color="auto" w:fill="auto"/>
          </w:tcPr>
          <w:p w14:paraId="0073271E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B74CD0F" w14:textId="69DA8D7F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67E4519" w14:textId="140BB687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9035EC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A755FD9" w14:textId="37D9799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Ute Mountain Piedmont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Early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3EAD622" w14:textId="0A9E332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325A913" w14:textId="2AFD5F4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5</w:t>
            </w:r>
          </w:p>
        </w:tc>
        <w:tc>
          <w:tcPr>
            <w:tcW w:w="337" w:type="pct"/>
            <w:shd w:val="clear" w:color="auto" w:fill="auto"/>
          </w:tcPr>
          <w:p w14:paraId="76D405C1" w14:textId="3249760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50</w:t>
            </w:r>
          </w:p>
        </w:tc>
        <w:tc>
          <w:tcPr>
            <w:tcW w:w="337" w:type="pct"/>
            <w:shd w:val="clear" w:color="auto" w:fill="auto"/>
          </w:tcPr>
          <w:p w14:paraId="3EEDC4BC" w14:textId="733DA12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50</w:t>
            </w:r>
          </w:p>
        </w:tc>
        <w:tc>
          <w:tcPr>
            <w:tcW w:w="337" w:type="pct"/>
            <w:shd w:val="clear" w:color="auto" w:fill="auto"/>
          </w:tcPr>
          <w:p w14:paraId="42A13172" w14:textId="3032D8F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10" w:type="pct"/>
            <w:shd w:val="clear" w:color="auto" w:fill="auto"/>
          </w:tcPr>
          <w:p w14:paraId="3CF2B164" w14:textId="0C5EAEBF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8</w:t>
            </w:r>
          </w:p>
        </w:tc>
        <w:tc>
          <w:tcPr>
            <w:tcW w:w="337" w:type="pct"/>
            <w:shd w:val="clear" w:color="auto" w:fill="auto"/>
          </w:tcPr>
          <w:p w14:paraId="76344F7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DF2A90B" w14:textId="5CB0658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58C0E0A" w14:textId="59CF3830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ambert&lt;/Author&gt;&lt;Year&gt;1998&lt;/Year&gt;&lt;RecNum&gt;990&lt;/RecNum&gt;&lt;DisplayText&gt;[65]&lt;/DisplayText&gt;&lt;record&gt;&lt;rec-number&gt;990&lt;/rec-number&gt;&lt;foreign-keys&gt;&lt;key app="EN" db-id="s2rddv5vmfva0mezts4x55zvs5f2addpsatf" timestamp="1394155059"&gt;990&lt;/key&gt;&lt;/foreign-keys&gt;&lt;ref-type name="Book Section"&gt;5&lt;/ref-type&gt;&lt;contributors&gt;&lt;authors&gt;&lt;author&gt;Lambert, Patricia M.&lt;/author&gt;&lt;/authors&gt;&lt;secondary-authors&gt;&lt;author&gt;Billman, Brian R.&lt;/author&gt;&lt;/secondary-authors&gt;&lt;/contributors&gt;&lt;titles&gt;&lt;title&gt;Human Skeletal Remains&lt;/title&gt;&lt;secondary-title&gt;The Puebloan Occupation of the Ute Mountain Piedmont, Volume 5: Environmental and Bioarchaeological Studies&lt;/secondary-title&gt;&lt;short-title&gt;Human Skeletal Remains&lt;/short-title&gt;&lt;/titles&gt;&lt;pages&gt;111--161&lt;/pages&gt;&lt;dates&gt;&lt;year&gt;1998&lt;/year&gt;&lt;/dates&gt;&lt;publisher&gt;Soil Systems Publications in Archaeology No. 22, Soil Systems, Inc., Phoenix&lt;/publisher&gt;&lt;label&gt;Lambert199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B1187E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5190691" w14:textId="5F3B4C1A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Mesa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Verd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gramStart"/>
            <w:r>
              <w:rPr>
                <w:rFonts w:ascii="Times New Roman" w:hAnsi="Times New Roman" w:cs="Times New Roman"/>
                <w:b w:val="0"/>
                <w:vertAlign w:val="superscript"/>
              </w:rPr>
              <w:t>,h</w:t>
            </w:r>
            <w:proofErr w:type="spellEnd"/>
            <w:proofErr w:type="gramEnd"/>
          </w:p>
        </w:tc>
        <w:tc>
          <w:tcPr>
            <w:tcW w:w="591" w:type="pct"/>
            <w:shd w:val="clear" w:color="auto" w:fill="auto"/>
          </w:tcPr>
          <w:p w14:paraId="6C1DAF42" w14:textId="721CE6E2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9D954DD" w14:textId="553D052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80</w:t>
            </w:r>
          </w:p>
        </w:tc>
        <w:tc>
          <w:tcPr>
            <w:tcW w:w="337" w:type="pct"/>
            <w:shd w:val="clear" w:color="auto" w:fill="auto"/>
          </w:tcPr>
          <w:p w14:paraId="31996CB1" w14:textId="4742E3B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.21</w:t>
            </w:r>
          </w:p>
        </w:tc>
        <w:tc>
          <w:tcPr>
            <w:tcW w:w="337" w:type="pct"/>
            <w:shd w:val="clear" w:color="auto" w:fill="auto"/>
          </w:tcPr>
          <w:p w14:paraId="65EB83F0" w14:textId="1E5BE56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75</w:t>
            </w:r>
          </w:p>
        </w:tc>
        <w:tc>
          <w:tcPr>
            <w:tcW w:w="337" w:type="pct"/>
            <w:shd w:val="clear" w:color="auto" w:fill="auto"/>
          </w:tcPr>
          <w:p w14:paraId="17316C86" w14:textId="3DD7874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46</w:t>
            </w:r>
          </w:p>
        </w:tc>
        <w:tc>
          <w:tcPr>
            <w:tcW w:w="310" w:type="pct"/>
            <w:shd w:val="clear" w:color="auto" w:fill="auto"/>
          </w:tcPr>
          <w:p w14:paraId="5E1D1E74" w14:textId="276293CE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2</w:t>
            </w:r>
          </w:p>
        </w:tc>
        <w:tc>
          <w:tcPr>
            <w:tcW w:w="337" w:type="pct"/>
            <w:shd w:val="clear" w:color="auto" w:fill="auto"/>
          </w:tcPr>
          <w:p w14:paraId="4DE800DD" w14:textId="1C4C4A8E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.3</w:t>
            </w:r>
          </w:p>
        </w:tc>
        <w:tc>
          <w:tcPr>
            <w:tcW w:w="337" w:type="pct"/>
            <w:shd w:val="clear" w:color="auto" w:fill="auto"/>
          </w:tcPr>
          <w:p w14:paraId="74C25800" w14:textId="35D4F304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78</w:t>
            </w:r>
          </w:p>
        </w:tc>
        <w:tc>
          <w:tcPr>
            <w:tcW w:w="522" w:type="pct"/>
            <w:shd w:val="clear" w:color="auto" w:fill="auto"/>
          </w:tcPr>
          <w:p w14:paraId="1E2636D0" w14:textId="7A713348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tin&lt;/Author&gt;&lt;Year&gt;2012&lt;/Year&gt;&lt;RecNum&gt;1044&lt;/RecNum&gt;&lt;DisplayText&gt;[66]&lt;/DisplayText&gt;&lt;record&gt;&lt;rec-number&gt;1044&lt;/rec-number&gt;&lt;foreign-keys&gt;&lt;key app="EN" db-id="s2rddv5vmfva0mezts4x55zvs5f2addpsatf" timestamp="1394155059"&gt;1044&lt;/key&gt;&lt;/foreign-keys&gt;&lt;ref-type name="Generic"&gt;13&lt;/ref-type&gt;&lt;contributors&gt;&lt;authors&gt;&lt;author&gt;Martin, Debra L.&lt;/author&gt;&lt;/authors&gt;&lt;/contributors&gt;&lt;titles&gt;&lt;title&gt;Mesa Verde Burial Data&lt;/title&gt;&lt;short-title&gt;Mesa Verde Burial Data&lt;/short-title&gt;&lt;/titles&gt;&lt;dates&gt;&lt;year&gt;2012&lt;/year&gt;&lt;/dates&gt;&lt;publisher&gt;Personal Communication&lt;/publisher&gt;&lt;label&gt;Martin2012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0FC1F0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4DFF746" w14:textId="73CA5F8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orthern San Jua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4F1E1C3C" w14:textId="59D26123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12E018A" w14:textId="20FA90C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6CFDD981" w14:textId="6C27654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34</w:t>
            </w:r>
          </w:p>
        </w:tc>
        <w:tc>
          <w:tcPr>
            <w:tcW w:w="337" w:type="pct"/>
            <w:shd w:val="clear" w:color="auto" w:fill="auto"/>
          </w:tcPr>
          <w:p w14:paraId="618E29EA" w14:textId="467D707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54</w:t>
            </w:r>
          </w:p>
        </w:tc>
        <w:tc>
          <w:tcPr>
            <w:tcW w:w="337" w:type="pct"/>
            <w:shd w:val="clear" w:color="auto" w:fill="auto"/>
          </w:tcPr>
          <w:p w14:paraId="25EAE02F" w14:textId="106E59D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80</w:t>
            </w:r>
          </w:p>
        </w:tc>
        <w:tc>
          <w:tcPr>
            <w:tcW w:w="310" w:type="pct"/>
            <w:shd w:val="clear" w:color="auto" w:fill="auto"/>
          </w:tcPr>
          <w:p w14:paraId="3EA72D50" w14:textId="0BCD0514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85</w:t>
            </w:r>
          </w:p>
        </w:tc>
        <w:tc>
          <w:tcPr>
            <w:tcW w:w="337" w:type="pct"/>
            <w:shd w:val="clear" w:color="auto" w:fill="auto"/>
          </w:tcPr>
          <w:p w14:paraId="42E1BC99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CB2F0C2" w14:textId="5876066F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E821F6B" w14:textId="25441F9B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E81E43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DEEFB24" w14:textId="44F0628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Ute Mountain Piedmont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Lat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4255318" w14:textId="76E5716D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6F19057" w14:textId="4790778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5C3B4487" w14:textId="3E66628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7" w:type="pct"/>
            <w:shd w:val="clear" w:color="auto" w:fill="auto"/>
          </w:tcPr>
          <w:p w14:paraId="68C0D099" w14:textId="55509EA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480F6A74" w14:textId="7479177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10" w:type="pct"/>
            <w:shd w:val="clear" w:color="auto" w:fill="auto"/>
          </w:tcPr>
          <w:p w14:paraId="1273BB10" w14:textId="53488F6E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00</w:t>
            </w:r>
          </w:p>
        </w:tc>
        <w:tc>
          <w:tcPr>
            <w:tcW w:w="337" w:type="pct"/>
            <w:shd w:val="clear" w:color="auto" w:fill="auto"/>
          </w:tcPr>
          <w:p w14:paraId="32A3EAF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5BC8496" w14:textId="690CFF1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CDBFCE5" w14:textId="0FAD5DD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ambert&lt;/Author&gt;&lt;Year&gt;1998&lt;/Year&gt;&lt;RecNum&gt;990&lt;/RecNum&gt;&lt;DisplayText&gt;[65]&lt;/DisplayText&gt;&lt;record&gt;&lt;rec-number&gt;990&lt;/rec-number&gt;&lt;foreign-keys&gt;&lt;key app="EN" db-id="s2rddv5vmfva0mezts4x55zvs5f2addpsatf" timestamp="1394155059"&gt;990&lt;/key&gt;&lt;/foreign-keys&gt;&lt;ref-type name="Book Section"&gt;5&lt;/ref-type&gt;&lt;contributors&gt;&lt;authors&gt;&lt;author&gt;Lambert, Patricia M.&lt;/author&gt;&lt;/authors&gt;&lt;secondary-authors&gt;&lt;author&gt;Billman, Brian R.&lt;/author&gt;&lt;/secondary-authors&gt;&lt;/contributors&gt;&lt;titles&gt;&lt;title&gt;Human Skeletal Remains&lt;/title&gt;&lt;secondary-title&gt;The Puebloan Occupation of the Ute Mountain Piedmont, Volume 5: Environmental and Bioarchaeological Studies&lt;/secondary-title&gt;&lt;short-title&gt;Human Skeletal Remains&lt;/short-title&gt;&lt;/titles&gt;&lt;pages&gt;111--161&lt;/pages&gt;&lt;dates&gt;&lt;year&gt;1998&lt;/year&gt;&lt;/dates&gt;&lt;publisher&gt;Soil Systems Publications in Archaeology No. 22, Soil Systems, Inc., Phoenix&lt;/publisher&gt;&lt;label&gt;Lambert199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9133816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92CAB82" w14:textId="6D825B18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Northern San Jua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</w:p>
        </w:tc>
        <w:tc>
          <w:tcPr>
            <w:tcW w:w="591" w:type="pct"/>
            <w:shd w:val="clear" w:color="auto" w:fill="auto"/>
          </w:tcPr>
          <w:p w14:paraId="11BC5D84" w14:textId="5B3D4A2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025C48C7" w14:textId="0C459AE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2960BA22" w14:textId="78DE1B1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.02</w:t>
            </w:r>
          </w:p>
        </w:tc>
        <w:tc>
          <w:tcPr>
            <w:tcW w:w="337" w:type="pct"/>
            <w:shd w:val="clear" w:color="auto" w:fill="auto"/>
          </w:tcPr>
          <w:p w14:paraId="7ED17AE6" w14:textId="10E4796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.47</w:t>
            </w:r>
          </w:p>
        </w:tc>
        <w:tc>
          <w:tcPr>
            <w:tcW w:w="337" w:type="pct"/>
            <w:shd w:val="clear" w:color="auto" w:fill="auto"/>
          </w:tcPr>
          <w:p w14:paraId="4564C483" w14:textId="64854CC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.55</w:t>
            </w:r>
          </w:p>
        </w:tc>
        <w:tc>
          <w:tcPr>
            <w:tcW w:w="310" w:type="pct"/>
            <w:shd w:val="clear" w:color="auto" w:fill="auto"/>
          </w:tcPr>
          <w:p w14:paraId="45D3B247" w14:textId="21B34D86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3</w:t>
            </w:r>
          </w:p>
        </w:tc>
        <w:tc>
          <w:tcPr>
            <w:tcW w:w="337" w:type="pct"/>
            <w:shd w:val="clear" w:color="auto" w:fill="auto"/>
          </w:tcPr>
          <w:p w14:paraId="2ED615C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4FA9BDB" w14:textId="5579704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56B1BB7" w14:textId="503E212C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0B413C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9810A4F" w14:textId="53E9955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Mesa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Verd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gramStart"/>
            <w:r>
              <w:rPr>
                <w:rFonts w:ascii="Times New Roman" w:hAnsi="Times New Roman" w:cs="Times New Roman"/>
                <w:b w:val="0"/>
                <w:vertAlign w:val="superscript"/>
              </w:rPr>
              <w:t>,h</w:t>
            </w:r>
            <w:proofErr w:type="spellEnd"/>
            <w:proofErr w:type="gramEnd"/>
          </w:p>
        </w:tc>
        <w:tc>
          <w:tcPr>
            <w:tcW w:w="591" w:type="pct"/>
            <w:shd w:val="clear" w:color="auto" w:fill="auto"/>
          </w:tcPr>
          <w:p w14:paraId="56753251" w14:textId="59526ED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918416A" w14:textId="65557B1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60</w:t>
            </w:r>
          </w:p>
        </w:tc>
        <w:tc>
          <w:tcPr>
            <w:tcW w:w="337" w:type="pct"/>
            <w:shd w:val="clear" w:color="auto" w:fill="auto"/>
          </w:tcPr>
          <w:p w14:paraId="6292603D" w14:textId="7BC364C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1.07</w:t>
            </w:r>
          </w:p>
        </w:tc>
        <w:tc>
          <w:tcPr>
            <w:tcW w:w="337" w:type="pct"/>
            <w:shd w:val="clear" w:color="auto" w:fill="auto"/>
          </w:tcPr>
          <w:p w14:paraId="2482F11C" w14:textId="2812A92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21</w:t>
            </w:r>
          </w:p>
        </w:tc>
        <w:tc>
          <w:tcPr>
            <w:tcW w:w="337" w:type="pct"/>
            <w:shd w:val="clear" w:color="auto" w:fill="auto"/>
          </w:tcPr>
          <w:p w14:paraId="4E6876B1" w14:textId="68E02CF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.86</w:t>
            </w:r>
          </w:p>
        </w:tc>
        <w:tc>
          <w:tcPr>
            <w:tcW w:w="310" w:type="pct"/>
            <w:shd w:val="clear" w:color="auto" w:fill="auto"/>
          </w:tcPr>
          <w:p w14:paraId="189E54FF" w14:textId="76B1C9FE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8</w:t>
            </w:r>
          </w:p>
        </w:tc>
        <w:tc>
          <w:tcPr>
            <w:tcW w:w="337" w:type="pct"/>
            <w:shd w:val="clear" w:color="auto" w:fill="auto"/>
          </w:tcPr>
          <w:p w14:paraId="33E16C58" w14:textId="59498C23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08</w:t>
            </w:r>
          </w:p>
        </w:tc>
        <w:tc>
          <w:tcPr>
            <w:tcW w:w="337" w:type="pct"/>
            <w:shd w:val="clear" w:color="auto" w:fill="auto"/>
          </w:tcPr>
          <w:p w14:paraId="27026D4D" w14:textId="6A91D852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21</w:t>
            </w:r>
          </w:p>
        </w:tc>
        <w:tc>
          <w:tcPr>
            <w:tcW w:w="522" w:type="pct"/>
            <w:shd w:val="clear" w:color="auto" w:fill="auto"/>
          </w:tcPr>
          <w:p w14:paraId="0D2F754F" w14:textId="3185A3EA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tin&lt;/Author&gt;&lt;Year&gt;2012&lt;/Year&gt;&lt;RecNum&gt;1044&lt;/RecNum&gt;&lt;DisplayText&gt;[66]&lt;/DisplayText&gt;&lt;record&gt;&lt;rec-number&gt;1044&lt;/rec-number&gt;&lt;foreign-keys&gt;&lt;key app="EN" db-id="s2rddv5vmfva0mezts4x55zvs5f2addpsatf" timestamp="1394155059"&gt;1044&lt;/key&gt;&lt;/foreign-keys&gt;&lt;ref-type name="Generic"&gt;13&lt;/ref-type&gt;&lt;contributors&gt;&lt;authors&gt;&lt;author&gt;Martin, Debra L.&lt;/author&gt;&lt;/authors&gt;&lt;/contributors&gt;&lt;titles&gt;&lt;title&gt;Mesa Verde Burial Data&lt;/title&gt;&lt;short-title&gt;Mesa Verde Burial Data&lt;/short-title&gt;&lt;/titles&gt;&lt;dates&gt;&lt;year&gt;2012&lt;/year&gt;&lt;/dates&gt;&lt;publisher&gt;Personal Communication&lt;/publisher&gt;&lt;label&gt;Martin2012&lt;/label&gt;&lt;urls&gt;&lt;/urls&gt;&lt;custom3&gt;misc&lt;/custom3&gt;&lt;modified-date&gt;04/09/2013&lt;/modified-date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1CEFB3F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88B4F4E" w14:textId="076566BC" w:rsidR="00BB20F3" w:rsidRPr="00C6122A" w:rsidRDefault="00BB20F3" w:rsidP="009104A0">
            <w:pPr>
              <w:ind w:left="-9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San Juan Basin Area</w:t>
            </w:r>
          </w:p>
        </w:tc>
        <w:tc>
          <w:tcPr>
            <w:tcW w:w="591" w:type="pct"/>
            <w:shd w:val="clear" w:color="auto" w:fill="auto"/>
          </w:tcPr>
          <w:p w14:paraId="436E6556" w14:textId="256DD52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7D3273B3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38D839B" w14:textId="3152B33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6FE823D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CD72916" w14:textId="1CFA813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45502368" w14:textId="77777777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D690B1C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F70F0DD" w14:textId="6A0643EF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E6B34A2" w14:textId="2327F865" w:rsidR="00BB20F3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619EF60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46F7D18" w14:textId="056CA60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Dog Leg Site</w:t>
            </w:r>
          </w:p>
        </w:tc>
        <w:tc>
          <w:tcPr>
            <w:tcW w:w="591" w:type="pct"/>
            <w:shd w:val="clear" w:color="auto" w:fill="auto"/>
          </w:tcPr>
          <w:p w14:paraId="041ED2DF" w14:textId="4A73228B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D8C5DA0" w14:textId="1B60315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90</w:t>
            </w:r>
          </w:p>
        </w:tc>
        <w:tc>
          <w:tcPr>
            <w:tcW w:w="337" w:type="pct"/>
            <w:shd w:val="clear" w:color="auto" w:fill="auto"/>
          </w:tcPr>
          <w:p w14:paraId="7CF087D5" w14:textId="4CB17B2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0</w:t>
            </w:r>
          </w:p>
        </w:tc>
        <w:tc>
          <w:tcPr>
            <w:tcW w:w="337" w:type="pct"/>
            <w:shd w:val="clear" w:color="auto" w:fill="auto"/>
          </w:tcPr>
          <w:p w14:paraId="3297E5E0" w14:textId="6EF1231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85</w:t>
            </w:r>
          </w:p>
        </w:tc>
        <w:tc>
          <w:tcPr>
            <w:tcW w:w="337" w:type="pct"/>
            <w:shd w:val="clear" w:color="auto" w:fill="auto"/>
          </w:tcPr>
          <w:p w14:paraId="085A80A5" w14:textId="398E0D8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65</w:t>
            </w:r>
          </w:p>
        </w:tc>
        <w:tc>
          <w:tcPr>
            <w:tcW w:w="310" w:type="pct"/>
            <w:shd w:val="clear" w:color="auto" w:fill="auto"/>
          </w:tcPr>
          <w:p w14:paraId="1305EB3F" w14:textId="1D9F1DF2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2</w:t>
            </w:r>
          </w:p>
        </w:tc>
        <w:tc>
          <w:tcPr>
            <w:tcW w:w="337" w:type="pct"/>
            <w:shd w:val="clear" w:color="auto" w:fill="auto"/>
          </w:tcPr>
          <w:p w14:paraId="39FF7B93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0512FB4" w14:textId="11DBD823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51E974B" w14:textId="3F04A393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arns&lt;/Author&gt;&lt;Year&gt;1998&lt;/Year&gt;&lt;RecNum&gt;912&lt;/RecNum&gt;&lt;DisplayText&gt;[67]&lt;/DisplayText&gt;&lt;record&gt;&lt;rec-number&gt;912&lt;/rec-number&gt;&lt;foreign-keys&gt;&lt;key app="EN" db-id="s2rddv5vmfva0mezts4x55zvs5f2addpsatf" timestamp="1394155059"&gt;912&lt;/key&gt;&lt;/foreign-keys&gt;&lt;ref-type name="Book Section"&gt;5&lt;/ref-type&gt;&lt;contributors&gt;&lt;authors&gt;&lt;author&gt;Kearns, Timothy M.&lt;/author&gt;&lt;author&gt;Kugler, Chris A.&lt;/author&gt;&lt;author&gt;Stirniman, Paul&lt;/author&gt;&lt;/authors&gt;&lt;secondary-authors&gt;&lt;author&gt;Baugh, T. G.&lt;/author&gt;&lt;author&gt;Kearns, T. M.&lt;/author&gt;&lt;author&gt;Wheeler, C. W.&lt;/author&gt;&lt;/secondary-authors&gt;&lt;/contributors&gt;&lt;titles&gt;&lt;title&gt;The Dog Leg Site (LA 6448): A Basketmaker II Cache Locale in the Southern Chuska Valley, New Mexico&lt;/title&gt;&lt;secondary-title&gt;Pipeline Archaeology 1990-1993: the El Paso Natural Gas North System Expansion Project, New Mexico and Arizona&lt;/secondary-title&gt;&lt;short-title&gt;The Dog Leg Site (LA 6448): A Basketmaker II Cache Locale in the Southern Chuska Valley, New Mexico&lt;/short-title&gt;&lt;/titles&gt;&lt;volume&gt;2: Archaic, Basketmaker II, Protohistoric, and Aceramic Sites in Northwest New Mexico&lt;/volume&gt;&lt;dates&gt;&lt;year&gt;1998&lt;/year&gt;&lt;/dates&gt;&lt;pub-location&gt;Farmington&lt;/pub-location&gt;&lt;publisher&gt;Western Cultural Resource Management Inc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D352E5E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26AEE9E" w14:textId="29F5143D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El Paso Natural Gas Expansion Project, LA 25061</w:t>
            </w:r>
          </w:p>
        </w:tc>
        <w:tc>
          <w:tcPr>
            <w:tcW w:w="591" w:type="pct"/>
            <w:shd w:val="clear" w:color="auto" w:fill="auto"/>
          </w:tcPr>
          <w:p w14:paraId="5B50E52F" w14:textId="3E0112AD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9752859" w14:textId="5452C15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0</w:t>
            </w:r>
          </w:p>
        </w:tc>
        <w:tc>
          <w:tcPr>
            <w:tcW w:w="337" w:type="pct"/>
            <w:shd w:val="clear" w:color="auto" w:fill="auto"/>
          </w:tcPr>
          <w:p w14:paraId="2E99BADF" w14:textId="4FCF4A6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7" w:type="pct"/>
            <w:shd w:val="clear" w:color="auto" w:fill="auto"/>
          </w:tcPr>
          <w:p w14:paraId="5AA2BD00" w14:textId="33DC6AA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67</w:t>
            </w:r>
          </w:p>
        </w:tc>
        <w:tc>
          <w:tcPr>
            <w:tcW w:w="337" w:type="pct"/>
            <w:shd w:val="clear" w:color="auto" w:fill="auto"/>
          </w:tcPr>
          <w:p w14:paraId="3039877C" w14:textId="19A9C74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310" w:type="pct"/>
            <w:shd w:val="clear" w:color="auto" w:fill="auto"/>
          </w:tcPr>
          <w:p w14:paraId="2A0F7BC3" w14:textId="7C4C8C60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17</w:t>
            </w:r>
          </w:p>
        </w:tc>
        <w:tc>
          <w:tcPr>
            <w:tcW w:w="337" w:type="pct"/>
            <w:shd w:val="clear" w:color="auto" w:fill="auto"/>
          </w:tcPr>
          <w:p w14:paraId="102410FC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CD85616" w14:textId="19348D7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F0BA7E8" w14:textId="1ADE3F6E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arns&lt;/Author&gt;&lt;Year&gt;1996&lt;/Year&gt;&lt;RecNum&gt;910&lt;/RecNum&gt;&lt;DisplayText&gt;[68]&lt;/DisplayText&gt;&lt;record&gt;&lt;rec-number&gt;910&lt;/rec-number&gt;&lt;foreign-keys&gt;&lt;key app="EN" db-id="s2rddv5vmfva0mezts4x55zvs5f2addpsatf" timestamp="1394155059"&gt;910&lt;/key&gt;&lt;/foreign-keys&gt;&lt;ref-type name="Report"&gt;27&lt;/ref-type&gt;&lt;contributors&gt;&lt;authors&gt;&lt;author&gt;Kearns, T imothy M.&lt;/author&gt;&lt;/authors&gt;&lt;secondary-authors&gt;&lt;author&gt;Flores, Pilar&lt;/author&gt;&lt;author&gt;Kearns, Timothy M.&lt;/author&gt;&lt;/secondary-authors&gt;&lt;/contributors&gt;&lt;titles&gt;&lt;title&gt;An Initial Assessment of Anasazi Mortuary Behavior in the Southern Chuska Valley, New Mexico&lt;/title&gt;&lt;secondary-title&gt;Pipeline Archaeology 1190-1993: The El Paso Natural Gas North System Expansion Project, New Mexico and Arizona&lt;/secondary-title&gt;&lt;short-title&gt;An Initial Assessment of Anasazi Mortuary Behavior in the Southern Chuska Valley, New Mexico&lt;/short-title&gt;&lt;/titles&gt;&lt;pages&gt;119-166&lt;/pages&gt;&lt;volume&gt;X&lt;/volume&gt;&lt;number&gt;93002&lt;/number&gt;&lt;dates&gt;&lt;year&gt;1996&lt;/year&gt;&lt;/dates&gt;&lt;pub-location&gt;Farmington, NM&lt;/pub-location&gt;&lt;publisher&gt;Western Cultual Resource Management, Inc.&lt;/publisher&gt;&lt;isbn&gt;WCRM(F)074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5694D1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0ADF803" w14:textId="1BD2EA2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El Paso Natural Gas Expansion Project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ketmaker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III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D107C28" w14:textId="4A364B11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C77E80B" w14:textId="05CFC01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0</w:t>
            </w:r>
          </w:p>
        </w:tc>
        <w:tc>
          <w:tcPr>
            <w:tcW w:w="337" w:type="pct"/>
            <w:shd w:val="clear" w:color="auto" w:fill="auto"/>
          </w:tcPr>
          <w:p w14:paraId="5F0DBBD8" w14:textId="4F38984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2CEC431C" w14:textId="3A16342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7ED74363" w14:textId="214DC44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10" w:type="pct"/>
            <w:shd w:val="clear" w:color="auto" w:fill="auto"/>
          </w:tcPr>
          <w:p w14:paraId="23413257" w14:textId="1FB2394F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43</w:t>
            </w:r>
          </w:p>
        </w:tc>
        <w:tc>
          <w:tcPr>
            <w:tcW w:w="337" w:type="pct"/>
            <w:shd w:val="clear" w:color="auto" w:fill="auto"/>
          </w:tcPr>
          <w:p w14:paraId="35F6E54F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E9F4000" w14:textId="52AC459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734F35F" w14:textId="4E2B2BCF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arns&lt;/Author&gt;&lt;Year&gt;1996&lt;/Year&gt;&lt;RecNum&gt;910&lt;/RecNum&gt;&lt;DisplayText&gt;[68]&lt;/DisplayText&gt;&lt;record&gt;&lt;rec-number&gt;910&lt;/rec-number&gt;&lt;foreign-keys&gt;&lt;key app="EN" db-id="s2rddv5vmfva0mezts4x55zvs5f2addpsatf" timestamp="1394155059"&gt;910&lt;/key&gt;&lt;/foreign-keys&gt;&lt;ref-type name="Report"&gt;27&lt;/ref-type&gt;&lt;contributors&gt;&lt;authors&gt;&lt;author&gt;Kearns, T imothy M.&lt;/author&gt;&lt;/authors&gt;&lt;secondary-authors&gt;&lt;author&gt;Flores, Pilar&lt;/author&gt;&lt;author&gt;Kearns, Timothy M.&lt;/author&gt;&lt;/secondary-authors&gt;&lt;/contributors&gt;&lt;titles&gt;&lt;title&gt;An Initial Assessment of Anasazi Mortuary Behavior in the Southern Chuska Valley, New Mexico&lt;/title&gt;&lt;secondary-title&gt;Pipeline Archaeology 1190-1993: The El Paso Natural Gas North System Expansion Project, New Mexico and Arizona&lt;/secondary-title&gt;&lt;short-title&gt;An Initial Assessment of Anasazi Mortuary Behavior in the Southern Chuska Valley, New Mexico&lt;/short-title&gt;&lt;/titles&gt;&lt;pages&gt;119-166&lt;/pages&gt;&lt;volume&gt;X&lt;/volume&gt;&lt;number&gt;93002&lt;/number&gt;&lt;dates&gt;&lt;year&gt;1996&lt;/year&gt;&lt;/dates&gt;&lt;pub-location&gt;Farmington, NM&lt;/pub-location&gt;&lt;publisher&gt;Western Cultual Resource Management, Inc.&lt;/publisher&gt;&lt;isbn&gt;WCRM(F)074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96CDC38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D9A0566" w14:textId="16A0D52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Ju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8CE049B" w14:textId="1FEAAB50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2936D2D" w14:textId="0E08B62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0</w:t>
            </w:r>
          </w:p>
        </w:tc>
        <w:tc>
          <w:tcPr>
            <w:tcW w:w="337" w:type="pct"/>
            <w:shd w:val="clear" w:color="auto" w:fill="auto"/>
          </w:tcPr>
          <w:p w14:paraId="5CD01A08" w14:textId="4935E9C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63</w:t>
            </w:r>
          </w:p>
        </w:tc>
        <w:tc>
          <w:tcPr>
            <w:tcW w:w="337" w:type="pct"/>
            <w:shd w:val="clear" w:color="auto" w:fill="auto"/>
          </w:tcPr>
          <w:p w14:paraId="36839812" w14:textId="00DB039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23</w:t>
            </w:r>
          </w:p>
        </w:tc>
        <w:tc>
          <w:tcPr>
            <w:tcW w:w="337" w:type="pct"/>
            <w:shd w:val="clear" w:color="auto" w:fill="auto"/>
          </w:tcPr>
          <w:p w14:paraId="716DCB58" w14:textId="3F6EE1E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40</w:t>
            </w:r>
          </w:p>
        </w:tc>
        <w:tc>
          <w:tcPr>
            <w:tcW w:w="310" w:type="pct"/>
            <w:shd w:val="clear" w:color="auto" w:fill="auto"/>
          </w:tcPr>
          <w:p w14:paraId="1C1EE2E3" w14:textId="134D5E0C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9</w:t>
            </w:r>
          </w:p>
        </w:tc>
        <w:tc>
          <w:tcPr>
            <w:tcW w:w="337" w:type="pct"/>
            <w:shd w:val="clear" w:color="auto" w:fill="auto"/>
          </w:tcPr>
          <w:p w14:paraId="1E4F5AD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C082631" w14:textId="5BC7E2A9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7F2D1F0" w14:textId="20D7D865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7511CF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42997A7" w14:textId="0B2FD96D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El Paso Natural Gas Expansion Project, Lat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ketmaker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III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AABABC6" w14:textId="08BAD144" w:rsidR="00BB20F3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6E9970F" w14:textId="7F41C04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0</w:t>
            </w:r>
          </w:p>
        </w:tc>
        <w:tc>
          <w:tcPr>
            <w:tcW w:w="337" w:type="pct"/>
            <w:shd w:val="clear" w:color="auto" w:fill="auto"/>
          </w:tcPr>
          <w:p w14:paraId="0A54E2E9" w14:textId="3455596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37" w:type="pct"/>
            <w:shd w:val="clear" w:color="auto" w:fill="auto"/>
          </w:tcPr>
          <w:p w14:paraId="7591AA8E" w14:textId="6D25D91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50</w:t>
            </w:r>
          </w:p>
        </w:tc>
        <w:tc>
          <w:tcPr>
            <w:tcW w:w="337" w:type="pct"/>
            <w:shd w:val="clear" w:color="auto" w:fill="auto"/>
          </w:tcPr>
          <w:p w14:paraId="70490657" w14:textId="1BDE4C0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50</w:t>
            </w:r>
          </w:p>
        </w:tc>
        <w:tc>
          <w:tcPr>
            <w:tcW w:w="310" w:type="pct"/>
            <w:shd w:val="clear" w:color="auto" w:fill="auto"/>
          </w:tcPr>
          <w:p w14:paraId="3C852214" w14:textId="569CE314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9</w:t>
            </w:r>
          </w:p>
        </w:tc>
        <w:tc>
          <w:tcPr>
            <w:tcW w:w="337" w:type="pct"/>
            <w:shd w:val="clear" w:color="auto" w:fill="auto"/>
          </w:tcPr>
          <w:p w14:paraId="577F2656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DC84FB2" w14:textId="655DB895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A793773" w14:textId="187189E1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arns&lt;/Author&gt;&lt;Year&gt;1996&lt;/Year&gt;&lt;RecNum&gt;910&lt;/RecNum&gt;&lt;DisplayText&gt;[68]&lt;/DisplayText&gt;&lt;record&gt;&lt;rec-number&gt;910&lt;/rec-number&gt;&lt;foreign-keys&gt;&lt;key app="EN" db-id="s2rddv5vmfva0mezts4x55zvs5f2addpsatf" timestamp="1394155059"&gt;910&lt;/key&gt;&lt;/foreign-keys&gt;&lt;ref-type name="Report"&gt;27&lt;/ref-type&gt;&lt;contributors&gt;&lt;authors&gt;&lt;author&gt;Kearns, T imothy M.&lt;/author&gt;&lt;/authors&gt;&lt;secondary-authors&gt;&lt;author&gt;Flores, Pilar&lt;/author&gt;&lt;author&gt;Kearns, Timothy M.&lt;/author&gt;&lt;/secondary-authors&gt;&lt;/contributors&gt;&lt;titles&gt;&lt;title&gt;An Initial Assessment of Anasazi Mortuary Behavior in the Southern Chuska Valley, New Mexico&lt;/title&gt;&lt;secondary-title&gt;Pipeline Archaeology 1190-1993: The El Paso Natural Gas North System Expansion Project, New Mexico and Arizona&lt;/secondary-title&gt;&lt;short-title&gt;An Initial Assessment of Anasazi Mortuary Behavior in the Southern Chuska Valley, New Mexico&lt;/short-title&gt;&lt;/titles&gt;&lt;pages&gt;119-166&lt;/pages&gt;&lt;volume&gt;X&lt;/volume&gt;&lt;number&gt;93002&lt;/number&gt;&lt;dates&gt;&lt;year&gt;1996&lt;/year&gt;&lt;/dates&gt;&lt;pub-location&gt;Farmington, NM&lt;/pub-location&gt;&lt;publisher&gt;Western Cultual Resource Management, Inc.&lt;/publisher&gt;&lt;isbn&gt;WCRM(F)074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876BBF2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62B9CB6" w14:textId="5777A6B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Ju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227E6A1" w14:textId="01FACFD6" w:rsidR="00BB20F3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FC799A3" w14:textId="187B2FA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0</w:t>
            </w:r>
          </w:p>
        </w:tc>
        <w:tc>
          <w:tcPr>
            <w:tcW w:w="337" w:type="pct"/>
            <w:shd w:val="clear" w:color="auto" w:fill="auto"/>
          </w:tcPr>
          <w:p w14:paraId="175DD251" w14:textId="4954429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34</w:t>
            </w:r>
          </w:p>
        </w:tc>
        <w:tc>
          <w:tcPr>
            <w:tcW w:w="337" w:type="pct"/>
            <w:shd w:val="clear" w:color="auto" w:fill="auto"/>
          </w:tcPr>
          <w:p w14:paraId="055A2793" w14:textId="6006901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09</w:t>
            </w:r>
          </w:p>
        </w:tc>
        <w:tc>
          <w:tcPr>
            <w:tcW w:w="337" w:type="pct"/>
            <w:shd w:val="clear" w:color="auto" w:fill="auto"/>
          </w:tcPr>
          <w:p w14:paraId="6EACE414" w14:textId="3A17062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25</w:t>
            </w:r>
          </w:p>
        </w:tc>
        <w:tc>
          <w:tcPr>
            <w:tcW w:w="310" w:type="pct"/>
            <w:shd w:val="clear" w:color="auto" w:fill="auto"/>
          </w:tcPr>
          <w:p w14:paraId="79B6BD83" w14:textId="5BC062AF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337" w:type="pct"/>
            <w:shd w:val="clear" w:color="auto" w:fill="auto"/>
          </w:tcPr>
          <w:p w14:paraId="32D3055C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A8EABD5" w14:textId="43EE94E6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2913A4E" w14:textId="1971A95C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9FC261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7DCD86B" w14:textId="331E0093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an Juan Basin Burials</w:t>
            </w:r>
          </w:p>
        </w:tc>
        <w:tc>
          <w:tcPr>
            <w:tcW w:w="591" w:type="pct"/>
            <w:shd w:val="clear" w:color="auto" w:fill="auto"/>
          </w:tcPr>
          <w:p w14:paraId="6E6783FE" w14:textId="0E03E5B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143FA2AF" w14:textId="48DFDFE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0</w:t>
            </w:r>
          </w:p>
        </w:tc>
        <w:tc>
          <w:tcPr>
            <w:tcW w:w="337" w:type="pct"/>
            <w:shd w:val="clear" w:color="auto" w:fill="auto"/>
          </w:tcPr>
          <w:p w14:paraId="6850CD58" w14:textId="408AE00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37" w:type="pct"/>
            <w:shd w:val="clear" w:color="auto" w:fill="auto"/>
          </w:tcPr>
          <w:p w14:paraId="7EE28487" w14:textId="76D2990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53032DE5" w14:textId="2053D1B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10" w:type="pct"/>
            <w:shd w:val="clear" w:color="auto" w:fill="auto"/>
          </w:tcPr>
          <w:p w14:paraId="3C0497F6" w14:textId="6D441532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1</w:t>
            </w:r>
          </w:p>
        </w:tc>
        <w:tc>
          <w:tcPr>
            <w:tcW w:w="337" w:type="pct"/>
            <w:shd w:val="clear" w:color="auto" w:fill="auto"/>
          </w:tcPr>
          <w:p w14:paraId="54DA659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01CA993" w14:textId="6481710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746962E" w14:textId="3B13E4D5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rrmann&lt;/Author&gt;&lt;Year&gt;1993&lt;/Year&gt;&lt;RecNum&gt;853&lt;/RecNum&gt;&lt;DisplayText&gt;[69]&lt;/DisplayText&gt;&lt;record&gt;&lt;rec-number&gt;853&lt;/rec-number&gt;&lt;foreign-keys&gt;&lt;key app="EN" db-id="s2rddv5vmfva0mezts4x55zvs5f2addpsatf" timestamp="1394155059"&gt;853&lt;/key&gt;&lt;/foreign-keys&gt;&lt;ref-type name="Book Section"&gt;5&lt;/ref-type&gt;&lt;contributors&gt;&lt;authors&gt;&lt;author&gt;Herrmann, Nicholas P.&lt;/author&gt;&lt;/authors&gt;&lt;secondary-authors&gt;&lt;author&gt;Herrmann, Nicholas P.&lt;/author&gt;&lt;author&gt;Ogilvie, Marsha D.&lt;/author&gt;&lt;author&gt;Hilton, Charles E.&lt;/author&gt;&lt;author&gt;Brown, Kenneth L.&lt;/author&gt;&lt;/secondary-authors&gt;&lt;/contributors&gt;&lt;titles&gt;&lt;title&gt;Burial Descriptions&lt;/title&gt;&lt;secondary-title&gt;Across the Colorado Plateau: Anthropological Studies for the Transwestern Pipeline Expansion Project&lt;/secondary-title&gt;&lt;short-title&gt;Burial Descriptions.&lt;/short-title&gt;&lt;/titles&gt;&lt;pages&gt;11-32&lt;/pages&gt;&lt;volume&gt;18: Human Remains and Burial Goods&lt;/volume&gt;&lt;dates&gt;&lt;year&gt;1993&lt;/year&gt;&lt;/dates&gt;&lt;pub-location&gt;Albuquerque&lt;/pub-location&gt;&lt;publisher&gt;Maxwell Museum of Anthropology, University of New Mexico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E2597FC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3BD68CB" w14:textId="2108E53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Three-C Site</w:t>
            </w:r>
          </w:p>
        </w:tc>
        <w:tc>
          <w:tcPr>
            <w:tcW w:w="591" w:type="pct"/>
            <w:shd w:val="clear" w:color="auto" w:fill="auto"/>
          </w:tcPr>
          <w:p w14:paraId="3469FA08" w14:textId="46904DF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0A9C6EB" w14:textId="4F9C75C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0</w:t>
            </w:r>
          </w:p>
        </w:tc>
        <w:tc>
          <w:tcPr>
            <w:tcW w:w="337" w:type="pct"/>
            <w:shd w:val="clear" w:color="auto" w:fill="auto"/>
          </w:tcPr>
          <w:p w14:paraId="6C41002F" w14:textId="2AC1A2E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37" w:type="pct"/>
            <w:shd w:val="clear" w:color="auto" w:fill="auto"/>
          </w:tcPr>
          <w:p w14:paraId="14B0EA9C" w14:textId="0846414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62252CED" w14:textId="4AA0771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10" w:type="pct"/>
            <w:shd w:val="clear" w:color="auto" w:fill="auto"/>
          </w:tcPr>
          <w:p w14:paraId="47395A29" w14:textId="5B0BC11F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3</w:t>
            </w:r>
          </w:p>
        </w:tc>
        <w:tc>
          <w:tcPr>
            <w:tcW w:w="337" w:type="pct"/>
            <w:shd w:val="clear" w:color="auto" w:fill="auto"/>
          </w:tcPr>
          <w:p w14:paraId="58F0603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5D2FF38" w14:textId="5977832E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E44BD78" w14:textId="11B6D9E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kins&lt;/Author&gt;&lt;Year&gt;1986&lt;/Year&gt;&lt;RecNum&gt;527&lt;/RecNum&gt;&lt;DisplayText&gt;[70]&lt;/DisplayText&gt;&lt;record&gt;&lt;rec-number&gt;527&lt;/rec-number&gt;&lt;foreign-keys&gt;&lt;key app="EN" db-id="s2rddv5vmfva0mezts4x55zvs5f2addpsatf" timestamp="1394155059"&gt;527&lt;/key&gt;&lt;/foreign-keys&gt;&lt;ref-type name="Report"&gt;27&lt;/ref-type&gt;&lt;contributors&gt;&lt;authors&gt;&lt;author&gt;Akins, Nancy J.&lt;/author&gt;&lt;/authors&gt;&lt;/contributors&gt;&lt;titles&gt;&lt;title&gt;A Biocultural Approach to Human Burials from Chaco Canyon, New Mexico&lt;/title&gt;&lt;short-title&gt;A Biocultural Approach to Human Burials from Chaco Canyon, New Mexico&lt;/short-title&gt;&lt;/titles&gt;&lt;dates&gt;&lt;year&gt;1986&lt;/year&gt;&lt;/dates&gt;&lt;publisher&gt;Reports of the Chaco Center Issue 9, Branch of Cultural Research, U.S. Department of Interior, National Park Service, Santa Fe&lt;/publisher&gt;&lt;label&gt;Akins1986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C73941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C74D74D" w14:textId="0B40A4DE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Upper Puerco River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urials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9746C4F" w14:textId="290BB4DA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26BCEAE" w14:textId="405F589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5</w:t>
            </w:r>
          </w:p>
        </w:tc>
        <w:tc>
          <w:tcPr>
            <w:tcW w:w="337" w:type="pct"/>
            <w:shd w:val="clear" w:color="auto" w:fill="auto"/>
          </w:tcPr>
          <w:p w14:paraId="1CE4BF58" w14:textId="6193EF8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17</w:t>
            </w:r>
          </w:p>
        </w:tc>
        <w:tc>
          <w:tcPr>
            <w:tcW w:w="337" w:type="pct"/>
            <w:shd w:val="clear" w:color="auto" w:fill="auto"/>
          </w:tcPr>
          <w:p w14:paraId="0E8D51CD" w14:textId="0A42BAB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17</w:t>
            </w:r>
          </w:p>
        </w:tc>
        <w:tc>
          <w:tcPr>
            <w:tcW w:w="337" w:type="pct"/>
            <w:shd w:val="clear" w:color="auto" w:fill="auto"/>
          </w:tcPr>
          <w:p w14:paraId="5E87D17E" w14:textId="0905E75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310" w:type="pct"/>
            <w:shd w:val="clear" w:color="auto" w:fill="auto"/>
          </w:tcPr>
          <w:p w14:paraId="1B7CB0D2" w14:textId="520E11A8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5</w:t>
            </w:r>
          </w:p>
        </w:tc>
        <w:tc>
          <w:tcPr>
            <w:tcW w:w="337" w:type="pct"/>
            <w:shd w:val="clear" w:color="auto" w:fill="auto"/>
          </w:tcPr>
          <w:p w14:paraId="59F28E0E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5427EEC" w14:textId="18A70188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9982296" w14:textId="5C777F9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rrmann&lt;/Author&gt;&lt;Year&gt;1993&lt;/Year&gt;&lt;RecNum&gt;853&lt;/RecNum&gt;&lt;DisplayText&gt;[69]&lt;/DisplayText&gt;&lt;record&gt;&lt;rec-number&gt;853&lt;/rec-number&gt;&lt;foreign-keys&gt;&lt;key app="EN" db-id="s2rddv5vmfva0mezts4x55zvs5f2addpsatf" timestamp="1394155059"&gt;853&lt;/key&gt;&lt;/foreign-keys&gt;&lt;ref-type name="Book Section"&gt;5&lt;/ref-type&gt;&lt;contributors&gt;&lt;authors&gt;&lt;author&gt;Herrmann, Nicholas P.&lt;/author&gt;&lt;/authors&gt;&lt;secondary-authors&gt;&lt;author&gt;Herrmann, Nicholas P.&lt;/author&gt;&lt;author&gt;Ogilvie, Marsha D.&lt;/author&gt;&lt;author&gt;Hilton, Charles E.&lt;/author&gt;&lt;author&gt;Brown, Kenneth L.&lt;/author&gt;&lt;/secondary-authors&gt;&lt;/contributors&gt;&lt;titles&gt;&lt;title&gt;Burial Descriptions&lt;/title&gt;&lt;secondary-title&gt;Across the Colorado Plateau: Anthropological Studies for the Transwestern Pipeline Expansion Project&lt;/secondary-title&gt;&lt;short-title&gt;Burial Descriptions.&lt;/short-title&gt;&lt;/titles&gt;&lt;pages&gt;11-32&lt;/pages&gt;&lt;volume&gt;18: Human Remains and Burial Goods&lt;/volume&gt;&lt;dates&gt;&lt;year&gt;1993&lt;/year&gt;&lt;/dates&gt;&lt;pub-location&gt;Albuquerque&lt;/pub-location&gt;&lt;publisher&gt;Maxwell Museum of Anthropology, University of New Mexico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8C0DB3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1171E17" w14:textId="29A1F38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Ju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EEA3737" w14:textId="4125EAE8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A55112B" w14:textId="24D6780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0</w:t>
            </w:r>
          </w:p>
        </w:tc>
        <w:tc>
          <w:tcPr>
            <w:tcW w:w="337" w:type="pct"/>
            <w:shd w:val="clear" w:color="auto" w:fill="auto"/>
          </w:tcPr>
          <w:p w14:paraId="5C8096CE" w14:textId="035A00C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2</w:t>
            </w:r>
          </w:p>
        </w:tc>
        <w:tc>
          <w:tcPr>
            <w:tcW w:w="337" w:type="pct"/>
            <w:shd w:val="clear" w:color="auto" w:fill="auto"/>
          </w:tcPr>
          <w:p w14:paraId="4C264429" w14:textId="3D02301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90</w:t>
            </w:r>
          </w:p>
        </w:tc>
        <w:tc>
          <w:tcPr>
            <w:tcW w:w="337" w:type="pct"/>
            <w:shd w:val="clear" w:color="auto" w:fill="auto"/>
          </w:tcPr>
          <w:p w14:paraId="7311C53D" w14:textId="428854E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.10</w:t>
            </w:r>
          </w:p>
        </w:tc>
        <w:tc>
          <w:tcPr>
            <w:tcW w:w="310" w:type="pct"/>
            <w:shd w:val="clear" w:color="auto" w:fill="auto"/>
          </w:tcPr>
          <w:p w14:paraId="0BC8A807" w14:textId="00C8366C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23</w:t>
            </w:r>
          </w:p>
        </w:tc>
        <w:tc>
          <w:tcPr>
            <w:tcW w:w="337" w:type="pct"/>
            <w:shd w:val="clear" w:color="auto" w:fill="auto"/>
          </w:tcPr>
          <w:p w14:paraId="4C4D5835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D0BED95" w14:textId="49408C26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BE2D98E" w14:textId="190F2BB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673380D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5721389" w14:textId="45085164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East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husk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Mountains</w:t>
            </w:r>
          </w:p>
        </w:tc>
        <w:tc>
          <w:tcPr>
            <w:tcW w:w="591" w:type="pct"/>
            <w:shd w:val="clear" w:color="auto" w:fill="auto"/>
          </w:tcPr>
          <w:p w14:paraId="1464537A" w14:textId="66B1ACB5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7E32797" w14:textId="52C6FF2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0</w:t>
            </w:r>
          </w:p>
        </w:tc>
        <w:tc>
          <w:tcPr>
            <w:tcW w:w="337" w:type="pct"/>
            <w:shd w:val="clear" w:color="auto" w:fill="auto"/>
          </w:tcPr>
          <w:p w14:paraId="1072B582" w14:textId="2EDD15E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7" w:type="pct"/>
            <w:shd w:val="clear" w:color="auto" w:fill="auto"/>
          </w:tcPr>
          <w:p w14:paraId="1BA9F40D" w14:textId="17FA9C0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0</w:t>
            </w:r>
          </w:p>
        </w:tc>
        <w:tc>
          <w:tcPr>
            <w:tcW w:w="337" w:type="pct"/>
            <w:shd w:val="clear" w:color="auto" w:fill="auto"/>
          </w:tcPr>
          <w:p w14:paraId="6204568F" w14:textId="032E4ED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80</w:t>
            </w:r>
          </w:p>
        </w:tc>
        <w:tc>
          <w:tcPr>
            <w:tcW w:w="310" w:type="pct"/>
            <w:shd w:val="clear" w:color="auto" w:fill="auto"/>
          </w:tcPr>
          <w:p w14:paraId="5B79A2DC" w14:textId="1BDC7F4A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0</w:t>
            </w:r>
          </w:p>
        </w:tc>
        <w:tc>
          <w:tcPr>
            <w:tcW w:w="337" w:type="pct"/>
            <w:shd w:val="clear" w:color="auto" w:fill="auto"/>
          </w:tcPr>
          <w:p w14:paraId="349188F3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2253C82" w14:textId="4E3DD14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469B5E0" w14:textId="68E453B3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arns&lt;/Author&gt;&lt;Year&gt;1996&lt;/Year&gt;&lt;RecNum&gt;910&lt;/RecNum&gt;&lt;DisplayText&gt;[68]&lt;/DisplayText&gt;&lt;record&gt;&lt;rec-number&gt;910&lt;/rec-number&gt;&lt;foreign-keys&gt;&lt;key app="EN" db-id="s2rddv5vmfva0mezts4x55zvs5f2addpsatf" timestamp="1394155059"&gt;910&lt;/key&gt;&lt;/foreign-keys&gt;&lt;ref-type name="Report"&gt;27&lt;/ref-type&gt;&lt;contributors&gt;&lt;authors&gt;&lt;author&gt;Kearns, T imothy M.&lt;/author&gt;&lt;/authors&gt;&lt;secondary-authors&gt;&lt;author&gt;Flores, Pilar&lt;/author&gt;&lt;author&gt;Kearns, Timothy M.&lt;/author&gt;&lt;/secondary-authors&gt;&lt;/contributors&gt;&lt;titles&gt;&lt;title&gt;An Initial Assessment of Anasazi Mortuary Behavior in the Southern Chuska Valley, New Mexico&lt;/title&gt;&lt;secondary-title&gt;Pipeline Archaeology 1190-1993: The El Paso Natural Gas North System Expansion Project, New Mexico and Arizona&lt;/secondary-title&gt;&lt;short-title&gt;An Initial Assessment of Anasazi Mortuary Behavior in the Southern Chuska Valley, New Mexico&lt;/short-title&gt;&lt;/titles&gt;&lt;pages&gt;119-166&lt;/pages&gt;&lt;volume&gt;X&lt;/volume&gt;&lt;number&gt;93002&lt;/number&gt;&lt;dates&gt;&lt;year&gt;1996&lt;/year&gt;&lt;/dates&gt;&lt;pub-location&gt;Farmington, NM&lt;/pub-location&gt;&lt;publisher&gt;Western Cultual Resource Management, Inc.&lt;/publisher&gt;&lt;isbn&gt;WCRM(F)074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1B14A0B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6E0C6A5" w14:textId="5E56A2A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Ju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831915D" w14:textId="493B8135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00A28C6F" w14:textId="373762D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50</w:t>
            </w:r>
          </w:p>
        </w:tc>
        <w:tc>
          <w:tcPr>
            <w:tcW w:w="337" w:type="pct"/>
            <w:shd w:val="clear" w:color="auto" w:fill="auto"/>
          </w:tcPr>
          <w:p w14:paraId="76F22429" w14:textId="729F2F6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1.32</w:t>
            </w:r>
          </w:p>
        </w:tc>
        <w:tc>
          <w:tcPr>
            <w:tcW w:w="337" w:type="pct"/>
            <w:shd w:val="clear" w:color="auto" w:fill="auto"/>
          </w:tcPr>
          <w:p w14:paraId="42622EAF" w14:textId="04404D3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27</w:t>
            </w:r>
          </w:p>
        </w:tc>
        <w:tc>
          <w:tcPr>
            <w:tcW w:w="337" w:type="pct"/>
            <w:shd w:val="clear" w:color="auto" w:fill="auto"/>
          </w:tcPr>
          <w:p w14:paraId="4BA5C345" w14:textId="2293E3B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1.05</w:t>
            </w:r>
          </w:p>
        </w:tc>
        <w:tc>
          <w:tcPr>
            <w:tcW w:w="310" w:type="pct"/>
            <w:shd w:val="clear" w:color="auto" w:fill="auto"/>
          </w:tcPr>
          <w:p w14:paraId="314103C9" w14:textId="750BFA3F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5</w:t>
            </w:r>
          </w:p>
        </w:tc>
        <w:tc>
          <w:tcPr>
            <w:tcW w:w="337" w:type="pct"/>
            <w:shd w:val="clear" w:color="auto" w:fill="auto"/>
          </w:tcPr>
          <w:p w14:paraId="79EC016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BC1CDC0" w14:textId="38145884" w:rsidR="00BB20F3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43</w:t>
            </w:r>
          </w:p>
        </w:tc>
        <w:tc>
          <w:tcPr>
            <w:tcW w:w="522" w:type="pct"/>
            <w:shd w:val="clear" w:color="auto" w:fill="auto"/>
          </w:tcPr>
          <w:p w14:paraId="263B0811" w14:textId="145012D3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ry&lt;/Author&gt;&lt;Year&gt;1983&lt;/Year&gt;&lt;RecNum&gt;613&lt;/RecNum&gt;&lt;DisplayText&gt;[41]&lt;/DisplayText&gt;&lt;record&gt;&lt;rec-number&gt;613&lt;/rec-number&gt;&lt;foreign-keys&gt;&lt;key app="EN" db-id="s2rddv5vmfva0mezts4x55zvs5f2addpsatf" timestamp="1394155059"&gt;613&lt;/key&gt;&lt;/foreign-keys&gt;&lt;ref-type name="Thesis"&gt;32&lt;/ref-type&gt;&lt;contributors&gt;&lt;authors&gt;&lt;author&gt;Berry, David R.&lt;/author&gt;&lt;/authors&gt;&lt;/contributors&gt;&lt;titles&gt;&lt;title&gt;Disease and climatological relationship among Pueblo III-Pueblo IV Anasazi of the Colorado Plateau&lt;/title&gt;&lt;short-title&gt;Disease and climatological relationship among Pueblo III-Pueblo IV Anasazi of the Colorado Plateau&lt;/short-title&gt;&lt;/titles&gt;&lt;dates&gt;&lt;year&gt;1983&lt;/year&gt;&lt;/dates&gt;&lt;publisher&gt;Unpublished Ph.D. dissertation, University of California, Los Angeles&lt;/publisher&gt;&lt;label&gt;Berry1983b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EA9B58D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67CFA1A" w14:textId="0D93EAA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outher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husk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Valley, Pueblo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II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3938F30" w14:textId="0AD8A5D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0EE8F2D1" w14:textId="62D8C77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60</w:t>
            </w:r>
          </w:p>
        </w:tc>
        <w:tc>
          <w:tcPr>
            <w:tcW w:w="337" w:type="pct"/>
            <w:shd w:val="clear" w:color="auto" w:fill="auto"/>
          </w:tcPr>
          <w:p w14:paraId="19B7EF41" w14:textId="5FEADB2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337" w:type="pct"/>
            <w:shd w:val="clear" w:color="auto" w:fill="auto"/>
          </w:tcPr>
          <w:p w14:paraId="40625459" w14:textId="31DF62A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337" w:type="pct"/>
            <w:shd w:val="clear" w:color="auto" w:fill="auto"/>
          </w:tcPr>
          <w:p w14:paraId="174ABBF7" w14:textId="1E942AF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26</w:t>
            </w:r>
          </w:p>
        </w:tc>
        <w:tc>
          <w:tcPr>
            <w:tcW w:w="310" w:type="pct"/>
            <w:shd w:val="clear" w:color="auto" w:fill="auto"/>
          </w:tcPr>
          <w:p w14:paraId="2919C035" w14:textId="678C2959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5</w:t>
            </w:r>
          </w:p>
        </w:tc>
        <w:tc>
          <w:tcPr>
            <w:tcW w:w="337" w:type="pct"/>
            <w:shd w:val="clear" w:color="auto" w:fill="auto"/>
          </w:tcPr>
          <w:p w14:paraId="4D9E978A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62ECF42" w14:textId="6DFE3E0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BEF840C" w14:textId="63E36B12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earns&lt;/Author&gt;&lt;Year&gt;1996&lt;/Year&gt;&lt;RecNum&gt;910&lt;/RecNum&gt;&lt;DisplayText&gt;[68]&lt;/DisplayText&gt;&lt;record&gt;&lt;rec-number&gt;910&lt;/rec-number&gt;&lt;foreign-keys&gt;&lt;key app="EN" db-id="s2rddv5vmfva0mezts4x55zvs5f2addpsatf" timestamp="1394155059"&gt;910&lt;/key&gt;&lt;/foreign-keys&gt;&lt;ref-type name="Report"&gt;27&lt;/ref-type&gt;&lt;contributors&gt;&lt;authors&gt;&lt;author&gt;Kearns, T imothy M.&lt;/author&gt;&lt;/authors&gt;&lt;secondary-authors&gt;&lt;author&gt;Flores, Pilar&lt;/author&gt;&lt;author&gt;Kearns, Timothy M.&lt;/author&gt;&lt;/secondary-authors&gt;&lt;/contributors&gt;&lt;titles&gt;&lt;title&gt;An Initial Assessment of Anasazi Mortuary Behavior in the Southern Chuska Valley, New Mexico&lt;/title&gt;&lt;secondary-title&gt;Pipeline Archaeology 1190-1993: The El Paso Natural Gas North System Expansion Project, New Mexico and Arizona&lt;/secondary-title&gt;&lt;short-title&gt;An Initial Assessment of Anasazi Mortuary Behavior in the Southern Chuska Valley, New Mexico&lt;/short-title&gt;&lt;/titles&gt;&lt;pages&gt;119-166&lt;/pages&gt;&lt;volume&gt;X&lt;/volume&gt;&lt;number&gt;93002&lt;/number&gt;&lt;dates&gt;&lt;year&gt;1996&lt;/year&gt;&lt;/dates&gt;&lt;pub-location&gt;Farmington, NM&lt;/pub-location&gt;&lt;publisher&gt;Western Cultual Resource Management, Inc.&lt;/publisher&gt;&lt;isbn&gt;WCRM(F)074&lt;/isb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60BFDA5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DE32B32" w14:textId="1588D03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 Plata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Totah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Regio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EFD0191" w14:textId="345F3645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5B3200CD" w14:textId="31694B3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00</w:t>
            </w:r>
          </w:p>
        </w:tc>
        <w:tc>
          <w:tcPr>
            <w:tcW w:w="337" w:type="pct"/>
            <w:shd w:val="clear" w:color="auto" w:fill="auto"/>
          </w:tcPr>
          <w:p w14:paraId="28558C3F" w14:textId="4FE786A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337" w:type="pct"/>
            <w:shd w:val="clear" w:color="auto" w:fill="auto"/>
          </w:tcPr>
          <w:p w14:paraId="74F20335" w14:textId="61D80CB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0371FC8C" w14:textId="35403E4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310" w:type="pct"/>
            <w:shd w:val="clear" w:color="auto" w:fill="auto"/>
          </w:tcPr>
          <w:p w14:paraId="46F236BD" w14:textId="071B377E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0</w:t>
            </w:r>
          </w:p>
        </w:tc>
        <w:tc>
          <w:tcPr>
            <w:tcW w:w="337" w:type="pct"/>
            <w:shd w:val="clear" w:color="auto" w:fill="auto"/>
          </w:tcPr>
          <w:p w14:paraId="22CB20B7" w14:textId="20C7F3BE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5</w:t>
            </w:r>
          </w:p>
        </w:tc>
        <w:tc>
          <w:tcPr>
            <w:tcW w:w="337" w:type="pct"/>
            <w:shd w:val="clear" w:color="auto" w:fill="auto"/>
          </w:tcPr>
          <w:p w14:paraId="2A2AB4F7" w14:textId="31DE84F5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8</w:t>
            </w:r>
          </w:p>
        </w:tc>
        <w:tc>
          <w:tcPr>
            <w:tcW w:w="522" w:type="pct"/>
            <w:shd w:val="clear" w:color="auto" w:fill="auto"/>
          </w:tcPr>
          <w:p w14:paraId="552ACD1F" w14:textId="56F1B645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rtin&lt;/Author&gt;&lt;Year&gt;2001&lt;/Year&gt;&lt;RecNum&gt;1045&lt;/RecNum&gt;&lt;DisplayText&gt;[71]&lt;/DisplayText&gt;&lt;record&gt;&lt;rec-number&gt;1045&lt;/rec-number&gt;&lt;foreign-keys&gt;&lt;key app="EN" db-id="s2rddv5vmfva0mezts4x55zvs5f2addpsatf" timestamp="1394155059"&gt;1045&lt;/key&gt;&lt;/foreign-keys&gt;&lt;ref-type name="Edited Book"&gt;28&lt;/ref-type&gt;&lt;contributors&gt;&lt;authors&gt;&lt;author&gt;Martin, Debra L.&lt;/author&gt;&lt;author&gt;Akins, Nancy J.&lt;/author&gt;&lt;author&gt;Goodman, Alan H.&lt;/author&gt;&lt;author&gt;Toll, H. Wolcott&lt;/author&gt;&lt;author&gt;Swedlund, Alan C.&lt;/author&gt;&lt;/authors&gt;&lt;/contributors&gt;&lt;titles&gt;&lt;title&gt;Totah: Time and the Rivers Flowing, Excavations in the La Plata Valley, Volume 5, Harmony and Discord, Bioarchaeology&lt;/title&gt;&lt;short-title&gt;Totah: Time and the Rivers Flowing, Excavations in the La Plata Valley, Volume 5, Harmony and Discord, Bioarchaeology&lt;/short-title&gt;&lt;/titles&gt;&lt;dates&gt;&lt;year&gt;2001&lt;/year&gt;&lt;/dates&gt;&lt;publisher&gt;Archaeology Notes 242, Office of Archaeologcial Studies, Santa Fe&lt;/publisher&gt;&lt;label&gt;MartinEtAl200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59CA7F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C81C4B4" w14:textId="3508BB15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Ram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Mesa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96422F5" w14:textId="43B1D6FF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19DC455" w14:textId="2F776A2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20</w:t>
            </w:r>
          </w:p>
        </w:tc>
        <w:tc>
          <w:tcPr>
            <w:tcW w:w="337" w:type="pct"/>
            <w:shd w:val="clear" w:color="auto" w:fill="auto"/>
          </w:tcPr>
          <w:p w14:paraId="0C81B49E" w14:textId="0025495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67</w:t>
            </w:r>
          </w:p>
        </w:tc>
        <w:tc>
          <w:tcPr>
            <w:tcW w:w="337" w:type="pct"/>
            <w:shd w:val="clear" w:color="auto" w:fill="auto"/>
          </w:tcPr>
          <w:p w14:paraId="66FACCAA" w14:textId="386D7C5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7</w:t>
            </w:r>
          </w:p>
        </w:tc>
        <w:tc>
          <w:tcPr>
            <w:tcW w:w="337" w:type="pct"/>
            <w:shd w:val="clear" w:color="auto" w:fill="auto"/>
          </w:tcPr>
          <w:p w14:paraId="3E8A8999" w14:textId="7CA15A9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10" w:type="pct"/>
            <w:shd w:val="clear" w:color="auto" w:fill="auto"/>
          </w:tcPr>
          <w:p w14:paraId="63CD8560" w14:textId="3A2C8F6D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8</w:t>
            </w:r>
          </w:p>
        </w:tc>
        <w:tc>
          <w:tcPr>
            <w:tcW w:w="337" w:type="pct"/>
            <w:shd w:val="clear" w:color="auto" w:fill="auto"/>
          </w:tcPr>
          <w:p w14:paraId="16B71D74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FC4635E" w14:textId="65B2C832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E82A910" w14:textId="701A6073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errmann&lt;/Author&gt;&lt;Year&gt;1993&lt;/Year&gt;&lt;RecNum&gt;853&lt;/RecNum&gt;&lt;DisplayText&gt;[69]&lt;/DisplayText&gt;&lt;record&gt;&lt;rec-number&gt;853&lt;/rec-number&gt;&lt;foreign-keys&gt;&lt;key app="EN" db-id="s2rddv5vmfva0mezts4x55zvs5f2addpsatf" timestamp="1394155059"&gt;853&lt;/key&gt;&lt;/foreign-keys&gt;&lt;ref-type name="Book Section"&gt;5&lt;/ref-type&gt;&lt;contributors&gt;&lt;authors&gt;&lt;author&gt;Herrmann, Nicholas P.&lt;/author&gt;&lt;/authors&gt;&lt;secondary-authors&gt;&lt;author&gt;Herrmann, Nicholas P.&lt;/author&gt;&lt;author&gt;Ogilvie, Marsha D.&lt;/author&gt;&lt;author&gt;Hilton, Charles E.&lt;/author&gt;&lt;author&gt;Brown, Kenneth L.&lt;/author&gt;&lt;/secondary-authors&gt;&lt;/contributors&gt;&lt;titles&gt;&lt;title&gt;Burial Descriptions&lt;/title&gt;&lt;secondary-title&gt;Across the Colorado Plateau: Anthropological Studies for the Transwestern Pipeline Expansion Project&lt;/secondary-title&gt;&lt;short-title&gt;Burial Descriptions.&lt;/short-title&gt;&lt;/titles&gt;&lt;pages&gt;11-32&lt;/pages&gt;&lt;volume&gt;18: Human Remains and Burial Goods&lt;/volume&gt;&lt;dates&gt;&lt;year&gt;1993&lt;/year&gt;&lt;/dates&gt;&lt;pub-location&gt;Albuquerque&lt;/pub-location&gt;&lt;publisher&gt;Maxwell Museum of Anthropology, University of New Mexico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6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74CBB35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1A6C74A" w14:textId="66D84F9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Ju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6385186" w14:textId="1891DDFD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99C743F" w14:textId="1330269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12246450" w14:textId="317BBA4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6.8</w:t>
            </w:r>
          </w:p>
        </w:tc>
        <w:tc>
          <w:tcPr>
            <w:tcW w:w="337" w:type="pct"/>
            <w:shd w:val="clear" w:color="auto" w:fill="auto"/>
          </w:tcPr>
          <w:p w14:paraId="19291939" w14:textId="5B48BD1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2.47</w:t>
            </w:r>
          </w:p>
        </w:tc>
        <w:tc>
          <w:tcPr>
            <w:tcW w:w="337" w:type="pct"/>
            <w:shd w:val="clear" w:color="auto" w:fill="auto"/>
          </w:tcPr>
          <w:p w14:paraId="58B9501C" w14:textId="551D534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4.33</w:t>
            </w:r>
          </w:p>
        </w:tc>
        <w:tc>
          <w:tcPr>
            <w:tcW w:w="310" w:type="pct"/>
            <w:shd w:val="clear" w:color="auto" w:fill="auto"/>
          </w:tcPr>
          <w:p w14:paraId="5843290C" w14:textId="5A871A58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21</w:t>
            </w:r>
          </w:p>
        </w:tc>
        <w:tc>
          <w:tcPr>
            <w:tcW w:w="337" w:type="pct"/>
            <w:shd w:val="clear" w:color="auto" w:fill="auto"/>
          </w:tcPr>
          <w:p w14:paraId="165BD9B1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08FF4A1" w14:textId="09F1A53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38A9A43" w14:textId="0A13E395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640A77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8ABB10D" w14:textId="51192E65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Houck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DB41093" w14:textId="2EFDF53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4FEC8A81" w14:textId="3945798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408A4C0F" w14:textId="72A5A1D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337" w:type="pct"/>
            <w:shd w:val="clear" w:color="auto" w:fill="auto"/>
          </w:tcPr>
          <w:p w14:paraId="1494A315" w14:textId="108C371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337" w:type="pct"/>
            <w:shd w:val="clear" w:color="auto" w:fill="auto"/>
          </w:tcPr>
          <w:p w14:paraId="254128FC" w14:textId="6110D7E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7</w:t>
            </w:r>
          </w:p>
        </w:tc>
        <w:tc>
          <w:tcPr>
            <w:tcW w:w="310" w:type="pct"/>
            <w:shd w:val="clear" w:color="auto" w:fill="auto"/>
          </w:tcPr>
          <w:p w14:paraId="4FCE028B" w14:textId="0C0A8254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4</w:t>
            </w:r>
          </w:p>
        </w:tc>
        <w:tc>
          <w:tcPr>
            <w:tcW w:w="337" w:type="pct"/>
            <w:shd w:val="clear" w:color="auto" w:fill="auto"/>
          </w:tcPr>
          <w:p w14:paraId="12465688" w14:textId="414065E2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.6</w:t>
            </w:r>
          </w:p>
        </w:tc>
        <w:tc>
          <w:tcPr>
            <w:tcW w:w="337" w:type="pct"/>
            <w:shd w:val="clear" w:color="auto" w:fill="auto"/>
          </w:tcPr>
          <w:p w14:paraId="2C2D2777" w14:textId="5CBB234E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D4474C6" w14:textId="44DA7FB2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rry&lt;/Author&gt;&lt;Year&gt;1983&lt;/Year&gt;&lt;RecNum&gt;613&lt;/RecNum&gt;&lt;DisplayText&gt;[41]&lt;/DisplayText&gt;&lt;record&gt;&lt;rec-number&gt;613&lt;/rec-number&gt;&lt;foreign-keys&gt;&lt;key app="EN" db-id="s2rddv5vmfva0mezts4x55zvs5f2addpsatf" timestamp="1394155059"&gt;613&lt;/key&gt;&lt;/foreign-keys&gt;&lt;ref-type name="Thesis"&gt;32&lt;/ref-type&gt;&lt;contributors&gt;&lt;authors&gt;&lt;author&gt;Berry, David R.&lt;/author&gt;&lt;/authors&gt;&lt;/contributors&gt;&lt;titles&gt;&lt;title&gt;Disease and climatological relationship among Pueblo III-Pueblo IV Anasazi of the Colorado Plateau&lt;/title&gt;&lt;short-title&gt;Disease and climatological relationship among Pueblo III-Pueblo IV Anasazi of the Colorado Plateau&lt;/short-title&gt;&lt;/titles&gt;&lt;dates&gt;&lt;year&gt;1983&lt;/year&gt;&lt;/dates&gt;&lt;publisher&gt;Unpublished Ph.D. dissertation, University of California, Los Angeles&lt;/publisher&gt;&lt;label&gt;Berry1983b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C48CA08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5176F21" w14:textId="321E353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Ju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Bas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F0F2472" w14:textId="5FB55C0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62F612FC" w14:textId="3954D20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15434B21" w14:textId="573F775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7.33</w:t>
            </w:r>
          </w:p>
        </w:tc>
        <w:tc>
          <w:tcPr>
            <w:tcW w:w="337" w:type="pct"/>
            <w:shd w:val="clear" w:color="auto" w:fill="auto"/>
          </w:tcPr>
          <w:p w14:paraId="51A5F4F3" w14:textId="6E2A254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61</w:t>
            </w:r>
          </w:p>
        </w:tc>
        <w:tc>
          <w:tcPr>
            <w:tcW w:w="337" w:type="pct"/>
            <w:shd w:val="clear" w:color="auto" w:fill="auto"/>
          </w:tcPr>
          <w:p w14:paraId="66B2DE73" w14:textId="5E36D41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72</w:t>
            </w:r>
          </w:p>
        </w:tc>
        <w:tc>
          <w:tcPr>
            <w:tcW w:w="310" w:type="pct"/>
            <w:shd w:val="clear" w:color="auto" w:fill="auto"/>
          </w:tcPr>
          <w:p w14:paraId="770CC940" w14:textId="0A369AA0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1</w:t>
            </w:r>
          </w:p>
        </w:tc>
        <w:tc>
          <w:tcPr>
            <w:tcW w:w="337" w:type="pct"/>
            <w:shd w:val="clear" w:color="auto" w:fill="auto"/>
          </w:tcPr>
          <w:p w14:paraId="5312D50B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11A59F7" w14:textId="2F72682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0919689" w14:textId="3106C2B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ramer&lt;/Author&gt;&lt;Year&gt;2002&lt;/Year&gt;&lt;RecNum&gt;979&lt;/RecNum&gt;&lt;DisplayText&gt;[47]&lt;/DisplayText&gt;&lt;record&gt;&lt;rec-number&gt;979&lt;/rec-number&gt;&lt;foreign-keys&gt;&lt;key app="EN" db-id="s2rddv5vmfva0mezts4x55zvs5f2addpsatf" timestamp="1394155059"&gt;979&lt;/key&gt;&lt;/foreign-keys&gt;&lt;ref-type name="Thesis"&gt;32&lt;/ref-type&gt;&lt;contributors&gt;&lt;authors&gt;&lt;author&gt;Kramer, Kathryn&lt;/author&gt;&lt;/authors&gt;&lt;/contributors&gt;&lt;titles&gt;&lt;title&gt;Sex Ratios and Warfare in the Prehistoric Puebloan Southwest&lt;/title&gt;&lt;secondary-title&gt;Department of Anthropology&lt;/secondary-title&gt;&lt;short-title&gt;Sex Ratios and Warfare in the Prehistoric Puebloan Southwest&lt;/short-title&gt;&lt;/titles&gt;&lt;volume&gt;M.A.&lt;/volume&gt;&lt;dates&gt;&lt;year&gt;2002&lt;/year&gt;&lt;/dates&gt;&lt;pub-location&gt;Pullman&lt;/pub-location&gt;&lt;publisher&gt;Washington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C286F6C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F87AEDE" w14:textId="70EEDC6D" w:rsidR="00BB20F3" w:rsidRPr="00A51F48" w:rsidRDefault="00BB20F3" w:rsidP="009104A0">
            <w:pPr>
              <w:ind w:left="-90"/>
              <w:rPr>
                <w:rFonts w:ascii="Times New Roman" w:hAnsi="Times New Roman" w:cs="Times New Roman"/>
                <w:b w:val="0"/>
                <w:i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  <w:i/>
              </w:rPr>
              <w:t>Sinagu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34C4162" w14:textId="77777777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0F751210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942B1E7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EAFA656" w14:textId="0B6D053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38D0CA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752B5395" w14:textId="7777777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518639A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64B7813" w14:textId="1483F345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A327112" w14:textId="0AFA102E" w:rsidR="00BB20F3" w:rsidRDefault="00BB20F3" w:rsidP="00910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23A54FE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11E86CF" w14:textId="396FCAA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Grey Fox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Ridg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B26932F" w14:textId="24605BE3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. </w:t>
            </w: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31E93FB3" w14:textId="0609BB5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0</w:t>
            </w:r>
          </w:p>
        </w:tc>
        <w:tc>
          <w:tcPr>
            <w:tcW w:w="337" w:type="pct"/>
            <w:shd w:val="clear" w:color="auto" w:fill="auto"/>
          </w:tcPr>
          <w:p w14:paraId="5C3D96C2" w14:textId="38D35A7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37" w:type="pct"/>
            <w:shd w:val="clear" w:color="auto" w:fill="auto"/>
          </w:tcPr>
          <w:p w14:paraId="41CD7D6C" w14:textId="6733666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03517620" w14:textId="7872574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</w:t>
            </w:r>
          </w:p>
        </w:tc>
        <w:tc>
          <w:tcPr>
            <w:tcW w:w="310" w:type="pct"/>
            <w:shd w:val="clear" w:color="auto" w:fill="auto"/>
          </w:tcPr>
          <w:p w14:paraId="672D4D97" w14:textId="6BD691E3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45</w:t>
            </w:r>
          </w:p>
        </w:tc>
        <w:tc>
          <w:tcPr>
            <w:tcW w:w="337" w:type="pct"/>
            <w:shd w:val="clear" w:color="auto" w:fill="auto"/>
          </w:tcPr>
          <w:p w14:paraId="481EE1A9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1147B62" w14:textId="33B1D40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0067AE4" w14:textId="665B7DBB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purr&lt;/Author&gt;&lt;Year&gt;2011&lt;/Year&gt;&lt;RecNum&gt;1238&lt;/RecNum&gt;&lt;DisplayText&gt;[72]&lt;/DisplayText&gt;&lt;record&gt;&lt;rec-number&gt;1238&lt;/rec-number&gt;&lt;foreign-keys&gt;&lt;key app="EN" db-id="s2rddv5vmfva0mezts4x55zvs5f2addpsatf" timestamp="1394155059"&gt;1238&lt;/key&gt;&lt;/foreign-keys&gt;&lt;ref-type name="Book Section"&gt;5&lt;/ref-type&gt;&lt;contributors&gt;&lt;authors&gt;&lt;author&gt;Spurr, Kimberly&lt;/author&gt;&lt;/authors&gt;&lt;secondary-authors&gt;&lt;author&gt;Deats, Stewart&lt;/author&gt;&lt;/secondary-authors&gt;&lt;/contributors&gt;&lt;titles&gt;&lt;title&gt;Osteological Analysis of Human Remains&lt;/title&gt;&lt;secondary-title&gt;Archaeological Data Recovery of AZ N:4:110(ASM) at Grey Fox Ridge, Cottonwood, Yavapai County, Arizona&lt;/secondary-title&gt;&lt;short-title&gt;Osteological Analysis of Human Remains&lt;/short-title&gt;&lt;/titles&gt;&lt;pages&gt;9.1--9.15&lt;/pages&gt;&lt;dates&gt;&lt;year&gt;2011&lt;/year&gt;&lt;/dates&gt;&lt;publisher&gt;Army Core of Engineers, Phoenix&lt;/publisher&gt;&lt;label&gt;Spurr201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A26CD1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94339C1" w14:textId="1C1B2E48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iper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it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30B98A0" w14:textId="31BF1BAF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0EEB012D" w14:textId="3E64FB4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95</w:t>
            </w:r>
          </w:p>
        </w:tc>
        <w:tc>
          <w:tcPr>
            <w:tcW w:w="337" w:type="pct"/>
            <w:shd w:val="clear" w:color="auto" w:fill="auto"/>
          </w:tcPr>
          <w:p w14:paraId="6898E706" w14:textId="1F436B9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83</w:t>
            </w:r>
          </w:p>
        </w:tc>
        <w:tc>
          <w:tcPr>
            <w:tcW w:w="337" w:type="pct"/>
            <w:shd w:val="clear" w:color="auto" w:fill="auto"/>
          </w:tcPr>
          <w:p w14:paraId="4CE3BC8D" w14:textId="39ED45C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83</w:t>
            </w:r>
          </w:p>
        </w:tc>
        <w:tc>
          <w:tcPr>
            <w:tcW w:w="337" w:type="pct"/>
            <w:shd w:val="clear" w:color="auto" w:fill="auto"/>
          </w:tcPr>
          <w:p w14:paraId="57C5523A" w14:textId="558B4D7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10" w:type="pct"/>
            <w:shd w:val="clear" w:color="auto" w:fill="auto"/>
          </w:tcPr>
          <w:p w14:paraId="47F04F37" w14:textId="21A7A049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3</w:t>
            </w:r>
          </w:p>
        </w:tc>
        <w:tc>
          <w:tcPr>
            <w:tcW w:w="337" w:type="pct"/>
            <w:shd w:val="clear" w:color="auto" w:fill="auto"/>
          </w:tcPr>
          <w:p w14:paraId="6E488E1B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602081C" w14:textId="63C3EC2E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91BCA25" w14:textId="4772C663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liss&lt;/Author&gt;&lt;Year&gt;1956&lt;/Year&gt;&lt;RecNum&gt;641&lt;/RecNum&gt;&lt;DisplayText&gt;[73]&lt;/DisplayText&gt;&lt;record&gt;&lt;rec-number&gt;641&lt;/rec-number&gt;&lt;foreign-keys&gt;&lt;key app="EN" db-id="s2rddv5vmfva0mezts4x55zvs5f2addpsatf" timestamp="1394155059"&gt;641&lt;/key&gt;&lt;/foreign-keys&gt;&lt;ref-type name="Book Section"&gt;5&lt;/ref-type&gt;&lt;contributors&gt;&lt;authors&gt;&lt;author&gt;Bliss, Wesley L.&lt;/author&gt;&lt;/authors&gt;&lt;secondary-authors&gt;&lt;author&gt;Wendorf, Fred&lt;/author&gt;&lt;author&gt;Fox, Nancy&lt;/author&gt;&lt;author&gt;Lewis, Orian L.&lt;/author&gt;&lt;/secondary-authors&gt;&lt;/contributors&gt;&lt;titles&gt;&lt;title&gt;Burials&lt;/title&gt;&lt;secondary-title&gt;Pipeline Archaeology: Reports of Salvage Operations in the Southwest on El Paso Natural Gas Company Projects 1950-1953&lt;/secondary-title&gt;&lt;short-title&gt;Burials&lt;/short-title&gt;&lt;/titles&gt;&lt;pages&gt;133-135&lt;/pages&gt;&lt;dates&gt;&lt;year&gt;1956&lt;/year&gt;&lt;/dates&gt;&lt;publisher&gt;The Laboratory of Anthropology and The Museum of Northern Arizona, Santa Fe and Flagstaff&lt;/publisher&gt;&lt;label&gt;Bliss1956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zell&lt;/Author&gt;&lt;Year&gt;1956&lt;/Year&gt;&lt;RecNum&gt;774&lt;/RecNum&gt;&lt;DisplayText&gt;[74]&lt;/DisplayText&gt;&lt;record&gt;&lt;rec-number&gt;774&lt;/rec-number&gt;&lt;foreign-keys&gt;&lt;key app="EN" db-id="s2rddv5vmfva0mezts4x55zvs5f2addpsatf" timestamp="1394155059"&gt;774&lt;/key&gt;&lt;/foreign-keys&gt;&lt;ref-type name="Book Section"&gt;5&lt;/ref-type&gt;&lt;contributors&gt;&lt;authors&gt;&lt;author&gt;Ezell, Paul H.&lt;/author&gt;&lt;/authors&gt;&lt;secondary-authors&gt;&lt;author&gt;Wendorf, Fred&lt;/author&gt;&lt;author&gt;Fox, Nancy&lt;/author&gt;&lt;author&gt;Lewis, Orian L.&lt;/author&gt;&lt;/secondary-authors&gt;&lt;/contributors&gt;&lt;titles&gt;&lt;title&gt;Discussion&lt;/title&gt;&lt;secondary-title&gt;Pipeline Archaeology: Reports of Salvage Operations in the Southwest on El Paso Natural Gas Company Projects 1950-1953&lt;/secondary-title&gt;&lt;short-title&gt;Discussion&lt;/short-title&gt;&lt;/titles&gt;&lt;pages&gt;135-137&lt;/pages&gt;&lt;dates&gt;&lt;year&gt;1956&lt;/year&gt;&lt;/dates&gt;&lt;publisher&gt;The Laboratory of Anthropology and The Museum of Northern Arizona, Santa Fe and Flagstaff&lt;/publisher&gt;&lt;label&gt;Ezell1956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A040A6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7EBB2FA" w14:textId="37A5760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undown Site</w:t>
            </w:r>
          </w:p>
        </w:tc>
        <w:tc>
          <w:tcPr>
            <w:tcW w:w="591" w:type="pct"/>
            <w:shd w:val="clear" w:color="auto" w:fill="auto"/>
          </w:tcPr>
          <w:p w14:paraId="383DEAED" w14:textId="0B95CD9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rescott</w:t>
            </w:r>
          </w:p>
        </w:tc>
        <w:tc>
          <w:tcPr>
            <w:tcW w:w="309" w:type="pct"/>
            <w:shd w:val="clear" w:color="auto" w:fill="auto"/>
          </w:tcPr>
          <w:p w14:paraId="3A6A523A" w14:textId="4308CA9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50</w:t>
            </w:r>
          </w:p>
        </w:tc>
        <w:tc>
          <w:tcPr>
            <w:tcW w:w="337" w:type="pct"/>
            <w:shd w:val="clear" w:color="auto" w:fill="auto"/>
          </w:tcPr>
          <w:p w14:paraId="1BE14387" w14:textId="7883553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337" w:type="pct"/>
            <w:shd w:val="clear" w:color="auto" w:fill="auto"/>
          </w:tcPr>
          <w:p w14:paraId="2BE85E52" w14:textId="5E99D50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7" w:type="pct"/>
            <w:shd w:val="clear" w:color="auto" w:fill="auto"/>
          </w:tcPr>
          <w:p w14:paraId="0C77462F" w14:textId="5C27555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10" w:type="pct"/>
            <w:shd w:val="clear" w:color="auto" w:fill="auto"/>
          </w:tcPr>
          <w:p w14:paraId="56CC3D1C" w14:textId="36BCDCDF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00</w:t>
            </w:r>
          </w:p>
        </w:tc>
        <w:tc>
          <w:tcPr>
            <w:tcW w:w="337" w:type="pct"/>
            <w:shd w:val="clear" w:color="auto" w:fill="auto"/>
          </w:tcPr>
          <w:p w14:paraId="0D33D41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BF655AE" w14:textId="70808323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4513250" w14:textId="5D91C3A3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erbs&lt;/Author&gt;&lt;Year&gt;1999&lt;/Year&gt;&lt;RecNum&gt;1075&lt;/RecNum&gt;&lt;DisplayText&gt;[75]&lt;/DisplayText&gt;&lt;record&gt;&lt;rec-number&gt;1075&lt;/rec-number&gt;&lt;foreign-keys&gt;&lt;key app="EN" db-id="s2rddv5vmfva0mezts4x55zvs5f2addpsatf" timestamp="1394155059"&gt;1075&lt;/key&gt;&lt;/foreign-keys&gt;&lt;ref-type name="Book Section"&gt;5&lt;/ref-type&gt;&lt;contributors&gt;&lt;authors&gt;&lt;author&gt;Merbs, Charles F.&lt;/author&gt;&lt;/authors&gt;&lt;secondary-authors&gt;&lt;author&gt;Grossman, Joanne E.&lt;/author&gt;&lt;author&gt;Parsons, Paul&lt;/author&gt;&lt;author&gt;Ferg, Alan&lt;/author&gt;&lt;/secondary-authors&gt;&lt;/contributors&gt;&lt;titles&gt;&lt;title&gt;Human Burials: The Physical Anthropology of the People of Sundown&lt;/title&gt;&lt;secondary-title&gt;The Sundown Site, NA 16385: A Prescott Area Community&lt;/secondary-title&gt;&lt;short-title&gt;Human Burials: The Physical Anthropology of the People of Sundown&lt;/short-title&gt;&lt;/titles&gt;&lt;pages&gt;143--167&lt;/pages&gt;&lt;dates&gt;&lt;year&gt;1999&lt;/year&gt;&lt;/dates&gt;&lt;publisher&gt;Yavapai Chapter, Arizona Archaeological Society, Prescott&lt;/publisher&gt;&lt;label&gt;Merbs1999&lt;/label&gt;&lt;urls&gt;&lt;/urls&gt;&lt;custom3&gt;incollection&lt;/custom3&gt;&lt;/record&gt;&lt;/Cite&gt;&lt;Cite&gt;&lt;Author&gt;Merbs&lt;/Author&gt;&lt;Year&gt;1999&lt;/Year&gt;&lt;RecNum&gt;1075&lt;/RecNum&gt;&lt;record&gt;&lt;rec-number&gt;1075&lt;/rec-number&gt;&lt;foreign-keys&gt;&lt;key app="EN" db-id="s2rddv5vmfva0mezts4x55zvs5f2addpsatf" timestamp="1394155059"&gt;1075&lt;/key&gt;&lt;/foreign-keys&gt;&lt;ref-type name="Book Section"&gt;5&lt;/ref-type&gt;&lt;contributors&gt;&lt;authors&gt;&lt;author&gt;Merbs, Charles F.&lt;/author&gt;&lt;/authors&gt;&lt;secondary-authors&gt;&lt;author&gt;Grossman, Joanne E.&lt;/author&gt;&lt;author&gt;Parsons, Paul&lt;/author&gt;&lt;author&gt;Ferg, Alan&lt;/author&gt;&lt;/secondary-authors&gt;&lt;/contributors&gt;&lt;titles&gt;&lt;title&gt;Human Burials: The Physical Anthropology of the People of Sundown&lt;/title&gt;&lt;secondary-title&gt;The Sundown Site, NA 16385: A Prescott Area Community&lt;/secondary-title&gt;&lt;short-title&gt;Human Burials: The Physical Anthropology of the People of Sundown&lt;/short-title&gt;&lt;/titles&gt;&lt;pages&gt;143--167&lt;/pages&gt;&lt;dates&gt;&lt;year&gt;1999&lt;/year&gt;&lt;/dates&gt;&lt;publisher&gt;Yavapai Chapter, Arizona Archaeological Society, Prescott&lt;/publisher&gt;&lt;label&gt;Merbs1999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6816A9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BF36C6C" w14:textId="61AC9E7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Lizard Man Village</w:t>
            </w:r>
          </w:p>
        </w:tc>
        <w:tc>
          <w:tcPr>
            <w:tcW w:w="591" w:type="pct"/>
            <w:shd w:val="clear" w:color="auto" w:fill="auto"/>
          </w:tcPr>
          <w:p w14:paraId="04934F6B" w14:textId="7C4BF2C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225A69BB" w14:textId="435160C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0</w:t>
            </w:r>
          </w:p>
        </w:tc>
        <w:tc>
          <w:tcPr>
            <w:tcW w:w="337" w:type="pct"/>
            <w:shd w:val="clear" w:color="auto" w:fill="auto"/>
          </w:tcPr>
          <w:p w14:paraId="0196E4B5" w14:textId="61685B1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67</w:t>
            </w:r>
          </w:p>
        </w:tc>
        <w:tc>
          <w:tcPr>
            <w:tcW w:w="337" w:type="pct"/>
            <w:shd w:val="clear" w:color="auto" w:fill="auto"/>
          </w:tcPr>
          <w:p w14:paraId="14D0A8F5" w14:textId="4E8D63A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67</w:t>
            </w:r>
          </w:p>
        </w:tc>
        <w:tc>
          <w:tcPr>
            <w:tcW w:w="337" w:type="pct"/>
            <w:shd w:val="clear" w:color="auto" w:fill="auto"/>
          </w:tcPr>
          <w:p w14:paraId="23EE7122" w14:textId="6C021AF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10" w:type="pct"/>
            <w:shd w:val="clear" w:color="auto" w:fill="auto"/>
          </w:tcPr>
          <w:p w14:paraId="0D76F830" w14:textId="06723460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44</w:t>
            </w:r>
          </w:p>
        </w:tc>
        <w:tc>
          <w:tcPr>
            <w:tcW w:w="337" w:type="pct"/>
            <w:shd w:val="clear" w:color="auto" w:fill="auto"/>
          </w:tcPr>
          <w:p w14:paraId="5333F3E1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900F79F" w14:textId="185D6D39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81C0891" w14:textId="05B8FAD8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amp&lt;/Author&gt;&lt;Year&gt;1999&lt;/Year&gt;&lt;RecNum&gt;899&lt;/RecNum&gt;&lt;DisplayText&gt;[76]&lt;/DisplayText&gt;&lt;record&gt;&lt;rec-number&gt;899&lt;/rec-number&gt;&lt;foreign-keys&gt;&lt;key app="EN" db-id="s2rddv5vmfva0mezts4x55zvs5f2addpsatf" timestamp="1394155059"&gt;899&lt;/key&gt;&lt;/foreign-keys&gt;&lt;ref-type name="Book"&gt;6&lt;/ref-type&gt;&lt;contributors&gt;&lt;authors&gt;&lt;author&gt;Kamp, Kathryn A.&lt;/author&gt;&lt;author&gt;Whittaker, John C.&lt;/author&gt;&lt;/authors&gt;&lt;/contributors&gt;&lt;titles&gt;&lt;title&gt;Surviving Adversity: The Sinagua of Lizard Man Village&lt;/title&gt;&lt;secondary-title&gt;University of Utah Anthropological Papers, No. 120&lt;/secondary-title&gt;&lt;short-title&gt;Surviving Adversity: The Sinagua of Lizard Man Village&lt;/short-title&gt;&lt;/titles&gt;&lt;pages&gt;163-177&lt;/pages&gt;&lt;dates&gt;&lt;year&gt;1999&lt;/year&gt;&lt;/dates&gt;&lt;publisher&gt;University of Utah Press, Salt Lake City&lt;/publisher&gt;&lt;label&gt;KampWhittaker&lt;/label&gt;&lt;urls&gt;&lt;/urls&gt;&lt;custom3&gt;book&lt;/custom3&gt;&lt;/record&gt;&lt;/Cite&gt;&lt;Cite&gt;&lt;Author&gt;Kamp&lt;/Author&gt;&lt;Year&gt;1999&lt;/Year&gt;&lt;RecNum&gt;899&lt;/RecNum&gt;&lt;record&gt;&lt;rec-number&gt;899&lt;/rec-number&gt;&lt;foreign-keys&gt;&lt;key app="EN" db-id="s2rddv5vmfva0mezts4x55zvs5f2addpsatf" timestamp="1394155059"&gt;899&lt;/key&gt;&lt;/foreign-keys&gt;&lt;ref-type name="Book"&gt;6&lt;/ref-type&gt;&lt;contributors&gt;&lt;authors&gt;&lt;author&gt;Kamp, Kathryn A.&lt;/author&gt;&lt;author&gt;Whittaker, John C.&lt;/author&gt;&lt;/authors&gt;&lt;/contributors&gt;&lt;titles&gt;&lt;title&gt;Surviving Adversity: The Sinagua of Lizard Man Village&lt;/title&gt;&lt;secondary-title&gt;University of Utah Anthropological Papers, No. 120&lt;/secondary-title&gt;&lt;short-title&gt;Surviving Adversity: The Sinagua of Lizard Man Village&lt;/short-title&gt;&lt;/titles&gt;&lt;pages&gt;163-177&lt;/pages&gt;&lt;dates&gt;&lt;year&gt;1999&lt;/year&gt;&lt;/dates&gt;&lt;publisher&gt;University of Utah Press, Salt Lake City&lt;/publisher&gt;&lt;label&gt;KampWhittaker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04863A0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7588BBC" w14:textId="122FF22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Winona Village and Ridg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Ruin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AF556E7" w14:textId="554A967F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6113D12E" w14:textId="23FB265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5</w:t>
            </w:r>
          </w:p>
        </w:tc>
        <w:tc>
          <w:tcPr>
            <w:tcW w:w="337" w:type="pct"/>
            <w:shd w:val="clear" w:color="auto" w:fill="auto"/>
          </w:tcPr>
          <w:p w14:paraId="504CB5E4" w14:textId="7B7B925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337" w:type="pct"/>
            <w:shd w:val="clear" w:color="auto" w:fill="auto"/>
          </w:tcPr>
          <w:p w14:paraId="29EAC00D" w14:textId="2135B54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37" w:type="pct"/>
            <w:shd w:val="clear" w:color="auto" w:fill="auto"/>
          </w:tcPr>
          <w:p w14:paraId="2DD66C7E" w14:textId="27D225B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310" w:type="pct"/>
            <w:shd w:val="clear" w:color="auto" w:fill="auto"/>
          </w:tcPr>
          <w:p w14:paraId="160CF957" w14:textId="665006C9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4</w:t>
            </w:r>
          </w:p>
        </w:tc>
        <w:tc>
          <w:tcPr>
            <w:tcW w:w="337" w:type="pct"/>
            <w:shd w:val="clear" w:color="auto" w:fill="auto"/>
          </w:tcPr>
          <w:p w14:paraId="61CF9FE6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BC89C07" w14:textId="0B1FE638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AC630BC" w14:textId="1C3E3A5D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Gregor&lt;/Author&gt;&lt;Year&gt;1941&lt;/Year&gt;&lt;RecNum&gt;1068&lt;/RecNum&gt;&lt;DisplayText&gt;[77]&lt;/DisplayText&gt;&lt;record&gt;&lt;rec-number&gt;1068&lt;/rec-number&gt;&lt;foreign-keys&gt;&lt;key app="EN" db-id="s2rddv5vmfva0mezts4x55zvs5f2addpsatf" timestamp="1394155059"&gt;1068&lt;/key&gt;&lt;/foreign-keys&gt;&lt;ref-type name="Book Section"&gt;5&lt;/ref-type&gt;&lt;contributors&gt;&lt;authors&gt;&lt;author&gt;McGregor, John C.&lt;/author&gt;&lt;/authors&gt;&lt;/contributors&gt;&lt;titles&gt;&lt;title&gt;Winona and Ridge Run, Part I: Architecture and Material Culture&lt;/title&gt;&lt;tertiary-title&gt;Bulletin, No. 18&lt;/tertiary-title&gt;&lt;short-title&gt;Winona and Ridge Run, Part I: Architecture and Material Culture&lt;/short-title&gt;&lt;/titles&gt;&lt;pages&gt;274-305&lt;/pages&gt;&lt;dates&gt;&lt;year&gt;1941&lt;/year&gt;&lt;/dates&gt;&lt;publisher&gt;Museum of Northern Arizona, Flagstaff, Arizona&lt;/publisher&gt;&lt;label&gt;McGregor1941&lt;/label&gt;&lt;urls&gt;&lt;/urls&gt;&lt;custom3&gt;inbook&lt;/custom3&gt;&lt;/record&gt;&lt;/Cite&gt;&lt;Cite&gt;&lt;Author&gt;McGregor&lt;/Author&gt;&lt;Year&gt;1941&lt;/Year&gt;&lt;RecNum&gt;1068&lt;/RecNum&gt;&lt;record&gt;&lt;rec-number&gt;1068&lt;/rec-number&gt;&lt;foreign-keys&gt;&lt;key app="EN" db-id="s2rddv5vmfva0mezts4x55zvs5f2addpsatf" timestamp="1394155059"&gt;1068&lt;/key&gt;&lt;/foreign-keys&gt;&lt;ref-type name="Book Section"&gt;5&lt;/ref-type&gt;&lt;contributors&gt;&lt;authors&gt;&lt;author&gt;McGregor, John C.&lt;/author&gt;&lt;/authors&gt;&lt;/contributors&gt;&lt;titles&gt;&lt;title&gt;Winona and Ridge Run, Part I: Architecture and Material Culture&lt;/title&gt;&lt;tertiary-title&gt;Bulletin, No. 18&lt;/tertiary-title&gt;&lt;short-title&gt;Winona and Ridge Run, Part I: Architecture and Material Culture&lt;/short-title&gt;&lt;/titles&gt;&lt;pages&gt;274-305&lt;/pages&gt;&lt;dates&gt;&lt;year&gt;1941&lt;/year&gt;&lt;/dates&gt;&lt;publisher&gt;Museum of Northern Arizona, Flagstaff, Arizona&lt;/publisher&gt;&lt;label&gt;McGregor1941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0628A7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9D08C72" w14:textId="5468A6D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Nalakihu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0A8C0B0" w14:textId="5863C125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44F50085" w14:textId="74FA7BD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83</w:t>
            </w:r>
          </w:p>
        </w:tc>
        <w:tc>
          <w:tcPr>
            <w:tcW w:w="337" w:type="pct"/>
            <w:shd w:val="clear" w:color="auto" w:fill="auto"/>
          </w:tcPr>
          <w:p w14:paraId="0621CD54" w14:textId="4EA9FFA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59CECF47" w14:textId="2478E91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6DF2C6BC" w14:textId="43FDB42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15BF0260" w14:textId="27214AE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33</w:t>
            </w:r>
          </w:p>
        </w:tc>
        <w:tc>
          <w:tcPr>
            <w:tcW w:w="337" w:type="pct"/>
            <w:shd w:val="clear" w:color="auto" w:fill="auto"/>
          </w:tcPr>
          <w:p w14:paraId="393D1B65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1283230" w14:textId="7536252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BCADBE3" w14:textId="53590AE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ng&lt;/Author&gt;&lt;Year&gt;1949&lt;/Year&gt;&lt;RecNum&gt;922&lt;/RecNum&gt;&lt;DisplayText&gt;[78]&lt;/DisplayText&gt;&lt;record&gt;&lt;rec-number&gt;922&lt;/rec-number&gt;&lt;foreign-keys&gt;&lt;key app="EN" db-id="s2rddv5vmfva0mezts4x55zvs5f2addpsatf" timestamp="1394155059"&gt;922&lt;/key&gt;&lt;/foreign-keys&gt;&lt;ref-type name="Book Section"&gt;5&lt;/ref-type&gt;&lt;contributors&gt;&lt;authors&gt;&lt;author&gt;King, Dale S.&lt;/author&gt;&lt;/authors&gt;&lt;/contributors&gt;&lt;titles&gt;&lt;title&gt;Nalakihu: Excavations at a Pueblo III Site on Wupatki National Monument, Arizona&lt;/title&gt;&lt;tertiary-title&gt;Bulletin, No. 23&lt;/tertiary-title&gt;&lt;short-title&gt;Nalakihu: Excavations at a Pueblo III Site on Wupatki National Monument, Arizona&lt;/short-title&gt;&lt;/titles&gt;&lt;dates&gt;&lt;year&gt;1949&lt;/year&gt;&lt;/dates&gt;&lt;publisher&gt;Northern Arizona Society of Science and Art, Inc., Flagstaff, Arizona&lt;/publisher&gt;&lt;label&gt;King1949&lt;/label&gt;&lt;urls&gt;&lt;/urls&gt;&lt;custom3&gt;inbook&lt;/custom3&gt;&lt;/record&gt;&lt;/Cite&gt;&lt;Cite&gt;&lt;Author&gt;King&lt;/Author&gt;&lt;Year&gt;1949&lt;/Year&gt;&lt;RecNum&gt;922&lt;/RecNum&gt;&lt;record&gt;&lt;rec-number&gt;922&lt;/rec-number&gt;&lt;foreign-keys&gt;&lt;key app="EN" db-id="s2rddv5vmfva0mezts4x55zvs5f2addpsatf" timestamp="1394155059"&gt;922&lt;/key&gt;&lt;/foreign-keys&gt;&lt;ref-type name="Book Section"&gt;5&lt;/ref-type&gt;&lt;contributors&gt;&lt;authors&gt;&lt;author&gt;King, Dale S.&lt;/author&gt;&lt;/authors&gt;&lt;/contributors&gt;&lt;titles&gt;&lt;title&gt;Nalakihu: Excavations at a Pueblo III Site on Wupatki National Monument, Arizona&lt;/title&gt;&lt;tertiary-title&gt;Bulletin, No. 23&lt;/tertiary-title&gt;&lt;short-title&gt;Nalakihu: Excavations at a Pueblo III Site on Wupatki National Monument, Arizona&lt;/short-title&gt;&lt;/titles&gt;&lt;dates&gt;&lt;year&gt;1949&lt;/year&gt;&lt;/dates&gt;&lt;publisher&gt;Northern Arizona Society of Science and Art, Inc., Flagstaff, Arizona&lt;/publisher&gt;&lt;label&gt;King1949&lt;/label&gt;&lt;urls&gt;&lt;/urls&gt;&lt;custom3&gt;in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Gregor&lt;/Author&gt;&lt;Year&gt;1936&lt;/Year&gt;&lt;RecNum&gt;1067&lt;/RecNum&gt;&lt;DisplayText&gt;[79]&lt;/DisplayText&gt;&lt;record&gt;&lt;rec-number&gt;1067&lt;/rec-number&gt;&lt;foreign-keys&gt;&lt;key app="EN" db-id="s2rddv5vmfva0mezts4x55zvs5f2addpsatf" timestamp="1394155059"&gt;1067&lt;/key&gt;&lt;/foreign-keys&gt;&lt;ref-type name="Journal Article"&gt;17&lt;/ref-type&gt;&lt;contributors&gt;&lt;authors&gt;&lt;author&gt;McGregor, John C.&lt;/author&gt;&lt;/authors&gt;&lt;/contributors&gt;&lt;titles&gt;&lt;title&gt;Dates from Tsegi and Nalakihu&lt;/title&gt;&lt;secondary-title&gt;Tree-Ring Bulletin&lt;/secondary-title&gt;&lt;short-title&gt;Dates from Tsegi and Nalakihu&lt;/short-title&gt;&lt;/titles&gt;&lt;periodical&gt;&lt;full-title&gt;Tree-Ring Bulletin&lt;/full-title&gt;&lt;/periodical&gt;&lt;pages&gt;15-16&lt;/pages&gt;&lt;volume&gt;3&lt;/volume&gt;&lt;number&gt;2&lt;/number&gt;&lt;dates&gt;&lt;year&gt;1936&lt;/year&gt;&lt;/dates&gt;&lt;label&gt;McGregor1936&lt;/label&gt;&lt;urls&gt;&lt;/urls&gt;&lt;/record&gt;&lt;/Cite&gt;&lt;Cite&gt;&lt;Author&gt;McGregor&lt;/Author&gt;&lt;Year&gt;1936&lt;/Year&gt;&lt;RecNum&gt;1067&lt;/RecNum&gt;&lt;record&gt;&lt;rec-number&gt;1067&lt;/rec-number&gt;&lt;foreign-keys&gt;&lt;key app="EN" db-id="s2rddv5vmfva0mezts4x55zvs5f2addpsatf" timestamp="1394155059"&gt;1067&lt;/key&gt;&lt;/foreign-keys&gt;&lt;ref-type name="Journal Article"&gt;17&lt;/ref-type&gt;&lt;contributors&gt;&lt;authors&gt;&lt;author&gt;McGregor, John C.&lt;/author&gt;&lt;/authors&gt;&lt;/contributors&gt;&lt;titles&gt;&lt;title&gt;Dates from Tsegi and Nalakihu&lt;/title&gt;&lt;secondary-title&gt;Tree-Ring Bulletin&lt;/secondary-title&gt;&lt;short-title&gt;Dates from Tsegi and Nalakihu&lt;/short-title&gt;&lt;/titles&gt;&lt;periodical&gt;&lt;full-title&gt;Tree-Ring Bulletin&lt;/full-title&gt;&lt;/periodical&gt;&lt;pages&gt;15-16&lt;/pages&gt;&lt;volume&gt;3&lt;/volume&gt;&lt;number&gt;2&lt;/number&gt;&lt;dates&gt;&lt;year&gt;1936&lt;/year&gt;&lt;/dates&gt;&lt;label&gt;McGregor1936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7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DA4C80E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81468DF" w14:textId="4DD5718D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Elden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Pueblo</w:t>
            </w:r>
          </w:p>
        </w:tc>
        <w:tc>
          <w:tcPr>
            <w:tcW w:w="591" w:type="pct"/>
            <w:shd w:val="clear" w:color="auto" w:fill="auto"/>
          </w:tcPr>
          <w:p w14:paraId="1207F5B3" w14:textId="05F599A9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5669A0D4" w14:textId="486EF08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10</w:t>
            </w:r>
          </w:p>
        </w:tc>
        <w:tc>
          <w:tcPr>
            <w:tcW w:w="337" w:type="pct"/>
            <w:shd w:val="clear" w:color="auto" w:fill="auto"/>
          </w:tcPr>
          <w:p w14:paraId="2D4BC5D3" w14:textId="6AC180C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8</w:t>
            </w:r>
          </w:p>
        </w:tc>
        <w:tc>
          <w:tcPr>
            <w:tcW w:w="337" w:type="pct"/>
            <w:shd w:val="clear" w:color="auto" w:fill="auto"/>
          </w:tcPr>
          <w:p w14:paraId="4EF0FD34" w14:textId="4D93184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40</w:t>
            </w:r>
          </w:p>
        </w:tc>
        <w:tc>
          <w:tcPr>
            <w:tcW w:w="337" w:type="pct"/>
            <w:shd w:val="clear" w:color="auto" w:fill="auto"/>
          </w:tcPr>
          <w:p w14:paraId="0E2E8DA8" w14:textId="76F5DBE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.60</w:t>
            </w:r>
          </w:p>
        </w:tc>
        <w:tc>
          <w:tcPr>
            <w:tcW w:w="310" w:type="pct"/>
            <w:shd w:val="clear" w:color="auto" w:fill="auto"/>
          </w:tcPr>
          <w:p w14:paraId="2AFD30BD" w14:textId="43433963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6</w:t>
            </w:r>
          </w:p>
        </w:tc>
        <w:tc>
          <w:tcPr>
            <w:tcW w:w="337" w:type="pct"/>
            <w:shd w:val="clear" w:color="auto" w:fill="auto"/>
          </w:tcPr>
          <w:p w14:paraId="4E3576BC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9956EDA" w14:textId="7850C8D4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E4379CF" w14:textId="33682D17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ill&lt;/Author&gt;&lt;Year&gt;1998&lt;/Year&gt;&lt;RecNum&gt;859&lt;/RecNum&gt;&lt;DisplayText&gt;[80]&lt;/DisplayText&gt;&lt;record&gt;&lt;rec-number&gt;859&lt;/rec-number&gt;&lt;foreign-keys&gt;&lt;key app="EN" db-id="s2rddv5vmfva0mezts4x55zvs5f2addpsatf" timestamp="1394155059"&gt;859&lt;/key&gt;&lt;/foreign-keys&gt;&lt;ref-type name="Thesis"&gt;32&lt;/ref-type&gt;&lt;contributors&gt;&lt;authors&gt;&lt;author&gt;Hill, Rebecca J.&lt;/author&gt;&lt;/authors&gt;&lt;/contributors&gt;&lt;titles&gt;&lt;title&gt;The Paleopathology of Elden Pueblo&lt;/title&gt;&lt;short-title&gt;The Paleopathology of Elden Pueblo&lt;/short-title&gt;&lt;/titles&gt;&lt;pages&gt;iii and 20-24&lt;/pages&gt;&lt;dates&gt;&lt;year&gt;1998&lt;/year&gt;&lt;/dates&gt;&lt;publisher&gt;Arizona State University&lt;/publisher&gt;&lt;label&gt;Hill1998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0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876DDB5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8546B63" w14:textId="10721A33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Tuzigoot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9A87028" w14:textId="3A14AD7B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nagua</w:t>
            </w:r>
            <w:proofErr w:type="spellEnd"/>
          </w:p>
        </w:tc>
        <w:tc>
          <w:tcPr>
            <w:tcW w:w="309" w:type="pct"/>
            <w:shd w:val="clear" w:color="auto" w:fill="auto"/>
          </w:tcPr>
          <w:p w14:paraId="4DE39B67" w14:textId="630F49A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50</w:t>
            </w:r>
          </w:p>
        </w:tc>
        <w:tc>
          <w:tcPr>
            <w:tcW w:w="337" w:type="pct"/>
            <w:shd w:val="clear" w:color="auto" w:fill="auto"/>
          </w:tcPr>
          <w:p w14:paraId="2FCD9569" w14:textId="1C77688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6</w:t>
            </w:r>
          </w:p>
        </w:tc>
        <w:tc>
          <w:tcPr>
            <w:tcW w:w="337" w:type="pct"/>
            <w:shd w:val="clear" w:color="auto" w:fill="auto"/>
          </w:tcPr>
          <w:p w14:paraId="7CE9B28F" w14:textId="1F18595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1.14</w:t>
            </w:r>
          </w:p>
        </w:tc>
        <w:tc>
          <w:tcPr>
            <w:tcW w:w="337" w:type="pct"/>
            <w:shd w:val="clear" w:color="auto" w:fill="auto"/>
          </w:tcPr>
          <w:p w14:paraId="2C741ADA" w14:textId="5101A6D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4.86</w:t>
            </w:r>
          </w:p>
        </w:tc>
        <w:tc>
          <w:tcPr>
            <w:tcW w:w="310" w:type="pct"/>
            <w:shd w:val="clear" w:color="auto" w:fill="auto"/>
          </w:tcPr>
          <w:p w14:paraId="7D36DD41" w14:textId="04FD7105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96</w:t>
            </w:r>
          </w:p>
        </w:tc>
        <w:tc>
          <w:tcPr>
            <w:tcW w:w="337" w:type="pct"/>
            <w:shd w:val="clear" w:color="auto" w:fill="auto"/>
          </w:tcPr>
          <w:p w14:paraId="7925EDB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5DC2594" w14:textId="7418DEB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CD3126E" w14:textId="20F0EA00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Anderson&lt;/Author&gt;&lt;Year&gt;1992&lt;/Year&gt;&lt;RecNum&gt;547&lt;/RecNum&gt;&lt;DisplayText&gt;[81]&lt;/DisplayText&gt;&lt;record&gt;&lt;rec-number&gt;547&lt;/rec-number&gt;&lt;foreign-keys&gt;&lt;key app="EN" db-id="s2rddv5vmfva0mezts4x55zvs5f2addpsatf" timestamp="1394155059"&gt;547&lt;/key&gt;&lt;/foreign-keys&gt;&lt;ref-type name="Book"&gt;6&lt;/ref-type&gt;&lt;contributors&gt;&lt;authors&gt;&lt;author&gt;Anderson, Keith M.&lt;/author&gt;&lt;/authors&gt;&lt;/contributors&gt;&lt;titles&gt;&lt;title&gt;Tuzigoot Burials&lt;/title&gt;&lt;secondary-title&gt;Publications in Anthropology, No. 60&lt;/secondary-title&gt;&lt;short-title&gt;Tuzigoot Burials&lt;/short-title&gt;&lt;/titles&gt;&lt;dates&gt;&lt;year&gt;1992&lt;/year&gt;&lt;/dates&gt;&lt;publisher&gt;Western Archaeological Conservation Center, National Park Service, U.S. Department of the Interior&lt;/publisher&gt;&lt;label&gt;Anderson1992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65AB7B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F67F6D2" w14:textId="16AC39F7" w:rsidR="00BB20F3" w:rsidRPr="00521ACA" w:rsidRDefault="00BB20F3" w:rsidP="009104A0">
            <w:pPr>
              <w:ind w:left="-9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Sonoran Desert</w:t>
            </w:r>
          </w:p>
        </w:tc>
        <w:tc>
          <w:tcPr>
            <w:tcW w:w="591" w:type="pct"/>
            <w:shd w:val="clear" w:color="auto" w:fill="auto"/>
          </w:tcPr>
          <w:p w14:paraId="22748BDD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6C267240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9FA00B5" w14:textId="07F25CB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6F9D22F" w14:textId="699BBB2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90111EA" w14:textId="435856D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19192ABB" w14:textId="77777777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C4D398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9D7789A" w14:textId="3F1CBB6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58910E9" w14:textId="199A91C9" w:rsidR="00BB20F3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2E6F78F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58FF677" w14:textId="0463C03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apas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>, Early</w:t>
            </w:r>
          </w:p>
        </w:tc>
        <w:tc>
          <w:tcPr>
            <w:tcW w:w="591" w:type="pct"/>
            <w:shd w:val="clear" w:color="auto" w:fill="auto"/>
          </w:tcPr>
          <w:p w14:paraId="4EEEF0BF" w14:textId="20C6701E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3F96AE19" w14:textId="5C88A1B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075</w:t>
            </w:r>
          </w:p>
        </w:tc>
        <w:tc>
          <w:tcPr>
            <w:tcW w:w="337" w:type="pct"/>
            <w:shd w:val="clear" w:color="auto" w:fill="auto"/>
          </w:tcPr>
          <w:p w14:paraId="12A1BF57" w14:textId="32810DA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50</w:t>
            </w:r>
          </w:p>
        </w:tc>
        <w:tc>
          <w:tcPr>
            <w:tcW w:w="337" w:type="pct"/>
            <w:shd w:val="clear" w:color="auto" w:fill="auto"/>
          </w:tcPr>
          <w:p w14:paraId="6236204E" w14:textId="661F4DA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518236E9" w14:textId="1BBD8EB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.50</w:t>
            </w:r>
          </w:p>
        </w:tc>
        <w:tc>
          <w:tcPr>
            <w:tcW w:w="310" w:type="pct"/>
            <w:shd w:val="clear" w:color="auto" w:fill="auto"/>
          </w:tcPr>
          <w:p w14:paraId="0B817C0A" w14:textId="09E58F6E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7</w:t>
            </w:r>
          </w:p>
        </w:tc>
        <w:tc>
          <w:tcPr>
            <w:tcW w:w="337" w:type="pct"/>
            <w:shd w:val="clear" w:color="auto" w:fill="auto"/>
          </w:tcPr>
          <w:p w14:paraId="2AD71671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29B5CA5" w14:textId="49A3C55B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180349F" w14:textId="6C881E8D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Vint&lt;/Author&gt;&lt;Year&gt;2011&lt;/Year&gt;&lt;RecNum&gt;1288&lt;/RecNum&gt;&lt;DisplayText&gt;[82]&lt;/DisplayText&gt;&lt;record&gt;&lt;rec-number&gt;1288&lt;/rec-number&gt;&lt;foreign-keys&gt;&lt;key app="EN" db-id="s2rddv5vmfva0mezts4x55zvs5f2addpsatf" timestamp="1394155059"&gt;1288&lt;/key&gt;&lt;/foreign-keys&gt;&lt;ref-type name="Unpublished Work"&gt;34&lt;/ref-type&gt;&lt;contributors&gt;&lt;authors&gt;&lt;author&gt;Vint, James M.&lt;/author&gt;&lt;/authors&gt;&lt;/contributors&gt;&lt;titles&gt;&lt;title&gt;Las Capas Burial Forms&lt;/title&gt;&lt;short-title&gt;Las Capas Burial Forms&lt;/short-title&gt;&lt;/titles&gt;&lt;dates&gt;&lt;year&gt;2011&lt;/year&gt;&lt;pub-dates&gt;&lt;date&gt;September&lt;/date&gt;&lt;/pub-dates&gt;&lt;/dates&gt;&lt;label&gt;Vint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AACD272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145D87A" w14:textId="3674BFD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La Playa, San Pedro Phase</w:t>
            </w:r>
          </w:p>
        </w:tc>
        <w:tc>
          <w:tcPr>
            <w:tcW w:w="591" w:type="pct"/>
            <w:shd w:val="clear" w:color="auto" w:fill="auto"/>
          </w:tcPr>
          <w:p w14:paraId="6F8E767E" w14:textId="4162D552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nora Desert</w:t>
            </w:r>
          </w:p>
        </w:tc>
        <w:tc>
          <w:tcPr>
            <w:tcW w:w="309" w:type="pct"/>
            <w:shd w:val="clear" w:color="auto" w:fill="auto"/>
          </w:tcPr>
          <w:p w14:paraId="4764A620" w14:textId="00B0EFD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000</w:t>
            </w:r>
          </w:p>
        </w:tc>
        <w:tc>
          <w:tcPr>
            <w:tcW w:w="337" w:type="pct"/>
            <w:shd w:val="clear" w:color="auto" w:fill="auto"/>
          </w:tcPr>
          <w:p w14:paraId="7B4603A5" w14:textId="1BF4A2C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2.67</w:t>
            </w:r>
          </w:p>
        </w:tc>
        <w:tc>
          <w:tcPr>
            <w:tcW w:w="337" w:type="pct"/>
            <w:shd w:val="clear" w:color="auto" w:fill="auto"/>
          </w:tcPr>
          <w:p w14:paraId="4806D1F8" w14:textId="5408C54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67</w:t>
            </w:r>
          </w:p>
        </w:tc>
        <w:tc>
          <w:tcPr>
            <w:tcW w:w="337" w:type="pct"/>
            <w:shd w:val="clear" w:color="auto" w:fill="auto"/>
          </w:tcPr>
          <w:p w14:paraId="48B1E8D7" w14:textId="5219406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5</w:t>
            </w:r>
          </w:p>
        </w:tc>
        <w:tc>
          <w:tcPr>
            <w:tcW w:w="310" w:type="pct"/>
            <w:shd w:val="clear" w:color="auto" w:fill="auto"/>
          </w:tcPr>
          <w:p w14:paraId="6C3E6076" w14:textId="46BC34CB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09</w:t>
            </w:r>
          </w:p>
        </w:tc>
        <w:tc>
          <w:tcPr>
            <w:tcW w:w="337" w:type="pct"/>
            <w:shd w:val="clear" w:color="auto" w:fill="auto"/>
          </w:tcPr>
          <w:p w14:paraId="35E66BF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322186F" w14:textId="1884B37C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0077F56" w14:textId="3384C571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DBBACE6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741222A" w14:textId="37EF55D2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apas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>, Late</w:t>
            </w:r>
          </w:p>
        </w:tc>
        <w:tc>
          <w:tcPr>
            <w:tcW w:w="591" w:type="pct"/>
            <w:shd w:val="clear" w:color="auto" w:fill="auto"/>
          </w:tcPr>
          <w:p w14:paraId="18C8956E" w14:textId="7491523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62194D4A" w14:textId="1EED65A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850</w:t>
            </w:r>
          </w:p>
        </w:tc>
        <w:tc>
          <w:tcPr>
            <w:tcW w:w="337" w:type="pct"/>
            <w:shd w:val="clear" w:color="auto" w:fill="auto"/>
          </w:tcPr>
          <w:p w14:paraId="7FB6EFCA" w14:textId="13152BC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.70</w:t>
            </w:r>
          </w:p>
        </w:tc>
        <w:tc>
          <w:tcPr>
            <w:tcW w:w="337" w:type="pct"/>
            <w:shd w:val="clear" w:color="auto" w:fill="auto"/>
          </w:tcPr>
          <w:p w14:paraId="281A0568" w14:textId="6F842B8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0</w:t>
            </w:r>
          </w:p>
        </w:tc>
        <w:tc>
          <w:tcPr>
            <w:tcW w:w="337" w:type="pct"/>
            <w:shd w:val="clear" w:color="auto" w:fill="auto"/>
          </w:tcPr>
          <w:p w14:paraId="094E255A" w14:textId="2DC95AA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15FB9483" w14:textId="3D4234AD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9</w:t>
            </w:r>
          </w:p>
        </w:tc>
        <w:tc>
          <w:tcPr>
            <w:tcW w:w="337" w:type="pct"/>
            <w:shd w:val="clear" w:color="auto" w:fill="auto"/>
          </w:tcPr>
          <w:p w14:paraId="53DE1989" w14:textId="510029BD" w:rsidR="00BB20F3" w:rsidRDefault="001C707A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84</w:t>
            </w:r>
          </w:p>
        </w:tc>
        <w:tc>
          <w:tcPr>
            <w:tcW w:w="337" w:type="pct"/>
            <w:shd w:val="clear" w:color="auto" w:fill="auto"/>
          </w:tcPr>
          <w:p w14:paraId="3EFB9D70" w14:textId="0E4E0DC2" w:rsidR="00BB20F3" w:rsidRDefault="001C707A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67</w:t>
            </w:r>
          </w:p>
        </w:tc>
        <w:tc>
          <w:tcPr>
            <w:tcW w:w="522" w:type="pct"/>
            <w:shd w:val="clear" w:color="auto" w:fill="auto"/>
          </w:tcPr>
          <w:p w14:paraId="6F7D1C82" w14:textId="312C366B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Clelland&lt;/Author&gt;&lt;Year&gt;2005&lt;/Year&gt;&lt;RecNum&gt;1061&lt;/RecNum&gt;&lt;DisplayText&gt;[84]&lt;/DisplayText&gt;&lt;record&gt;&lt;rec-number&gt;1061&lt;/rec-number&gt;&lt;foreign-keys&gt;&lt;key app="EN" db-id="s2rddv5vmfva0mezts4x55zvs5f2addpsatf" timestamp="1394155059"&gt;1061&lt;/key&gt;&lt;/foreign-keys&gt;&lt;ref-type name="Report"&gt;27&lt;/ref-type&gt;&lt;contributors&gt;&lt;authors&gt;&lt;author&gt;McClelland, John&lt;/author&gt;&lt;/authors&gt;&lt;secondary-authors&gt;&lt;author&gt;Diehl, M. W.&lt;/author&gt;&lt;/secondary-authors&gt;&lt;/contributors&gt;&lt;titles&gt;&lt;title&gt;Bioarchaeological Analysis of Early Agricultural Period Human Skeletal Remains from Southern Arizona&lt;/title&gt;&lt;secondary-title&gt;Subsistence and Resource Use Strategies of Early Agricultural Communities in Southern Arizona&lt;/secondary-title&gt;&lt;short-title&gt;Bioarchaeological Analysis of Early Agricultural Period Human Skeletal Remains from Southern Arizona&lt;/short-title&gt;&lt;/titles&gt;&lt;pages&gt;153-168&lt;/pages&gt;&lt;number&gt;Anthropological Papers No. 34&lt;/number&gt;&lt;dates&gt;&lt;year&gt;2005&lt;/year&gt;&lt;/dates&gt;&lt;pub-location&gt;Tucson&lt;/pub-location&gt;&lt;publisher&gt;Center for Desert Archaeolog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4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Clelland&lt;/Author&gt;&lt;Year&gt;2008&lt;/Year&gt;&lt;RecNum&gt;1062&lt;/RecNum&gt;&lt;DisplayText&gt;[85]&lt;/DisplayText&gt;&lt;record&gt;&lt;rec-number&gt;1062&lt;/rec-number&gt;&lt;foreign-keys&gt;&lt;key app="EN" db-id="s2rddv5vmfva0mezts4x55zvs5f2addpsatf" timestamp="1394155059"&gt;1062&lt;/key&gt;&lt;/foreign-keys&gt;&lt;ref-type name="Report"&gt;27&lt;/ref-type&gt;&lt;contributors&gt;&lt;authors&gt;&lt;author&gt;McClelland, John&lt;/author&gt;&lt;/authors&gt;&lt;secondary-authors&gt;&lt;author&gt;Stodder, A. L.&lt;/author&gt;&lt;/secondary-authors&gt;&lt;/contributors&gt;&lt;titles&gt;&lt;title&gt;Health and Demography of Early Agriculturalists in Southern Arizona&lt;/title&gt;&lt;secondary-title&gt;Reanalysis and Reinterpretation in Southwestern Bioarchaeology&lt;/secondary-title&gt;&lt;short-title&gt;Health and Demography of Early Agriculturalists in Southern Arizona&lt;/short-title&gt;&lt;/titles&gt;&lt;pages&gt;83-104&lt;/pages&gt;&lt;num-vols&gt;Anthropological Papers No. 59&lt;/num-vols&gt;&lt;dates&gt;&lt;year&gt;2008&lt;/year&gt;&lt;/dates&gt;&lt;pub-location&gt;Tempe&lt;/pub-location&gt;&lt;publisher&gt;Arizona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5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Vint&lt;/Author&gt;&lt;Year&gt;2011&lt;/Year&gt;&lt;RecNum&gt;1288&lt;/RecNum&gt;&lt;DisplayText&gt;[82]&lt;/DisplayText&gt;&lt;record&gt;&lt;rec-number&gt;1288&lt;/rec-number&gt;&lt;foreign-keys&gt;&lt;key app="EN" db-id="s2rddv5vmfva0mezts4x55zvs5f2addpsatf" timestamp="1394155059"&gt;1288&lt;/key&gt;&lt;/foreign-keys&gt;&lt;ref-type name="Unpublished Work"&gt;34&lt;/ref-type&gt;&lt;contributors&gt;&lt;authors&gt;&lt;author&gt;Vint, James M.&lt;/author&gt;&lt;/authors&gt;&lt;/contributors&gt;&lt;titles&gt;&lt;title&gt;Las Capas Burial Forms&lt;/title&gt;&lt;short-title&gt;Las Capas Burial Forms&lt;/short-title&gt;&lt;/titles&gt;&lt;dates&gt;&lt;year&gt;2011&lt;/year&gt;&lt;pub-dates&gt;&lt;date&gt;September&lt;/date&gt;&lt;/pub-dates&gt;&lt;/dates&gt;&lt;label&gt;Vint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59212E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A0FB417" w14:textId="73BC292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learwater</w:t>
            </w:r>
          </w:p>
        </w:tc>
        <w:tc>
          <w:tcPr>
            <w:tcW w:w="591" w:type="pct"/>
            <w:shd w:val="clear" w:color="auto" w:fill="auto"/>
          </w:tcPr>
          <w:p w14:paraId="777CC267" w14:textId="4B85093E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083ACE0D" w14:textId="1461255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590</w:t>
            </w:r>
          </w:p>
        </w:tc>
        <w:tc>
          <w:tcPr>
            <w:tcW w:w="337" w:type="pct"/>
            <w:shd w:val="clear" w:color="auto" w:fill="auto"/>
          </w:tcPr>
          <w:p w14:paraId="52FF7A19" w14:textId="2E3CF3F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78</w:t>
            </w:r>
          </w:p>
        </w:tc>
        <w:tc>
          <w:tcPr>
            <w:tcW w:w="337" w:type="pct"/>
            <w:shd w:val="clear" w:color="auto" w:fill="auto"/>
          </w:tcPr>
          <w:p w14:paraId="2DFC05D2" w14:textId="3C86968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78</w:t>
            </w:r>
          </w:p>
        </w:tc>
        <w:tc>
          <w:tcPr>
            <w:tcW w:w="337" w:type="pct"/>
            <w:shd w:val="clear" w:color="auto" w:fill="auto"/>
          </w:tcPr>
          <w:p w14:paraId="387822FB" w14:textId="20A8B12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310" w:type="pct"/>
            <w:shd w:val="clear" w:color="auto" w:fill="auto"/>
          </w:tcPr>
          <w:p w14:paraId="73E2BAEA" w14:textId="2FEB9E06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3</w:t>
            </w:r>
          </w:p>
        </w:tc>
        <w:tc>
          <w:tcPr>
            <w:tcW w:w="337" w:type="pct"/>
            <w:shd w:val="clear" w:color="auto" w:fill="auto"/>
          </w:tcPr>
          <w:p w14:paraId="65D9D55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4E985E5" w14:textId="0A868646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C29AB00" w14:textId="0A4D3CB0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iehl&lt;/Author&gt;&lt;Year&gt;1997&lt;/Year&gt;&lt;RecNum&gt;742&lt;/RecNum&gt;&lt;DisplayText&gt;[86]&lt;/DisplayText&gt;&lt;record&gt;&lt;rec-number&gt;742&lt;/rec-number&gt;&lt;foreign-keys&gt;&lt;key app="EN" db-id="s2rddv5vmfva0mezts4x55zvs5f2addpsatf" timestamp="1394155059"&gt;742&lt;/key&gt;&lt;/foreign-keys&gt;&lt;ref-type name="Book"&gt;6&lt;/ref-type&gt;&lt;contributors&gt;&lt;authors&gt;&lt;author&gt;Diehl, Michael W.&lt;/author&gt;&lt;/authors&gt;&lt;/contributors&gt;&lt;titles&gt;&lt;title&gt;Archaeological Investigations of the Early Agricultural Period Settlement at the Base of A-Mountain, Tucson, Arizona&lt;/title&gt;&lt;short-title&gt;Archaeological Investigations of the Early Agricultural Period Settlement at the Base of A-Mountain, Tucson, Arizona&lt;/short-title&gt;&lt;/titles&gt;&lt;dates&gt;&lt;year&gt;1997&lt;/year&gt;&lt;/dates&gt;&lt;publisher&gt;Center for Desert Archaeology, Tucson&lt;/publisher&gt;&lt;label&gt;Diehl1997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6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Clelland&lt;/Author&gt;&lt;Year&gt;2006&lt;/Year&gt;&lt;RecNum&gt;1065&lt;/RecNum&gt;&lt;DisplayText&gt;[87]&lt;/DisplayText&gt;&lt;record&gt;&lt;rec-number&gt;1065&lt;/rec-number&gt;&lt;foreign-keys&gt;&lt;key app="EN" db-id="s2rddv5vmfva0mezts4x55zvs5f2addpsatf" timestamp="1394155059"&gt;1065&lt;/key&gt;&lt;/foreign-keys&gt;&lt;ref-type name="Book Section"&gt;5&lt;/ref-type&gt;&lt;contributors&gt;&lt;authors&gt;&lt;author&gt;McClelland, John&lt;/author&gt;&lt;author&gt;Dayhoff, Robert&lt;/author&gt;&lt;/authors&gt;&lt;secondary-authors&gt;&lt;author&gt;Thiel, J. Homer&lt;/author&gt;&lt;author&gt;Mabry, Jonathan B.&lt;/author&gt;&lt;/secondary-authors&gt;&lt;/contributors&gt;&lt;titles&gt;&lt;title&gt;Human Burials&lt;/title&gt;&lt;secondary-title&gt;Rio Nuevo Archaeology Program 2000-2003: Investigations at the San Agustín Mission and Mission Gardens, Tucson Presidio, Tucson Pressed Brick Company, and Clearwater Site&lt;/secondary-title&gt;&lt;tertiary-title&gt;Technical Series, No. 2004-11&lt;/tertiary-title&gt;&lt;short-title&gt;Human Burials&lt;/short-title&gt;&lt;/titles&gt;&lt;pages&gt;18.1--18.15&lt;/pages&gt;&lt;dates&gt;&lt;year&gt;2006&lt;/year&gt;&lt;/dates&gt;&lt;publisher&gt;Technical Series No. 2004-11, Center for Desert Archaeology, Tucson&lt;/publisher&gt;&lt;label&gt;McClellandDayhoff2006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7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9D996A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26B732D" w14:textId="26620B6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Matty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Wash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F2E4E08" w14:textId="72548C48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cson Basin</w:t>
            </w:r>
          </w:p>
        </w:tc>
        <w:tc>
          <w:tcPr>
            <w:tcW w:w="309" w:type="pct"/>
            <w:shd w:val="clear" w:color="auto" w:fill="auto"/>
          </w:tcPr>
          <w:p w14:paraId="1E745ABB" w14:textId="6DE1402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443</w:t>
            </w:r>
          </w:p>
        </w:tc>
        <w:tc>
          <w:tcPr>
            <w:tcW w:w="337" w:type="pct"/>
            <w:shd w:val="clear" w:color="auto" w:fill="auto"/>
          </w:tcPr>
          <w:p w14:paraId="70C978E5" w14:textId="73691F6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37" w:type="pct"/>
            <w:shd w:val="clear" w:color="auto" w:fill="auto"/>
          </w:tcPr>
          <w:p w14:paraId="7C2FD589" w14:textId="078D7D2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521FDBC9" w14:textId="02A2281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10" w:type="pct"/>
            <w:shd w:val="clear" w:color="auto" w:fill="auto"/>
          </w:tcPr>
          <w:p w14:paraId="2B3F80F7" w14:textId="7D1A2976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3</w:t>
            </w:r>
          </w:p>
        </w:tc>
        <w:tc>
          <w:tcPr>
            <w:tcW w:w="337" w:type="pct"/>
            <w:shd w:val="clear" w:color="auto" w:fill="auto"/>
          </w:tcPr>
          <w:p w14:paraId="5B58E706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A00265D" w14:textId="70D94C8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E43607E" w14:textId="3BFC222D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uckell&lt;/Author&gt;&lt;Year&gt;1995&lt;/Year&gt;&lt;RecNum&gt;875&lt;/RecNum&gt;&lt;DisplayText&gt;[88]&lt;/DisplayText&gt;&lt;record&gt;&lt;rec-number&gt;875&lt;/rec-number&gt;&lt;foreign-keys&gt;&lt;key app="EN" db-id="s2rddv5vmfva0mezts4x55zvs5f2addpsatf" timestamp="1394155059"&gt;875&lt;/key&gt;&lt;/foreign-keys&gt;&lt;ref-type name="Manuscript"&gt;36&lt;/ref-type&gt;&lt;contributors&gt;&lt;authors&gt;&lt;author&gt;Huckell, Bruce B.&lt;/author&gt;&lt;/authors&gt;&lt;/contributors&gt;&lt;titles&gt;&lt;title&gt;Of Maize and Marshes: Preceramic Agricultural Settlements in the Cienega Valley, Southeastern Arizona&lt;/title&gt;&lt;short-title&gt;Of Maize and Marshes: Preceramic Agricultural Settlements in the Cienega Valley, Southeastern Arizona&lt;/short-title&gt;&lt;/titles&gt;&lt;num-vols&gt;Anthropological Papers of the University of Arizona 59&lt;/num-vols&gt;&lt;dates&gt;&lt;year&gt;1995&lt;/year&gt;&lt;/dates&gt;&lt;pub-location&gt;University of Arizona Press, Tucson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119C3E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8AD911D" w14:textId="1A5C382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Augustin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5A4DFBF" w14:textId="30969ABF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cson Basin</w:t>
            </w:r>
          </w:p>
        </w:tc>
        <w:tc>
          <w:tcPr>
            <w:tcW w:w="309" w:type="pct"/>
            <w:shd w:val="clear" w:color="auto" w:fill="auto"/>
          </w:tcPr>
          <w:p w14:paraId="512896E6" w14:textId="7566B7F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85</w:t>
            </w:r>
          </w:p>
        </w:tc>
        <w:tc>
          <w:tcPr>
            <w:tcW w:w="337" w:type="pct"/>
            <w:shd w:val="clear" w:color="auto" w:fill="auto"/>
          </w:tcPr>
          <w:p w14:paraId="1D31E0C8" w14:textId="22E795B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.78</w:t>
            </w:r>
          </w:p>
        </w:tc>
        <w:tc>
          <w:tcPr>
            <w:tcW w:w="337" w:type="pct"/>
            <w:shd w:val="clear" w:color="auto" w:fill="auto"/>
          </w:tcPr>
          <w:p w14:paraId="1D89095D" w14:textId="3862FE5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78</w:t>
            </w:r>
          </w:p>
        </w:tc>
        <w:tc>
          <w:tcPr>
            <w:tcW w:w="337" w:type="pct"/>
            <w:shd w:val="clear" w:color="auto" w:fill="auto"/>
          </w:tcPr>
          <w:p w14:paraId="2D38EACF" w14:textId="21E920A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10" w:type="pct"/>
            <w:shd w:val="clear" w:color="auto" w:fill="auto"/>
          </w:tcPr>
          <w:p w14:paraId="7B94DF9C" w14:textId="6FB59989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9</w:t>
            </w:r>
          </w:p>
        </w:tc>
        <w:tc>
          <w:tcPr>
            <w:tcW w:w="337" w:type="pct"/>
            <w:shd w:val="clear" w:color="auto" w:fill="auto"/>
          </w:tcPr>
          <w:p w14:paraId="3079D2BF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B0787A5" w14:textId="7CA3BC4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95370C4" w14:textId="78E627F9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Clelland&lt;/Author&gt;&lt;Year&gt;2008&lt;/Year&gt;&lt;RecNum&gt;1062&lt;/RecNum&gt;&lt;DisplayText&gt;[85]&lt;/DisplayText&gt;&lt;record&gt;&lt;rec-number&gt;1062&lt;/rec-number&gt;&lt;foreign-keys&gt;&lt;key app="EN" db-id="s2rddv5vmfva0mezts4x55zvs5f2addpsatf" timestamp="1394155059"&gt;1062&lt;/key&gt;&lt;/foreign-keys&gt;&lt;ref-type name="Report"&gt;27&lt;/ref-type&gt;&lt;contributors&gt;&lt;authors&gt;&lt;author&gt;McClelland, John&lt;/author&gt;&lt;/authors&gt;&lt;secondary-authors&gt;&lt;author&gt;Stodder, A. L.&lt;/author&gt;&lt;/secondary-authors&gt;&lt;/contributors&gt;&lt;titles&gt;&lt;title&gt;Health and Demography of Early Agriculturalists in Southern Arizona&lt;/title&gt;&lt;secondary-title&gt;Reanalysis and Reinterpretation in Southwestern Bioarchaeology&lt;/secondary-title&gt;&lt;short-title&gt;Health and Demography of Early Agriculturalists in Southern Arizona&lt;/short-title&gt;&lt;/titles&gt;&lt;pages&gt;83-104&lt;/pages&gt;&lt;num-vols&gt;Anthropological Papers No. 59&lt;/num-vols&gt;&lt;dates&gt;&lt;year&gt;2008&lt;/year&gt;&lt;/dates&gt;&lt;pub-location&gt;Tempe&lt;/pub-location&gt;&lt;publisher&gt;Arizona State Universit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5A8559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5991BA6" w14:textId="3FBD1434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Cienega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DC68D0A" w14:textId="1CBB5D24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cson Basin</w:t>
            </w:r>
          </w:p>
        </w:tc>
        <w:tc>
          <w:tcPr>
            <w:tcW w:w="309" w:type="pct"/>
            <w:shd w:val="clear" w:color="auto" w:fill="auto"/>
          </w:tcPr>
          <w:p w14:paraId="751D9B63" w14:textId="00ACBCA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25</w:t>
            </w:r>
          </w:p>
        </w:tc>
        <w:tc>
          <w:tcPr>
            <w:tcW w:w="337" w:type="pct"/>
            <w:shd w:val="clear" w:color="auto" w:fill="auto"/>
          </w:tcPr>
          <w:p w14:paraId="0BDF0E64" w14:textId="2967E79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</w:t>
            </w:r>
          </w:p>
        </w:tc>
        <w:tc>
          <w:tcPr>
            <w:tcW w:w="337" w:type="pct"/>
            <w:shd w:val="clear" w:color="auto" w:fill="auto"/>
          </w:tcPr>
          <w:p w14:paraId="0737DBB0" w14:textId="48C5375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04F39BC0" w14:textId="07954FE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310" w:type="pct"/>
            <w:shd w:val="clear" w:color="auto" w:fill="auto"/>
          </w:tcPr>
          <w:p w14:paraId="10AAB9B1" w14:textId="24D01EC6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6</w:t>
            </w:r>
          </w:p>
        </w:tc>
        <w:tc>
          <w:tcPr>
            <w:tcW w:w="337" w:type="pct"/>
            <w:shd w:val="clear" w:color="auto" w:fill="auto"/>
          </w:tcPr>
          <w:p w14:paraId="4AAA8955" w14:textId="1B372875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98</w:t>
            </w:r>
          </w:p>
        </w:tc>
        <w:tc>
          <w:tcPr>
            <w:tcW w:w="337" w:type="pct"/>
            <w:shd w:val="clear" w:color="auto" w:fill="auto"/>
          </w:tcPr>
          <w:p w14:paraId="4DC99E39" w14:textId="2E17C268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.59</w:t>
            </w:r>
          </w:p>
        </w:tc>
        <w:tc>
          <w:tcPr>
            <w:tcW w:w="522" w:type="pct"/>
            <w:shd w:val="clear" w:color="auto" w:fill="auto"/>
          </w:tcPr>
          <w:p w14:paraId="00A283D6" w14:textId="02100A58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abry&lt;/Author&gt;&lt;Year&gt;1998&lt;/Year&gt;&lt;RecNum&gt;1034&lt;/RecNum&gt;&lt;DisplayText&gt;[89]&lt;/DisplayText&gt;&lt;record&gt;&lt;rec-number&gt;1034&lt;/rec-number&gt;&lt;foreign-keys&gt;&lt;key app="EN" db-id="s2rddv5vmfva0mezts4x55zvs5f2addpsatf" timestamp="1394155059"&gt;1034&lt;/key&gt;&lt;/foreign-keys&gt;&lt;ref-type name="Manuscript"&gt;36&lt;/ref-type&gt;&lt;contributors&gt;&lt;authors&gt;&lt;author&gt;Mabry, Jonathan B.&lt;/author&gt;&lt;/authors&gt;&lt;/contributors&gt;&lt;titles&gt;&lt;title&gt;Archaeological Investigations at Early Village Sites in the Middle Santa Cruz Valley: Analyses and Synthesis&lt;/title&gt;&lt;short-title&gt;Archaeological Investigations at Early Village Sites in the Middle Santa Cruz Valley: Analyses and Synthesis&lt;/short-title&gt;&lt;/titles&gt;&lt;num-vols&gt;Anthropological Papers 19&lt;/num-vols&gt;&lt;dates&gt;&lt;year&gt;1998&lt;/year&gt;&lt;/dates&gt;&lt;pub-location&gt;Center for Desert Archaeology, Tucson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81BE3F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8B4272A" w14:textId="1A2AD6BE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 Playa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ienega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Phase</w:t>
            </w:r>
          </w:p>
        </w:tc>
        <w:tc>
          <w:tcPr>
            <w:tcW w:w="591" w:type="pct"/>
            <w:shd w:val="clear" w:color="auto" w:fill="auto"/>
          </w:tcPr>
          <w:p w14:paraId="524F3D10" w14:textId="5AF0FA0E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onora Desert</w:t>
            </w:r>
          </w:p>
        </w:tc>
        <w:tc>
          <w:tcPr>
            <w:tcW w:w="309" w:type="pct"/>
            <w:shd w:val="clear" w:color="auto" w:fill="auto"/>
          </w:tcPr>
          <w:p w14:paraId="44E6819A" w14:textId="7DCEFE0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25</w:t>
            </w:r>
          </w:p>
        </w:tc>
        <w:tc>
          <w:tcPr>
            <w:tcW w:w="337" w:type="pct"/>
            <w:shd w:val="clear" w:color="auto" w:fill="auto"/>
          </w:tcPr>
          <w:p w14:paraId="5A06D546" w14:textId="122CA90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2.22</w:t>
            </w:r>
          </w:p>
        </w:tc>
        <w:tc>
          <w:tcPr>
            <w:tcW w:w="337" w:type="pct"/>
            <w:shd w:val="clear" w:color="auto" w:fill="auto"/>
          </w:tcPr>
          <w:p w14:paraId="5330C096" w14:textId="50E8BA4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.22</w:t>
            </w:r>
          </w:p>
        </w:tc>
        <w:tc>
          <w:tcPr>
            <w:tcW w:w="337" w:type="pct"/>
            <w:shd w:val="clear" w:color="auto" w:fill="auto"/>
          </w:tcPr>
          <w:p w14:paraId="10591263" w14:textId="0628119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</w:t>
            </w:r>
          </w:p>
        </w:tc>
        <w:tc>
          <w:tcPr>
            <w:tcW w:w="310" w:type="pct"/>
            <w:shd w:val="clear" w:color="auto" w:fill="auto"/>
          </w:tcPr>
          <w:p w14:paraId="442315EA" w14:textId="5F394B19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10</w:t>
            </w:r>
          </w:p>
        </w:tc>
        <w:tc>
          <w:tcPr>
            <w:tcW w:w="337" w:type="pct"/>
            <w:shd w:val="clear" w:color="auto" w:fill="auto"/>
          </w:tcPr>
          <w:p w14:paraId="00BF111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D6771E4" w14:textId="0B636FA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10C8375" w14:textId="1BCDE11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EE7F77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3EFCB6E" w14:textId="0EE8FA4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Finch Camp</w:t>
            </w:r>
          </w:p>
        </w:tc>
        <w:tc>
          <w:tcPr>
            <w:tcW w:w="591" w:type="pct"/>
            <w:shd w:val="clear" w:color="auto" w:fill="auto"/>
          </w:tcPr>
          <w:p w14:paraId="715C043D" w14:textId="1F80CDFE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721B8AB9" w14:textId="08F35F4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25A5D112" w14:textId="565E5B1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7" w:type="pct"/>
            <w:shd w:val="clear" w:color="auto" w:fill="auto"/>
          </w:tcPr>
          <w:p w14:paraId="65526EBC" w14:textId="6B19953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266F2247" w14:textId="4A3877B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10" w:type="pct"/>
            <w:shd w:val="clear" w:color="auto" w:fill="auto"/>
          </w:tcPr>
          <w:p w14:paraId="1082BA90" w14:textId="3402EEA0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5</w:t>
            </w:r>
          </w:p>
        </w:tc>
        <w:tc>
          <w:tcPr>
            <w:tcW w:w="337" w:type="pct"/>
            <w:shd w:val="clear" w:color="auto" w:fill="auto"/>
          </w:tcPr>
          <w:p w14:paraId="54B91C21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DF56B24" w14:textId="3D006F42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23BE5B5" w14:textId="20B9C875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raves&lt;/Author&gt;&lt;Year&gt;2011&lt;/Year&gt;&lt;RecNum&gt;813&lt;/RecNum&gt;&lt;DisplayText&gt;[90]&lt;/DisplayText&gt;&lt;record&gt;&lt;rec-number&gt;813&lt;/rec-number&gt;&lt;foreign-keys&gt;&lt;key app="EN" db-id="s2rddv5vmfva0mezts4x55zvs5f2addpsatf" timestamp="1394155059"&gt;813&lt;/key&gt;&lt;/foreign-keys&gt;&lt;ref-type name="Book Section"&gt;5&lt;/ref-type&gt;&lt;contributors&gt;&lt;authors&gt;&lt;author&gt;Graves, William M.&lt;/author&gt;&lt;author&gt;Wegener, Robert M.&lt;/author&gt;&lt;/authors&gt;&lt;secondary-authors&gt;&lt;author&gt;Wegener, Robert M.&lt;/author&gt;&lt;author&gt;Heilen, Michael P.&lt;/author&gt;&lt;author&gt;Ciolek-Torello, Richard&lt;/author&gt;&lt;author&gt;Hall, John D.&lt;/author&gt;&lt;/secondary-authors&gt;&lt;/contributors&gt;&lt;titles&gt;&lt;title&gt;Summary of Findings in the Queen Valley to Queen Creek Project&lt;/title&gt;&lt;secondary-title&gt;Early Agricultural, Formative, and Historical Period Use of the Upper Queen Creek Region&lt;/secondary-title&gt;&lt;short-title&gt;Summary of Findings in the Queen Valley to Queen Creek Project&lt;/short-title&gt;&lt;/titles&gt;&lt;volume&gt;vol. 4&lt;/volume&gt;&lt;dates&gt;&lt;year&gt;2011&lt;/year&gt;&lt;/dates&gt;&lt;publisher&gt;Technical Series No. 92, Statistical Research, Inc., Tucson, Arizona&lt;/publisher&gt;&lt;label&gt;GravesWegener201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0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ncoln-Babb&lt;/Author&gt;&lt;Year&gt;2011&lt;/Year&gt;&lt;RecNum&gt;1010&lt;/RecNum&gt;&lt;DisplayText&gt;[91]&lt;/DisplayText&gt;&lt;record&gt;&lt;rec-number&gt;1010&lt;/rec-number&gt;&lt;foreign-keys&gt;&lt;key app="EN" db-id="s2rddv5vmfva0mezts4x55zvs5f2addpsatf" timestamp="1394155059"&gt;1010&lt;/key&gt;&lt;/foreign-keys&gt;&lt;ref-type name="Book Section"&gt;5&lt;/ref-type&gt;&lt;contributors&gt;&lt;authors&gt;&lt;author&gt;Lincoln-Babb, Lorrie&lt;/author&gt;&lt;author&gt;Minturn, Penny Dufoe&lt;/author&gt;&lt;author&gt;Garraty, Christopher P.&lt;/author&gt;&lt;author&gt;Hefner, Joseph T.&lt;/author&gt;&lt;/authors&gt;&lt;secondary-authors&gt;&lt;author&gt;Wegener, Robert M.&lt;/author&gt;&lt;author&gt;Heilen, Michael P.&lt;/author&gt;&lt;author&gt;Ciolek-Torello, Richard&lt;/author&gt;&lt;author&gt;Hall, John D.&lt;/author&gt;&lt;/secondary-authors&gt;&lt;/contributors&gt;&lt;titles&gt;&lt;title&gt;A Bioarchaeological Study of Human Remains and Mortuary Behavior in the U.S. 60 Project Area&lt;/title&gt;&lt;secondary-title&gt;Early Agricultural, Formative, and Historical Period Use of the Upper Queen Creek Region&lt;/secondary-title&gt;&lt;short-title&gt;A Bioarchaeological Study of Human Remains and Mortuary Behavior in the U.S. 60 Project Area&lt;/short-title&gt;&lt;/titles&gt;&lt;pages&gt;549--586&lt;/pages&gt;&lt;dates&gt;&lt;year&gt;2011&lt;/year&gt;&lt;/dates&gt;&lt;publisher&gt;Technical Series No. 92, Statistical Research, Inc., Tucson&lt;/publisher&gt;&lt;label&gt;LincolnBabbEtAl201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8AE262A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98B040F" w14:textId="1AD5213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offee Camp</w:t>
            </w:r>
          </w:p>
        </w:tc>
        <w:tc>
          <w:tcPr>
            <w:tcW w:w="591" w:type="pct"/>
            <w:shd w:val="clear" w:color="auto" w:fill="auto"/>
          </w:tcPr>
          <w:p w14:paraId="552780ED" w14:textId="09EFAF5E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6789D6E4" w14:textId="7B9C0AC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337" w:type="pct"/>
            <w:shd w:val="clear" w:color="auto" w:fill="auto"/>
          </w:tcPr>
          <w:p w14:paraId="2E05DE04" w14:textId="7CD8AB5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32231C97" w14:textId="15BB709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080C9E3B" w14:textId="7354C25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10" w:type="pct"/>
            <w:shd w:val="clear" w:color="auto" w:fill="auto"/>
          </w:tcPr>
          <w:p w14:paraId="671EFAF3" w14:textId="6F894338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0</w:t>
            </w:r>
          </w:p>
        </w:tc>
        <w:tc>
          <w:tcPr>
            <w:tcW w:w="337" w:type="pct"/>
            <w:shd w:val="clear" w:color="auto" w:fill="auto"/>
          </w:tcPr>
          <w:p w14:paraId="2ABC4FAD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C1CE6F1" w14:textId="5C790B88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A8E1AFD" w14:textId="1B2795A2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uckell&lt;/Author&gt;&lt;Year&gt;1995&lt;/Year&gt;&lt;RecNum&gt;875&lt;/RecNum&gt;&lt;DisplayText&gt;[88]&lt;/DisplayText&gt;&lt;record&gt;&lt;rec-number&gt;875&lt;/rec-number&gt;&lt;foreign-keys&gt;&lt;key app="EN" db-id="s2rddv5vmfva0mezts4x55zvs5f2addpsatf" timestamp="1394155059"&gt;875&lt;/key&gt;&lt;/foreign-keys&gt;&lt;ref-type name="Manuscript"&gt;36&lt;/ref-type&gt;&lt;contributors&gt;&lt;authors&gt;&lt;author&gt;Huckell, Bruce B.&lt;/author&gt;&lt;/authors&gt;&lt;/contributors&gt;&lt;titles&gt;&lt;title&gt;Of Maize and Marshes: Preceramic Agricultural Settlements in the Cienega Valley, Southeastern Arizona&lt;/title&gt;&lt;short-title&gt;Of Maize and Marshes: Preceramic Agricultural Settlements in the Cienega Valley, Southeastern Arizona&lt;/short-title&gt;&lt;/titles&gt;&lt;num-vols&gt;Anthropological Papers of the University of Arizona 59&lt;/num-vols&gt;&lt;dates&gt;&lt;year&gt;1995&lt;/year&gt;&lt;/dates&gt;&lt;pub-location&gt;University of Arizona Press, Tucson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554815B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608DA6F" w14:textId="7D68557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Finch Camp</w:t>
            </w:r>
          </w:p>
        </w:tc>
        <w:tc>
          <w:tcPr>
            <w:tcW w:w="591" w:type="pct"/>
            <w:shd w:val="clear" w:color="auto" w:fill="auto"/>
          </w:tcPr>
          <w:p w14:paraId="3CB09583" w14:textId="77C7EFC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5D649D7A" w14:textId="2C564D2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0</w:t>
            </w:r>
          </w:p>
        </w:tc>
        <w:tc>
          <w:tcPr>
            <w:tcW w:w="337" w:type="pct"/>
            <w:shd w:val="clear" w:color="auto" w:fill="auto"/>
          </w:tcPr>
          <w:p w14:paraId="77FA37D2" w14:textId="1F31EE5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553C5FB6" w14:textId="1093A33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08309CAA" w14:textId="15AFE21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10" w:type="pct"/>
            <w:shd w:val="clear" w:color="auto" w:fill="auto"/>
          </w:tcPr>
          <w:p w14:paraId="4BF6ED8A" w14:textId="7FE4A60A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3D4A181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CDE4642" w14:textId="15496F93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B03A16C" w14:textId="6148F36A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Graves&lt;/Author&gt;&lt;Year&gt;2011&lt;/Year&gt;&lt;RecNum&gt;813&lt;/RecNum&gt;&lt;DisplayText&gt;[90]&lt;/DisplayText&gt;&lt;record&gt;&lt;rec-number&gt;813&lt;/rec-number&gt;&lt;foreign-keys&gt;&lt;key app="EN" db-id="s2rddv5vmfva0mezts4x55zvs5f2addpsatf" timestamp="1394155059"&gt;813&lt;/key&gt;&lt;/foreign-keys&gt;&lt;ref-type name="Book Section"&gt;5&lt;/ref-type&gt;&lt;contributors&gt;&lt;authors&gt;&lt;author&gt;Graves, William M.&lt;/author&gt;&lt;author&gt;Wegener, Robert M.&lt;/author&gt;&lt;/authors&gt;&lt;secondary-authors&gt;&lt;author&gt;Wegener, Robert M.&lt;/author&gt;&lt;author&gt;Heilen, Michael P.&lt;/author&gt;&lt;author&gt;Ciolek-Torello, Richard&lt;/author&gt;&lt;author&gt;Hall, John D.&lt;/author&gt;&lt;/secondary-authors&gt;&lt;/contributors&gt;&lt;titles&gt;&lt;title&gt;Summary of Findings in the Queen Valley to Queen Creek Project&lt;/title&gt;&lt;secondary-title&gt;Early Agricultural, Formative, and Historical Period Use of the Upper Queen Creek Region&lt;/secondary-title&gt;&lt;short-title&gt;Summary of Findings in the Queen Valley to Queen Creek Project&lt;/short-title&gt;&lt;/titles&gt;&lt;volume&gt;vol. 4&lt;/volume&gt;&lt;dates&gt;&lt;year&gt;2011&lt;/year&gt;&lt;/dates&gt;&lt;publisher&gt;Technical Series No. 92, Statistical Research, Inc., Tucson, Arizona&lt;/publisher&gt;&lt;label&gt;GravesWegener201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0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Lincoln-Babb&lt;/Author&gt;&lt;Year&gt;2011&lt;/Year&gt;&lt;RecNum&gt;1010&lt;/RecNum&gt;&lt;DisplayText&gt;[91]&lt;/DisplayText&gt;&lt;record&gt;&lt;rec-number&gt;1010&lt;/rec-number&gt;&lt;foreign-keys&gt;&lt;key app="EN" db-id="s2rddv5vmfva0mezts4x55zvs5f2addpsatf" timestamp="1394155059"&gt;1010&lt;/key&gt;&lt;/foreign-keys&gt;&lt;ref-type name="Book Section"&gt;5&lt;/ref-type&gt;&lt;contributors&gt;&lt;authors&gt;&lt;author&gt;Lincoln-Babb, Lorrie&lt;/author&gt;&lt;author&gt;Minturn, Penny Dufoe&lt;/author&gt;&lt;author&gt;Garraty, Christopher P.&lt;/author&gt;&lt;author&gt;Hefner, Joseph T.&lt;/author&gt;&lt;/authors&gt;&lt;secondary-authors&gt;&lt;author&gt;Wegener, Robert M.&lt;/author&gt;&lt;author&gt;Heilen, Michael P.&lt;/author&gt;&lt;author&gt;Ciolek-Torello, Richard&lt;/author&gt;&lt;author&gt;Hall, John D.&lt;/author&gt;&lt;/secondary-authors&gt;&lt;/contributors&gt;&lt;titles&gt;&lt;title&gt;A Bioarchaeological Study of Human Remains and Mortuary Behavior in the U.S. 60 Project Area&lt;/title&gt;&lt;secondary-title&gt;Early Agricultural, Formative, and Historical Period Use of the Upper Queen Creek Region&lt;/secondary-title&gt;&lt;short-title&gt;A Bioarchaeological Study of Human Remains and Mortuary Behavior in the U.S. 60 Project Area&lt;/short-title&gt;&lt;/titles&gt;&lt;pages&gt;549--586&lt;/pages&gt;&lt;dates&gt;&lt;year&gt;2011&lt;/year&gt;&lt;/dates&gt;&lt;publisher&gt;Technical Series No. 92, Statistical Research, Inc., Tucson&lt;/publisher&gt;&lt;label&gt;LincolnBabbEtAl201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9E4D544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D8595EE" w14:textId="26A43E5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Houghton Road</w:t>
            </w:r>
          </w:p>
        </w:tc>
        <w:tc>
          <w:tcPr>
            <w:tcW w:w="591" w:type="pct"/>
            <w:shd w:val="clear" w:color="auto" w:fill="auto"/>
          </w:tcPr>
          <w:p w14:paraId="08D5CA65" w14:textId="4C46D76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cson Basin</w:t>
            </w:r>
          </w:p>
        </w:tc>
        <w:tc>
          <w:tcPr>
            <w:tcW w:w="309" w:type="pct"/>
            <w:shd w:val="clear" w:color="auto" w:fill="auto"/>
          </w:tcPr>
          <w:p w14:paraId="0CC22CC8" w14:textId="05DAE1D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5</w:t>
            </w:r>
          </w:p>
        </w:tc>
        <w:tc>
          <w:tcPr>
            <w:tcW w:w="337" w:type="pct"/>
            <w:shd w:val="clear" w:color="auto" w:fill="auto"/>
          </w:tcPr>
          <w:p w14:paraId="103CAEF4" w14:textId="599243D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03108642" w14:textId="3968A91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2BFB4D9F" w14:textId="1782450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62DD96B7" w14:textId="01C2C0A7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33</w:t>
            </w:r>
          </w:p>
        </w:tc>
        <w:tc>
          <w:tcPr>
            <w:tcW w:w="337" w:type="pct"/>
            <w:shd w:val="clear" w:color="auto" w:fill="auto"/>
          </w:tcPr>
          <w:p w14:paraId="767FD0A9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1B556D4" w14:textId="5E8A30D2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69EBE609" w14:textId="139ABD6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offman&lt;/Author&gt;&lt;Year&gt;1998&lt;/Year&gt;&lt;RecNum&gt;865&lt;/RecNum&gt;&lt;DisplayText&gt;[92]&lt;/DisplayText&gt;&lt;record&gt;&lt;rec-number&gt;865&lt;/rec-number&gt;&lt;foreign-keys&gt;&lt;key app="EN" db-id="s2rddv5vmfva0mezts4x55zvs5f2addpsatf" timestamp="1394155059"&gt;865&lt;/key&gt;&lt;/foreign-keys&gt;&lt;ref-type name="Book Section"&gt;5&lt;/ref-type&gt;&lt;contributors&gt;&lt;authors&gt;&lt;author&gt;Hoffman, Juerena R.&lt;/author&gt;&lt;author&gt;Homburg, Jeffrey A.&lt;/author&gt;&lt;/authors&gt;&lt;secondary-authors&gt;&lt;author&gt;Ciolek-Torello, Richard&lt;/author&gt;&lt;/secondary-authors&gt;&lt;/contributors&gt;&lt;titles&gt;&lt;title&gt;Human Skeletal Analysis&lt;/title&gt;&lt;secondary-title&gt;Early Farmers of the Sonoran Desert&lt;/secondary-title&gt;&lt;short-title&gt;Human Skeletal Analysis&lt;/short-title&gt;&lt;/titles&gt;&lt;pages&gt;185--188&lt;/pages&gt;&lt;dates&gt;&lt;year&gt;1998&lt;/year&gt;&lt;/dates&gt;&lt;publisher&gt;Technical Series No. 72, Statistical Research, Inc., Tucson&lt;/publisher&gt;&lt;label&gt;HoffmanHomburg199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45E14F0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40E4A48" w14:textId="05F8E77A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Donaldson</w:t>
            </w:r>
          </w:p>
        </w:tc>
        <w:tc>
          <w:tcPr>
            <w:tcW w:w="591" w:type="pct"/>
            <w:shd w:val="clear" w:color="auto" w:fill="auto"/>
          </w:tcPr>
          <w:p w14:paraId="234479B6" w14:textId="54C234C0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14FDEE85" w14:textId="39175EB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337" w:type="pct"/>
            <w:shd w:val="clear" w:color="auto" w:fill="auto"/>
          </w:tcPr>
          <w:p w14:paraId="6CB42F04" w14:textId="5B40A78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37" w:type="pct"/>
            <w:shd w:val="clear" w:color="auto" w:fill="auto"/>
          </w:tcPr>
          <w:p w14:paraId="577CB053" w14:textId="5B001B9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6585545D" w14:textId="7B9F1D3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4702696C" w14:textId="27657341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3F719493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CEEE122" w14:textId="2074E493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29334D1" w14:textId="18F46A17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uckell&lt;/Author&gt;&lt;Year&gt;1995&lt;/Year&gt;&lt;RecNum&gt;875&lt;/RecNum&gt;&lt;DisplayText&gt;[88]&lt;/DisplayText&gt;&lt;record&gt;&lt;rec-number&gt;875&lt;/rec-number&gt;&lt;foreign-keys&gt;&lt;key app="EN" db-id="s2rddv5vmfva0mezts4x55zvs5f2addpsatf" timestamp="1394155059"&gt;875&lt;/key&gt;&lt;/foreign-keys&gt;&lt;ref-type name="Manuscript"&gt;36&lt;/ref-type&gt;&lt;contributors&gt;&lt;authors&gt;&lt;author&gt;Huckell, Bruce B.&lt;/author&gt;&lt;/authors&gt;&lt;/contributors&gt;&lt;titles&gt;&lt;title&gt;Of Maize and Marshes: Preceramic Agricultural Settlements in the Cienega Valley, Southeastern Arizona&lt;/title&gt;&lt;short-title&gt;Of Maize and Marshes: Preceramic Agricultural Settlements in the Cienega Valley, Southeastern Arizona&lt;/short-title&gt;&lt;/titles&gt;&lt;num-vols&gt;Anthropological Papers of the University of Arizona 59&lt;/num-vols&gt;&lt;dates&gt;&lt;year&gt;1995&lt;/year&gt;&lt;/dates&gt;&lt;pub-location&gt;University of Arizona Press, Tucson&lt;/pub-location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815238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812842F" w14:textId="38D4F29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o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Ojitos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965CBBB" w14:textId="396E9BA4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71457170" w14:textId="509A136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0</w:t>
            </w:r>
          </w:p>
        </w:tc>
        <w:tc>
          <w:tcPr>
            <w:tcW w:w="337" w:type="pct"/>
            <w:shd w:val="clear" w:color="auto" w:fill="auto"/>
          </w:tcPr>
          <w:p w14:paraId="101DD1D9" w14:textId="5A68CB6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33</w:t>
            </w:r>
          </w:p>
        </w:tc>
        <w:tc>
          <w:tcPr>
            <w:tcW w:w="337" w:type="pct"/>
            <w:shd w:val="clear" w:color="auto" w:fill="auto"/>
          </w:tcPr>
          <w:p w14:paraId="6308248F" w14:textId="2E308FC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37" w:type="pct"/>
            <w:shd w:val="clear" w:color="auto" w:fill="auto"/>
          </w:tcPr>
          <w:p w14:paraId="4A6F5AAA" w14:textId="2230DAF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33</w:t>
            </w:r>
          </w:p>
        </w:tc>
        <w:tc>
          <w:tcPr>
            <w:tcW w:w="310" w:type="pct"/>
            <w:shd w:val="clear" w:color="auto" w:fill="auto"/>
          </w:tcPr>
          <w:p w14:paraId="2CF607FF" w14:textId="7A033B03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52</w:t>
            </w:r>
          </w:p>
        </w:tc>
        <w:tc>
          <w:tcPr>
            <w:tcW w:w="337" w:type="pct"/>
            <w:shd w:val="clear" w:color="auto" w:fill="auto"/>
          </w:tcPr>
          <w:p w14:paraId="3840483A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ECBCA21" w14:textId="035D9596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59D8C1D" w14:textId="2B899948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Watson&lt;/Author&gt;&lt;Year&gt;2011&lt;/Year&gt;&lt;RecNum&gt;1300&lt;/RecNum&gt;&lt;DisplayText&gt;[83]&lt;/DisplayText&gt;&lt;record&gt;&lt;rec-number&gt;1300&lt;/rec-number&gt;&lt;foreign-keys&gt;&lt;key app="EN" db-id="s2rddv5vmfva0mezts4x55zvs5f2addpsatf" timestamp="1394155059"&gt;1300&lt;/key&gt;&lt;/foreign-keys&gt;&lt;ref-type name="Unpublished Work"&gt;34&lt;/ref-type&gt;&lt;contributors&gt;&lt;authors&gt;&lt;author&gt;Watson, James T.&lt;/author&gt;&lt;/authors&gt;&lt;/contributors&gt;&lt;titles&gt;&lt;title&gt;Southwest Mortuary Database&lt;/title&gt;&lt;short-title&gt;Southwest Mortuary Database&lt;/short-title&gt;&lt;/titles&gt;&lt;dates&gt;&lt;year&gt;2011&lt;/year&gt;&lt;pub-dates&gt;&lt;date&gt;December&lt;/date&gt;&lt;/pub-dates&gt;&lt;/dates&gt;&lt;label&gt;Watson2011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8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1931D8A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7F1C052" w14:textId="59CB437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 Ciudad, Gila Butt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06BE893" w14:textId="6355C003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56C620A0" w14:textId="41E7771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75</w:t>
            </w:r>
          </w:p>
        </w:tc>
        <w:tc>
          <w:tcPr>
            <w:tcW w:w="337" w:type="pct"/>
            <w:shd w:val="clear" w:color="auto" w:fill="auto"/>
          </w:tcPr>
          <w:p w14:paraId="09DE7012" w14:textId="014F051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</w:t>
            </w:r>
          </w:p>
        </w:tc>
        <w:tc>
          <w:tcPr>
            <w:tcW w:w="337" w:type="pct"/>
            <w:shd w:val="clear" w:color="auto" w:fill="auto"/>
          </w:tcPr>
          <w:p w14:paraId="357E2321" w14:textId="1808D08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337" w:type="pct"/>
            <w:shd w:val="clear" w:color="auto" w:fill="auto"/>
          </w:tcPr>
          <w:p w14:paraId="4316727E" w14:textId="474D05A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10" w:type="pct"/>
            <w:shd w:val="clear" w:color="auto" w:fill="auto"/>
          </w:tcPr>
          <w:p w14:paraId="4F332CE1" w14:textId="68FBCDFC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5</w:t>
            </w:r>
          </w:p>
        </w:tc>
        <w:tc>
          <w:tcPr>
            <w:tcW w:w="337" w:type="pct"/>
            <w:shd w:val="clear" w:color="auto" w:fill="auto"/>
          </w:tcPr>
          <w:p w14:paraId="78E66B6E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CDA9056" w14:textId="151F9D68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94D9D29" w14:textId="0A032458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Guire&lt;/Author&gt;&lt;Year&gt;1992&lt;/Year&gt;&lt;RecNum&gt;1071&lt;/RecNum&gt;&lt;DisplayText&gt;[93]&lt;/DisplayText&gt;&lt;record&gt;&lt;rec-number&gt;1071&lt;/rec-number&gt;&lt;foreign-keys&gt;&lt;key app="EN" db-id="s2rddv5vmfva0mezts4x55zvs5f2addpsatf" timestamp="1394155059"&gt;1071&lt;/key&gt;&lt;/foreign-keys&gt;&lt;ref-type name="Book"&gt;6&lt;/ref-type&gt;&lt;contributors&gt;&lt;authors&gt;&lt;author&gt;McGuire, Randall H.&lt;/author&gt;&lt;/authors&gt;&lt;secondary-authors&gt;&lt;author&gt;Minnis, Paul&lt;/author&gt;&lt;/secondary-authors&gt;&lt;/contributors&gt;&lt;titles&gt;&lt;title&gt;Death, Society, and Ideology in a Hohodam Community&lt;/title&gt;&lt;secondary-title&gt;Investigations in American Archaeology&lt;/secondary-title&gt;&lt;short-title&gt;Death, Society, and Ideology in a Hohodam Community&lt;/short-title&gt;&lt;/titles&gt;&lt;pages&gt;209&lt;/pages&gt;&lt;dates&gt;&lt;year&gt;1992&lt;/year&gt;&lt;/dates&gt;&lt;pub-location&gt;Boulder, CO&lt;/pub-location&gt;&lt;publisher&gt;Westview Press, Inc.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38AE65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11FF865" w14:textId="2B4B20A3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Grewe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it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288F091" w14:textId="6BB42055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1A81B529" w14:textId="67CF8B6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0</w:t>
            </w:r>
          </w:p>
        </w:tc>
        <w:tc>
          <w:tcPr>
            <w:tcW w:w="337" w:type="pct"/>
            <w:shd w:val="clear" w:color="auto" w:fill="auto"/>
          </w:tcPr>
          <w:p w14:paraId="7D0F9399" w14:textId="4F82BCF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.17</w:t>
            </w:r>
          </w:p>
        </w:tc>
        <w:tc>
          <w:tcPr>
            <w:tcW w:w="337" w:type="pct"/>
            <w:shd w:val="clear" w:color="auto" w:fill="auto"/>
          </w:tcPr>
          <w:p w14:paraId="599E4D24" w14:textId="2533F7C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17</w:t>
            </w:r>
          </w:p>
        </w:tc>
        <w:tc>
          <w:tcPr>
            <w:tcW w:w="337" w:type="pct"/>
            <w:shd w:val="clear" w:color="auto" w:fill="auto"/>
          </w:tcPr>
          <w:p w14:paraId="290241F6" w14:textId="70DFB6C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7</w:t>
            </w:r>
          </w:p>
        </w:tc>
        <w:tc>
          <w:tcPr>
            <w:tcW w:w="310" w:type="pct"/>
            <w:shd w:val="clear" w:color="auto" w:fill="auto"/>
          </w:tcPr>
          <w:p w14:paraId="56A932B6" w14:textId="1F1A2BF8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8</w:t>
            </w:r>
          </w:p>
        </w:tc>
        <w:tc>
          <w:tcPr>
            <w:tcW w:w="337" w:type="pct"/>
            <w:shd w:val="clear" w:color="auto" w:fill="auto"/>
          </w:tcPr>
          <w:p w14:paraId="330ED81C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6A82FBA" w14:textId="3AB45432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40B60BC" w14:textId="3B5C799E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5&lt;/RecNum&gt;&lt;DisplayText&gt;[94]&lt;/DisplayText&gt;&lt;record&gt;&lt;rec-number&gt;1085&lt;/rec-number&gt;&lt;foreign-keys&gt;&lt;key app="EN" db-id="s2rddv5vmfva0mezts4x55zvs5f2addpsatf" timestamp="1394155059"&gt;1085&lt;/key&gt;&lt;/foreign-keys&gt;&lt;ref-type name="Book Section"&gt;5&lt;/ref-type&gt;&lt;contributors&gt;&lt;authors&gt;&lt;author&gt;Minturn, Penny Dufoe&lt;/author&gt;&lt;author&gt;Craig, Douglas B.&lt;/author&gt;&lt;/authors&gt;&lt;secondary-authors&gt;&lt;author&gt;Craig, Douglas B.&lt;/author&gt;&lt;/secondary-authors&gt;&lt;/contributors&gt;&lt;titles&gt;&lt;title&gt;Burials&lt;/title&gt;&lt;secondary-title&gt;The Grewe Archaeological Research Project - Volume 1: Project Background anf Feature Descriptions&lt;/secondary-title&gt;&lt;short-title&gt;Burials&lt;/short-title&gt;&lt;/titles&gt;&lt;pages&gt;137-145&lt;/pages&gt;&lt;dates&gt;&lt;year&gt;2001&lt;/year&gt;&lt;/dates&gt;&lt;publisher&gt;Northland Research, Inc., Flagstaff and Tempe, Arizona&lt;/publisher&gt;&lt;label&gt;MinturnCraig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9CD4371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5ECC124" w14:textId="65E7243C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 Ciudad, Santa Cruz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6BA3CF8" w14:textId="784956A2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11C1ED75" w14:textId="20250D6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3</w:t>
            </w:r>
          </w:p>
        </w:tc>
        <w:tc>
          <w:tcPr>
            <w:tcW w:w="337" w:type="pct"/>
            <w:shd w:val="clear" w:color="auto" w:fill="auto"/>
          </w:tcPr>
          <w:p w14:paraId="57BF628A" w14:textId="6598FEE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337" w:type="pct"/>
            <w:shd w:val="clear" w:color="auto" w:fill="auto"/>
          </w:tcPr>
          <w:p w14:paraId="64343B72" w14:textId="55B62E8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337" w:type="pct"/>
            <w:shd w:val="clear" w:color="auto" w:fill="auto"/>
          </w:tcPr>
          <w:p w14:paraId="42D97329" w14:textId="5173F6F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310" w:type="pct"/>
            <w:shd w:val="clear" w:color="auto" w:fill="auto"/>
          </w:tcPr>
          <w:p w14:paraId="2B23B134" w14:textId="4A158064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00</w:t>
            </w:r>
          </w:p>
        </w:tc>
        <w:tc>
          <w:tcPr>
            <w:tcW w:w="337" w:type="pct"/>
            <w:shd w:val="clear" w:color="auto" w:fill="auto"/>
          </w:tcPr>
          <w:p w14:paraId="285D8459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AA4C3BD" w14:textId="5B856AC2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351F268" w14:textId="6D0169DE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Guire&lt;/Author&gt;&lt;Year&gt;1992&lt;/Year&gt;&lt;RecNum&gt;1071&lt;/RecNum&gt;&lt;DisplayText&gt;[93]&lt;/DisplayText&gt;&lt;record&gt;&lt;rec-number&gt;1071&lt;/rec-number&gt;&lt;foreign-keys&gt;&lt;key app="EN" db-id="s2rddv5vmfva0mezts4x55zvs5f2addpsatf" timestamp="1394155059"&gt;1071&lt;/key&gt;&lt;/foreign-keys&gt;&lt;ref-type name="Book"&gt;6&lt;/ref-type&gt;&lt;contributors&gt;&lt;authors&gt;&lt;author&gt;McGuire, Randall H.&lt;/author&gt;&lt;/authors&gt;&lt;secondary-authors&gt;&lt;author&gt;Minnis, Paul&lt;/author&gt;&lt;/secondary-authors&gt;&lt;/contributors&gt;&lt;titles&gt;&lt;title&gt;Death, Society, and Ideology in a Hohodam Community&lt;/title&gt;&lt;secondary-title&gt;Investigations in American Archaeology&lt;/secondary-title&gt;&lt;short-title&gt;Death, Society, and Ideology in a Hohodam Community&lt;/short-title&gt;&lt;/titles&gt;&lt;pages&gt;209&lt;/pages&gt;&lt;dates&gt;&lt;year&gt;1992&lt;/year&gt;&lt;/dates&gt;&lt;pub-location&gt;Boulder, CO&lt;/pub-location&gt;&lt;publisher&gt;Westview Press, Inc.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729843E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68A1298" w14:textId="6555580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ta Cruz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reclassic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9F8103C" w14:textId="308D8B80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5C939E6B" w14:textId="487ECC8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75</w:t>
            </w:r>
          </w:p>
        </w:tc>
        <w:tc>
          <w:tcPr>
            <w:tcW w:w="337" w:type="pct"/>
            <w:shd w:val="clear" w:color="auto" w:fill="auto"/>
          </w:tcPr>
          <w:p w14:paraId="263159CC" w14:textId="397752F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</w:t>
            </w:r>
          </w:p>
        </w:tc>
        <w:tc>
          <w:tcPr>
            <w:tcW w:w="337" w:type="pct"/>
            <w:shd w:val="clear" w:color="auto" w:fill="auto"/>
          </w:tcPr>
          <w:p w14:paraId="4E4EA24D" w14:textId="49235CE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</w:t>
            </w:r>
          </w:p>
        </w:tc>
        <w:tc>
          <w:tcPr>
            <w:tcW w:w="337" w:type="pct"/>
            <w:shd w:val="clear" w:color="auto" w:fill="auto"/>
          </w:tcPr>
          <w:p w14:paraId="39B550D8" w14:textId="68D53EC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10" w:type="pct"/>
            <w:shd w:val="clear" w:color="auto" w:fill="auto"/>
          </w:tcPr>
          <w:p w14:paraId="7BEB4562" w14:textId="35EB581E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97</w:t>
            </w:r>
          </w:p>
        </w:tc>
        <w:tc>
          <w:tcPr>
            <w:tcW w:w="337" w:type="pct"/>
            <w:shd w:val="clear" w:color="auto" w:fill="auto"/>
          </w:tcPr>
          <w:p w14:paraId="09EE9354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197FB2E" w14:textId="26AB0514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BD1B56B" w14:textId="17D9BA94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eague&lt;/Author&gt;&lt;Year&gt;1984&lt;/Year&gt;&lt;RecNum&gt;1258&lt;/RecNum&gt;&lt;DisplayText&gt;[95]&lt;/DisplayText&gt;&lt;record&gt;&lt;rec-number&gt;1258&lt;/rec-number&gt;&lt;foreign-keys&gt;&lt;key app="EN" db-id="s2rddv5vmfva0mezts4x55zvs5f2addpsatf" timestamp="1394155059"&gt;1258&lt;/key&gt;&lt;/foreign-keys&gt;&lt;ref-type name="Book Section"&gt;5&lt;/ref-type&gt;&lt;contributors&gt;&lt;authors&gt;&lt;author&gt;Teague, Lynn S.&lt;/author&gt;&lt;/authors&gt;&lt;secondary-authors&gt;&lt;author&gt;Teague, Lynn S.&lt;/author&gt;&lt;author&gt;Crown, Patricia L.&lt;/author&gt;&lt;/secondary-authors&gt;&lt;/contributors&gt;&lt;titles&gt;&lt;title&gt;Introduction&lt;/title&gt;&lt;secondary-title&gt;Hohokam Archaeology Along the Salt-Gila Aqueduct, Central Arizona Project, Volume IX: Synthesis and Conclusions&lt;/secondary-title&gt;&lt;tertiary-title&gt;Archaeological Series, No. 150&lt;/tertiary-title&gt;&lt;short-title&gt;Introduction&lt;/short-title&gt;&lt;/titles&gt;&lt;pages&gt;3-5&lt;/pages&gt;&lt;dates&gt;&lt;year&gt;1984&lt;/year&gt;&lt;/dates&gt;&lt;publisher&gt;Cutural Resource Management Division, Arizona State Museum, University of Arizona&lt;/publisher&gt;&lt;label&gt;Teague1984a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5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eague&lt;/Author&gt;&lt;Year&gt;1984&lt;/Year&gt;&lt;RecNum&gt;1259&lt;/RecNum&gt;&lt;DisplayText&gt;[96]&lt;/DisplayText&gt;&lt;record&gt;&lt;rec-number&gt;1259&lt;/rec-number&gt;&lt;foreign-keys&gt;&lt;key app="EN" db-id="s2rddv5vmfva0mezts4x55zvs5f2addpsatf" timestamp="1394155059"&gt;1259&lt;/key&gt;&lt;/foreign-keys&gt;&lt;ref-type name="Book Section"&gt;5&lt;/ref-type&gt;&lt;contributors&gt;&lt;authors&gt;&lt;author&gt;Teague, Lynn S.&lt;/author&gt;&lt;/authors&gt;&lt;secondary-authors&gt;&lt;author&gt;Teague, Lynn S.&lt;/author&gt;&lt;author&gt;Crown, Patricia L.&lt;/author&gt;&lt;/secondary-authors&gt;&lt;/contributors&gt;&lt;titles&gt;&lt;title&gt;Role and Ritual in Hohokam Society&lt;/title&gt;&lt;secondary-title&gt;Hohokam Archaeology Along the Salt-Gila Aqueduct, Central Arizona Project, Volume IX: Synthesis and Conclusions&lt;/secondary-title&gt;&lt;tertiary-title&gt;Archaeological Series, No. 150&lt;/tertiary-title&gt;&lt;short-title&gt;Role and Ritual in Hohokam Society&lt;/short-title&gt;&lt;/titles&gt;&lt;pages&gt;155-160&lt;/pages&gt;&lt;dates&gt;&lt;year&gt;1984&lt;/year&gt;&lt;/dates&gt;&lt;publisher&gt;Cutural Resource Management Division, Arizona State Museum, University of Arizona&lt;/publisher&gt;&lt;label&gt;Teague1984b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F1C0E9D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95DDCDE" w14:textId="1A01B480" w:rsidR="00BB20F3" w:rsidRPr="002B5630" w:rsidRDefault="00BB20F3" w:rsidP="009104A0">
            <w:pPr>
              <w:ind w:left="180"/>
              <w:rPr>
                <w:rFonts w:ascii="Times New Roman" w:hAnsi="Times New Roman" w:cs="Times New Roman"/>
                <w:b w:val="0"/>
                <w:vertAlign w:val="superscript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Palo Verde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Ruins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0EF2BE8" w14:textId="412D70B6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02743568" w14:textId="4378464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0</w:t>
            </w:r>
          </w:p>
        </w:tc>
        <w:tc>
          <w:tcPr>
            <w:tcW w:w="337" w:type="pct"/>
            <w:shd w:val="clear" w:color="auto" w:fill="auto"/>
          </w:tcPr>
          <w:p w14:paraId="3F318D41" w14:textId="31B7657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4.67</w:t>
            </w:r>
          </w:p>
        </w:tc>
        <w:tc>
          <w:tcPr>
            <w:tcW w:w="337" w:type="pct"/>
            <w:shd w:val="clear" w:color="auto" w:fill="auto"/>
          </w:tcPr>
          <w:p w14:paraId="6B04D27A" w14:textId="6CAF4F9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.67</w:t>
            </w:r>
          </w:p>
        </w:tc>
        <w:tc>
          <w:tcPr>
            <w:tcW w:w="337" w:type="pct"/>
            <w:shd w:val="clear" w:color="auto" w:fill="auto"/>
          </w:tcPr>
          <w:p w14:paraId="330B7753" w14:textId="57D5960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310" w:type="pct"/>
            <w:shd w:val="clear" w:color="auto" w:fill="auto"/>
          </w:tcPr>
          <w:p w14:paraId="59ED7F4C" w14:textId="20A03DEF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58</w:t>
            </w:r>
          </w:p>
        </w:tc>
        <w:tc>
          <w:tcPr>
            <w:tcW w:w="337" w:type="pct"/>
            <w:shd w:val="clear" w:color="auto" w:fill="auto"/>
          </w:tcPr>
          <w:p w14:paraId="53554C50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AF996D0" w14:textId="2096C6CC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7395FC7" w14:textId="5D1FF883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ckbarth&lt;/Author&gt;&lt;Year&gt;2007&lt;/Year&gt;&lt;RecNum&gt;828&lt;/RecNum&gt;&lt;DisplayText&gt;[97]&lt;/DisplayText&gt;&lt;record&gt;&lt;rec-number&gt;828&lt;/rec-number&gt;&lt;foreign-keys&gt;&lt;key app="EN" db-id="s2rddv5vmfva0mezts4x55zvs5f2addpsatf" timestamp="1394155059"&gt;828&lt;/key&gt;&lt;/foreign-keys&gt;&lt;ref-type name="Book Section"&gt;5&lt;/ref-type&gt;&lt;contributors&gt;&lt;authors&gt;&lt;author&gt;Hackbarth, Mark R.&lt;/author&gt;&lt;/authors&gt;&lt;secondary-authors&gt;&lt;author&gt;Hackbarth, Mark R.&lt;/author&gt;&lt;author&gt;Craig, Douglas B.&lt;/author&gt;&lt;author&gt;Abbott, David R.&lt;/author&gt;&lt;/secondary-authors&gt;&lt;/contributors&gt;&lt;titles&gt;&lt;title&gt;Mortuary Feature Descriptions&lt;/title&gt;&lt;secondary-title&gt;Archaeological Investigations at Palo Verde Ruin, AZ T:8:68(ASM): The Terramar Project&lt;/secondary-title&gt;&lt;short-title&gt;Mortuary Feature Descriptions&lt;/short-title&gt;&lt;/titles&gt;&lt;pages&gt;374-376&lt;/pages&gt;&lt;dates&gt;&lt;year&gt;2007&lt;/year&gt;&lt;/dates&gt;&lt;publisher&gt;Northland Research, Inc., Flagstaff and Tempe, Arizona&lt;/publisher&gt;&lt;label&gt;Hackbarth2007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7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ckbarth&lt;/Author&gt;&lt;Year&gt;2007&lt;/Year&gt;&lt;RecNum&gt;832&lt;/RecNum&gt;&lt;DisplayText&gt;[98]&lt;/DisplayText&gt;&lt;record&gt;&lt;rec-number&gt;832&lt;/rec-number&gt;&lt;foreign-keys&gt;&lt;key app="EN" db-id="s2rddv5vmfva0mezts4x55zvs5f2addpsatf" timestamp="1394155059"&gt;832&lt;/key&gt;&lt;/foreign-keys&gt;&lt;ref-type name="Book Section"&gt;5&lt;/ref-type&gt;&lt;contributors&gt;&lt;authors&gt;&lt;author&gt;Hackbarth, Mark R.&lt;/author&gt;&lt;author&gt;Marshall, John T.&lt;/author&gt;&lt;/authors&gt;&lt;secondary-authors&gt;&lt;author&gt;Hackbarth, Mark R.&lt;/author&gt;&lt;author&gt;Craig, Douglas B.&lt;/author&gt;&lt;/secondary-authors&gt;&lt;/contributors&gt;&lt;titles&gt;&lt;title&gt;Residential Areas&lt;/title&gt;&lt;secondary-title&gt;Archaeological Investigations at Palo Verde Ruin, AZ T:8:68(ASM): The Terramar Project&lt;/secondary-title&gt;&lt;short-title&gt;Residential Areas&lt;/short-title&gt;&lt;/titles&gt;&lt;pages&gt;69-122&lt;/pages&gt;&lt;dates&gt;&lt;year&gt;2007&lt;/year&gt;&lt;/dates&gt;&lt;publisher&gt;Northland Research, Inc., Flagstaff and Tempe, Arizona&lt;/publisher&gt;&lt;label&gt;HackbarthMarshall2007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EE75FC3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8D3B951" w14:textId="45D28CC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Snaketown</w:t>
            </w:r>
            <w:r w:rsidRPr="005E3812"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b</w:t>
            </w:r>
            <w:proofErr w:type="gramStart"/>
            <w:r>
              <w:rPr>
                <w:rFonts w:ascii="Times New Roman" w:hAnsi="Times New Roman" w:cs="Times New Roman"/>
                <w:b w:val="0"/>
                <w:bCs w:val="0"/>
                <w:vertAlign w:val="superscript"/>
              </w:rPr>
              <w:t>,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  <w:proofErr w:type="gramEnd"/>
          </w:p>
        </w:tc>
        <w:tc>
          <w:tcPr>
            <w:tcW w:w="591" w:type="pct"/>
            <w:shd w:val="clear" w:color="auto" w:fill="auto"/>
          </w:tcPr>
          <w:p w14:paraId="1D794406" w14:textId="0749CD56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50336DB9" w14:textId="782D14B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0</w:t>
            </w:r>
          </w:p>
        </w:tc>
        <w:tc>
          <w:tcPr>
            <w:tcW w:w="337" w:type="pct"/>
            <w:shd w:val="clear" w:color="auto" w:fill="auto"/>
          </w:tcPr>
          <w:p w14:paraId="6005405A" w14:textId="63BB55F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8.91</w:t>
            </w:r>
          </w:p>
        </w:tc>
        <w:tc>
          <w:tcPr>
            <w:tcW w:w="337" w:type="pct"/>
            <w:shd w:val="clear" w:color="auto" w:fill="auto"/>
          </w:tcPr>
          <w:p w14:paraId="448296FC" w14:textId="1C8E7AD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75</w:t>
            </w:r>
          </w:p>
        </w:tc>
        <w:tc>
          <w:tcPr>
            <w:tcW w:w="337" w:type="pct"/>
            <w:shd w:val="clear" w:color="auto" w:fill="auto"/>
          </w:tcPr>
          <w:p w14:paraId="60E716AA" w14:textId="37EA8169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.16</w:t>
            </w:r>
          </w:p>
        </w:tc>
        <w:tc>
          <w:tcPr>
            <w:tcW w:w="310" w:type="pct"/>
            <w:shd w:val="clear" w:color="auto" w:fill="auto"/>
          </w:tcPr>
          <w:p w14:paraId="1C5D5EC9" w14:textId="3E74B4CB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954</w:t>
            </w:r>
          </w:p>
        </w:tc>
        <w:tc>
          <w:tcPr>
            <w:tcW w:w="337" w:type="pct"/>
            <w:shd w:val="clear" w:color="auto" w:fill="auto"/>
          </w:tcPr>
          <w:p w14:paraId="3C7E4B91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14FF847" w14:textId="0A5D687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50A157E" w14:textId="3EEDFA77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irkby&lt;/Author&gt;&lt;Year&gt;1976&lt;/Year&gt;&lt;RecNum&gt;635&lt;/RecNum&gt;&lt;DisplayText&gt;[99]&lt;/DisplayText&gt;&lt;record&gt;&lt;rec-number&gt;635&lt;/rec-number&gt;&lt;foreign-keys&gt;&lt;key app="EN" db-id="s2rddv5vmfva0mezts4x55zvs5f2addpsatf" timestamp="1394155059"&gt;635&lt;/key&gt;&lt;/foreign-keys&gt;&lt;ref-type name="Book Section"&gt;5&lt;/ref-type&gt;&lt;contributors&gt;&lt;authors&gt;&lt;author&gt;Birkby, Walter H.&lt;/author&gt;&lt;/authors&gt;&lt;secondary-authors&gt;&lt;author&gt;Haury, Emil W.&lt;/author&gt;&lt;/secondary-authors&gt;&lt;/contributors&gt;&lt;titles&gt;&lt;title&gt;Cremated Human Remains&lt;/title&gt;&lt;secondary-title&gt;The Hohokam Desert Farmers and Craftsmen: Excavations at Snaketown, 1964-1965&lt;/secondary-title&gt;&lt;short-title&gt;Cremated Human Remains&lt;/short-title&gt;&lt;/titles&gt;&lt;pages&gt;380--384&lt;/pages&gt;&lt;dates&gt;&lt;year&gt;1976&lt;/year&gt;&lt;/dates&gt;&lt;publisher&gt;The University of Arizona Press, Tucson&lt;/publisher&gt;&lt;label&gt;Birkby1976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9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ennett&lt;/Author&gt;&lt;Year&gt;1976&lt;/Year&gt;&lt;RecNum&gt;597&lt;/RecNum&gt;&lt;DisplayText&gt;[100]&lt;/DisplayText&gt;&lt;record&gt;&lt;rec-number&gt;597&lt;/rec-number&gt;&lt;foreign-keys&gt;&lt;key app="EN" db-id="s2rddv5vmfva0mezts4x55zvs5f2addpsatf" timestamp="1394155059"&gt;597&lt;/key&gt;&lt;/foreign-keys&gt;&lt;ref-type name="Book Section"&gt;5&lt;/ref-type&gt;&lt;contributors&gt;&lt;authors&gt;&lt;author&gt;Bennett, Kenneth A.&lt;/author&gt;&lt;/authors&gt;&lt;secondary-authors&gt;&lt;author&gt;Haury, Emil W.&lt;/author&gt;&lt;/secondary-authors&gt;&lt;/contributors&gt;&lt;titles&gt;&lt;title&gt;Human Skeletal Remains&lt;/title&gt;&lt;secondary-title&gt;The Hohokam Desert Farmers and Craftsmen: Excavations at Snaketown, 1964-1965&lt;/secondary-title&gt;&lt;short-title&gt;Human Skeletal Remains&lt;/short-title&gt;&lt;/titles&gt;&lt;pages&gt;385--386&lt;/pages&gt;&lt;dates&gt;&lt;year&gt;1976&lt;/year&gt;&lt;/dates&gt;&lt;publisher&gt;The University of Arizona Press, Tucson&lt;/publisher&gt;&lt;label&gt;Bennett1976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0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ury&lt;/Author&gt;&lt;Year&gt;1976&lt;/Year&gt;&lt;RecNum&gt;844&lt;/RecNum&gt;&lt;DisplayText&gt;[101]&lt;/DisplayText&gt;&lt;record&gt;&lt;rec-number&gt;844&lt;/rec-number&gt;&lt;foreign-keys&gt;&lt;key app="EN" db-id="s2rddv5vmfva0mezts4x55zvs5f2addpsatf" timestamp="1394155059"&gt;844&lt;/key&gt;&lt;/foreign-keys&gt;&lt;ref-type name="Book"&gt;6&lt;/ref-type&gt;&lt;contributors&gt;&lt;authors&gt;&lt;author&gt;Haury, Emil W.&lt;/author&gt;&lt;/authors&gt;&lt;/contributors&gt;&lt;titles&gt;&lt;title&gt;The Hohokam Desert Farmers and Craftsmen: Excavations at Snaketown, 1964-1965&lt;/title&gt;&lt;short-title&gt;The Hohokam Desert Farmers and Craftsmen: Excavations at Snaketown, 1964-1965&lt;/short-title&gt;&lt;/titles&gt;&lt;dates&gt;&lt;year&gt;1976&lt;/year&gt;&lt;/dates&gt;&lt;publisher&gt;The University of Arizona Press, Tucson&lt;/publisher&gt;&lt;label&gt;Haury1976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039AE4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6B71175" w14:textId="6F65F7F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 Ciudad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acaton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825956A" w14:textId="35572034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44E1CA2A" w14:textId="747FB0A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50</w:t>
            </w:r>
          </w:p>
        </w:tc>
        <w:tc>
          <w:tcPr>
            <w:tcW w:w="337" w:type="pct"/>
            <w:shd w:val="clear" w:color="auto" w:fill="auto"/>
          </w:tcPr>
          <w:p w14:paraId="2515921D" w14:textId="24DF0F7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5</w:t>
            </w:r>
          </w:p>
        </w:tc>
        <w:tc>
          <w:tcPr>
            <w:tcW w:w="337" w:type="pct"/>
            <w:shd w:val="clear" w:color="auto" w:fill="auto"/>
          </w:tcPr>
          <w:p w14:paraId="479328BE" w14:textId="210AD86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.50</w:t>
            </w:r>
          </w:p>
        </w:tc>
        <w:tc>
          <w:tcPr>
            <w:tcW w:w="337" w:type="pct"/>
            <w:shd w:val="clear" w:color="auto" w:fill="auto"/>
          </w:tcPr>
          <w:p w14:paraId="738EE26D" w14:textId="3A73695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310" w:type="pct"/>
            <w:shd w:val="clear" w:color="auto" w:fill="auto"/>
          </w:tcPr>
          <w:p w14:paraId="4B9174E5" w14:textId="1E48A7B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5</w:t>
            </w:r>
          </w:p>
        </w:tc>
        <w:tc>
          <w:tcPr>
            <w:tcW w:w="337" w:type="pct"/>
            <w:shd w:val="clear" w:color="auto" w:fill="auto"/>
          </w:tcPr>
          <w:p w14:paraId="49BA65ED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699567F" w14:textId="5425D07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63E546D" w14:textId="79E78E9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cGuire&lt;/Author&gt;&lt;Year&gt;1992&lt;/Year&gt;&lt;RecNum&gt;1071&lt;/RecNum&gt;&lt;DisplayText&gt;[93]&lt;/DisplayText&gt;&lt;record&gt;&lt;rec-number&gt;1071&lt;/rec-number&gt;&lt;foreign-keys&gt;&lt;key app="EN" db-id="s2rddv5vmfva0mezts4x55zvs5f2addpsatf" timestamp="1394155059"&gt;1071&lt;/key&gt;&lt;/foreign-keys&gt;&lt;ref-type name="Book"&gt;6&lt;/ref-type&gt;&lt;contributors&gt;&lt;authors&gt;&lt;author&gt;McGuire, Randall H.&lt;/author&gt;&lt;/authors&gt;&lt;secondary-authors&gt;&lt;author&gt;Minnis, Paul&lt;/author&gt;&lt;/secondary-authors&gt;&lt;/contributors&gt;&lt;titles&gt;&lt;title&gt;Death, Society, and Ideology in a Hohodam Community&lt;/title&gt;&lt;secondary-title&gt;Investigations in American Archaeology&lt;/secondary-title&gt;&lt;short-title&gt;Death, Society, and Ideology in a Hohodam Community&lt;/short-title&gt;&lt;/titles&gt;&lt;pages&gt;209&lt;/pages&gt;&lt;dates&gt;&lt;year&gt;1992&lt;/year&gt;&lt;/dates&gt;&lt;pub-location&gt;Boulder, CO&lt;/pub-location&gt;&lt;publisher&gt;Westview Press, Inc.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F5DA49F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9A9044C" w14:textId="0D12CFD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rea B</w:t>
            </w:r>
          </w:p>
        </w:tc>
        <w:tc>
          <w:tcPr>
            <w:tcW w:w="591" w:type="pct"/>
            <w:shd w:val="clear" w:color="auto" w:fill="auto"/>
          </w:tcPr>
          <w:p w14:paraId="1416BC2B" w14:textId="6A7B3B10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473D67F5" w14:textId="61A8D54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337" w:type="pct"/>
            <w:shd w:val="clear" w:color="auto" w:fill="auto"/>
          </w:tcPr>
          <w:p w14:paraId="19C9ED89" w14:textId="1C60734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37" w:type="pct"/>
            <w:shd w:val="clear" w:color="auto" w:fill="auto"/>
          </w:tcPr>
          <w:p w14:paraId="72AA57D7" w14:textId="381DBD6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37" w:type="pct"/>
            <w:shd w:val="clear" w:color="auto" w:fill="auto"/>
          </w:tcPr>
          <w:p w14:paraId="0BF8C05B" w14:textId="789C2FE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60F8103D" w14:textId="6456D465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78</w:t>
            </w:r>
          </w:p>
        </w:tc>
        <w:tc>
          <w:tcPr>
            <w:tcW w:w="337" w:type="pct"/>
            <w:shd w:val="clear" w:color="auto" w:fill="auto"/>
          </w:tcPr>
          <w:p w14:paraId="06BCA4D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89A8A58" w14:textId="0EE51E00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793E24E" w14:textId="6C1B4CF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Johnson&lt;/Author&gt;&lt;Year&gt;1964&lt;/Year&gt;&lt;RecNum&gt;890&lt;/RecNum&gt;&lt;DisplayText&gt;[102]&lt;/DisplayText&gt;&lt;record&gt;&lt;rec-number&gt;890&lt;/rec-number&gt;&lt;foreign-keys&gt;&lt;key app="EN" db-id="s2rddv5vmfva0mezts4x55zvs5f2addpsatf" timestamp="1394155059"&gt;890&lt;/key&gt;&lt;/foreign-keys&gt;&lt;ref-type name="Journal Article"&gt;17&lt;/ref-type&gt;&lt;contributors&gt;&lt;authors&gt;&lt;author&gt;Johnson, Alfred E.&lt;/author&gt;&lt;/authors&gt;&lt;/contributors&gt;&lt;titles&gt;&lt;title&gt;Archaeological Excavations in Hohokam Sites of Southern Arizona&lt;/title&gt;&lt;secondary-title&gt;American Antiquity&lt;/secondary-title&gt;&lt;short-title&gt;Archaeological Excavations in Hohokam Sites of Southern Arizona&lt;/short-title&gt;&lt;/titles&gt;&lt;periodical&gt;&lt;full-title&gt;American Antiquity&lt;/full-title&gt;&lt;/periodical&gt;&lt;pages&gt;145-161&lt;/pages&gt;&lt;volume&gt;30&lt;/volume&gt;&lt;number&gt;2&lt;/number&gt;&lt;section&gt;145&lt;/section&gt;&lt;dates&gt;&lt;year&gt;1964&lt;/year&gt;&lt;/dates&gt;&lt;urls&gt;&lt;related-urls&gt;&lt;url&gt;http://www.jstor.org/stabel/278846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06A0D2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F3CC1CE" w14:textId="25BBEEA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ueblo Grande, Early Classic</w:t>
            </w:r>
          </w:p>
        </w:tc>
        <w:tc>
          <w:tcPr>
            <w:tcW w:w="591" w:type="pct"/>
            <w:shd w:val="clear" w:color="auto" w:fill="auto"/>
          </w:tcPr>
          <w:p w14:paraId="48E3DAFF" w14:textId="1495BC4B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68553656" w14:textId="39E0CC9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10</w:t>
            </w:r>
          </w:p>
        </w:tc>
        <w:tc>
          <w:tcPr>
            <w:tcW w:w="337" w:type="pct"/>
            <w:shd w:val="clear" w:color="auto" w:fill="auto"/>
          </w:tcPr>
          <w:p w14:paraId="281268F2" w14:textId="3B32ABE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0</w:t>
            </w:r>
          </w:p>
        </w:tc>
        <w:tc>
          <w:tcPr>
            <w:tcW w:w="337" w:type="pct"/>
            <w:shd w:val="clear" w:color="auto" w:fill="auto"/>
          </w:tcPr>
          <w:p w14:paraId="6550CE60" w14:textId="67F77F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.54</w:t>
            </w:r>
          </w:p>
        </w:tc>
        <w:tc>
          <w:tcPr>
            <w:tcW w:w="337" w:type="pct"/>
            <w:shd w:val="clear" w:color="auto" w:fill="auto"/>
          </w:tcPr>
          <w:p w14:paraId="680A1722" w14:textId="1AE684D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7.46</w:t>
            </w:r>
          </w:p>
        </w:tc>
        <w:tc>
          <w:tcPr>
            <w:tcW w:w="310" w:type="pct"/>
            <w:shd w:val="clear" w:color="auto" w:fill="auto"/>
          </w:tcPr>
          <w:p w14:paraId="66266085" w14:textId="721F1A61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0</w:t>
            </w:r>
          </w:p>
        </w:tc>
        <w:tc>
          <w:tcPr>
            <w:tcW w:w="337" w:type="pct"/>
            <w:shd w:val="clear" w:color="auto" w:fill="auto"/>
          </w:tcPr>
          <w:p w14:paraId="3B0CFF0B" w14:textId="392EFA39" w:rsidR="00BB20F3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.6</w:t>
            </w:r>
          </w:p>
        </w:tc>
        <w:tc>
          <w:tcPr>
            <w:tcW w:w="337" w:type="pct"/>
            <w:shd w:val="clear" w:color="auto" w:fill="auto"/>
          </w:tcPr>
          <w:p w14:paraId="714EE8F0" w14:textId="5A4232E0" w:rsidR="00BB20F3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.1</w:t>
            </w:r>
          </w:p>
        </w:tc>
        <w:tc>
          <w:tcPr>
            <w:tcW w:w="522" w:type="pct"/>
            <w:shd w:val="clear" w:color="auto" w:fill="auto"/>
          </w:tcPr>
          <w:p w14:paraId="6951C11B" w14:textId="46D30489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eridan&lt;/Author&gt;&lt;Year&gt;2001&lt;/Year&gt;&lt;RecNum&gt;1219&lt;/RecNum&gt;&lt;DisplayText&gt;[103]&lt;/DisplayText&gt;&lt;record&gt;&lt;rec-number&gt;1219&lt;/rec-number&gt;&lt;foreign-keys&gt;&lt;key app="EN" db-id="s2rddv5vmfva0mezts4x55zvs5f2addpsatf" timestamp="1394155059"&gt;1219&lt;/key&gt;&lt;/foreign-keys&gt;&lt;ref-type name="Book Section"&gt;5&lt;/ref-type&gt;&lt;contributors&gt;&lt;authors&gt;&lt;author&gt;Sheridan, Susan G.&lt;/author&gt;&lt;/authors&gt;&lt;secondary-authors&gt;&lt;author&gt;Mitchell, Douglas R.&lt;/author&gt;&lt;author&gt;Brunson-Hadley, Judy L.&lt;/author&gt;&lt;/secondary-authors&gt;&lt;/contributors&gt;&lt;titles&gt;&lt;title&gt;Morbidity and Mortality in a Classic-Period Hohokam Community&lt;/title&gt;&lt;secondary-title&gt;Ancient Burial Practices in the American Southwest: Archaeology, Physical Anthropology and Native American Perspectives&lt;/secondary-title&gt;&lt;short-title&gt;Morbidity and Mortality in a Classic-Period Hohokam Community&lt;/short-title&gt;&lt;/titles&gt;&lt;pages&gt;191-222&lt;/pages&gt;&lt;dates&gt;&lt;year&gt;2001&lt;/year&gt;&lt;/dates&gt;&lt;pub-location&gt;Albuquerque&lt;/pub-location&gt;&lt;publisher&gt;University of New Mexico Press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D5D05CF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C424AA7" w14:textId="633ED6D6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Escalante Ruin Group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oho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has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636B83E" w14:textId="4F6536CD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6C46F89D" w14:textId="51EB95D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79BC93EC" w14:textId="21FA941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5283AC5C" w14:textId="1CE1E5C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2078275B" w14:textId="1882F05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10" w:type="pct"/>
            <w:shd w:val="clear" w:color="auto" w:fill="auto"/>
          </w:tcPr>
          <w:p w14:paraId="3C8A910C" w14:textId="2E43E676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4DCD9163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C762300" w14:textId="7CA129C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AEB3BAC" w14:textId="57111A28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urves&lt;/Author&gt;&lt;Year&gt;1974&lt;/Year&gt;&lt;RecNum&gt;1145&lt;/RecNum&gt;&lt;DisplayText&gt;[104]&lt;/DisplayText&gt;&lt;record&gt;&lt;rec-number&gt;1145&lt;/rec-number&gt;&lt;foreign-keys&gt;&lt;key app="EN" db-id="s2rddv5vmfva0mezts4x55zvs5f2addpsatf" timestamp="1394155059"&gt;1145&lt;/key&gt;&lt;/foreign-keys&gt;&lt;ref-type name="Book Section"&gt;5&lt;/ref-type&gt;&lt;contributors&gt;&lt;authors&gt;&lt;author&gt;Purves, Susan&lt;/author&gt;&lt;/authors&gt;&lt;secondary-authors&gt;&lt;author&gt;Doyel, David E.&lt;/author&gt;&lt;/secondary-authors&gt;&lt;/contributors&gt;&lt;titles&gt;&lt;title&gt;Appendix F: Analysis of Human Burials from the Escalante Ruin Group&lt;/title&gt;&lt;secondary-title&gt;Excavations in the Escalante Ruin Group, Southern Arizona&lt;/secondary-title&gt;&lt;short-title&gt;Appendix F: Analysis of Human Burials from the Escalante Ruin Group&lt;/short-title&gt;&lt;/titles&gt;&lt;pages&gt;254--261&lt;/pages&gt;&lt;dates&gt;&lt;year&gt;1974&lt;/year&gt;&lt;/dates&gt;&lt;publisher&gt;Archaeological Series No. 37, Arizona State Museum, University of Arizona, Tucson&lt;/publisher&gt;&lt;label&gt;Purves1974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911887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C75C219" w14:textId="5C78A9E9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Grand Canal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Ruins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gramStart"/>
            <w:r>
              <w:rPr>
                <w:rFonts w:ascii="Times New Roman" w:hAnsi="Times New Roman" w:cs="Times New Roman"/>
                <w:b w:val="0"/>
                <w:vertAlign w:val="superscript"/>
              </w:rPr>
              <w:t>,i</w:t>
            </w:r>
            <w:proofErr w:type="spellEnd"/>
            <w:proofErr w:type="gramEnd"/>
          </w:p>
        </w:tc>
        <w:tc>
          <w:tcPr>
            <w:tcW w:w="591" w:type="pct"/>
            <w:shd w:val="clear" w:color="auto" w:fill="auto"/>
          </w:tcPr>
          <w:p w14:paraId="7CA43828" w14:textId="78F44118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430B5922" w14:textId="55DF550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256737E8" w14:textId="25100CE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9.81</w:t>
            </w:r>
          </w:p>
        </w:tc>
        <w:tc>
          <w:tcPr>
            <w:tcW w:w="337" w:type="pct"/>
            <w:shd w:val="clear" w:color="auto" w:fill="auto"/>
          </w:tcPr>
          <w:p w14:paraId="03D88EDC" w14:textId="2138CC3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14</w:t>
            </w:r>
          </w:p>
        </w:tc>
        <w:tc>
          <w:tcPr>
            <w:tcW w:w="337" w:type="pct"/>
            <w:shd w:val="clear" w:color="auto" w:fill="auto"/>
          </w:tcPr>
          <w:p w14:paraId="25ED3DA7" w14:textId="724C0BD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1.67</w:t>
            </w:r>
          </w:p>
        </w:tc>
        <w:tc>
          <w:tcPr>
            <w:tcW w:w="310" w:type="pct"/>
            <w:shd w:val="clear" w:color="auto" w:fill="auto"/>
          </w:tcPr>
          <w:p w14:paraId="1962FE32" w14:textId="7DED1401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82</w:t>
            </w:r>
          </w:p>
        </w:tc>
        <w:tc>
          <w:tcPr>
            <w:tcW w:w="337" w:type="pct"/>
            <w:shd w:val="clear" w:color="auto" w:fill="auto"/>
          </w:tcPr>
          <w:p w14:paraId="19A81C83" w14:textId="162E0F77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3.52</w:t>
            </w:r>
          </w:p>
        </w:tc>
        <w:tc>
          <w:tcPr>
            <w:tcW w:w="337" w:type="pct"/>
            <w:shd w:val="clear" w:color="auto" w:fill="auto"/>
          </w:tcPr>
          <w:p w14:paraId="6CCFF40B" w14:textId="0014084C" w:rsidR="00BB20F3" w:rsidRDefault="008B1FD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.92</w:t>
            </w:r>
          </w:p>
        </w:tc>
        <w:tc>
          <w:tcPr>
            <w:tcW w:w="522" w:type="pct"/>
            <w:shd w:val="clear" w:color="auto" w:fill="auto"/>
          </w:tcPr>
          <w:p w14:paraId="05BE856E" w14:textId="31456F8B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Fink&lt;/Author&gt;&lt;Year&gt;1989&lt;/Year&gt;&lt;RecNum&gt;781&lt;/RecNum&gt;&lt;DisplayText&gt;[105]&lt;/DisplayText&gt;&lt;record&gt;&lt;rec-number&gt;781&lt;/rec-number&gt;&lt;foreign-keys&gt;&lt;key app="EN" db-id="s2rddv5vmfva0mezts4x55zvs5f2addpsatf" timestamp="1394155059"&gt;781&lt;/key&gt;&lt;/foreign-keys&gt;&lt;ref-type name="Book Section"&gt;5&lt;/ref-type&gt;&lt;contributors&gt;&lt;authors&gt;&lt;author&gt;Fink, T. Michael&lt;/author&gt;&lt;/authors&gt;&lt;secondary-authors&gt;&lt;author&gt;Mitchell, Douglas R.&lt;/author&gt;&lt;/secondary-authors&gt;&lt;/contributors&gt;&lt;titles&gt;&lt;title&gt;The Human Skeletal Remains from the Grand Canal Ruins, AZ T:12:14 (ASU) and AZ T:12:16 (ASU)&lt;/title&gt;&lt;secondary-title&gt;Archaeological Investigations at the Grand Canal Ruins: A Classic Period Site in Phoenix, Arizona&lt;/secondary-title&gt;&lt;short-title&gt;The Human Skeletal Remains from the Grand Canal Ruins, AZ T:12:14 (ASU) and AZ T:12:16 (ASU)&lt;/short-title&gt;&lt;/titles&gt;&lt;volume&gt;vol. 2&lt;/volume&gt;&lt;dates&gt;&lt;year&gt;1989&lt;/year&gt;&lt;/dates&gt;&lt;publisher&gt;Publications in Archaeology No. 12, Soil Systems, Inc., Phoenix&lt;/publisher&gt;&lt;label&gt;Fink1989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5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tchell&lt;/Author&gt;&lt;Year&gt;1989&lt;/Year&gt;&lt;RecNum&gt;1089&lt;/RecNum&gt;&lt;DisplayText&gt;[106]&lt;/DisplayText&gt;&lt;record&gt;&lt;rec-number&gt;1089&lt;/rec-number&gt;&lt;foreign-keys&gt;&lt;key app="EN" db-id="s2rddv5vmfva0mezts4x55zvs5f2addpsatf" timestamp="1394155059"&gt;1089&lt;/key&gt;&lt;/foreign-keys&gt;&lt;ref-type name="Book"&gt;6&lt;/ref-type&gt;&lt;contributors&gt;&lt;authors&gt;&lt;author&gt;Mitchell, Douglas R.&lt;/author&gt;&lt;/authors&gt;&lt;/contributors&gt;&lt;titles&gt;&lt;title&gt;Archaeological Investigations at the Grand Canal Ruins: A Classic Period Site in Phoenix, Arizona&lt;/title&gt;&lt;short-title&gt;Archaeological Investigations at the Grand Canal Ruins: A Classic Period Site in Phoenix, Arizona&lt;/short-title&gt;&lt;/titles&gt;&lt;dates&gt;&lt;year&gt;1989&lt;/year&gt;&lt;/dates&gt;&lt;publisher&gt;Publications in Archaeology No. 12, Soil Systems, Inc., Phoenix&lt;/publisher&gt;&lt;label&gt;Mitchell1989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4C72FEC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7434FA3" w14:textId="11986CE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Casa Buena</w:t>
            </w:r>
          </w:p>
        </w:tc>
        <w:tc>
          <w:tcPr>
            <w:tcW w:w="591" w:type="pct"/>
            <w:shd w:val="clear" w:color="auto" w:fill="auto"/>
          </w:tcPr>
          <w:p w14:paraId="7C52F0D6" w14:textId="4D7221C4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14EE2CAB" w14:textId="73CCFEA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10345765" w14:textId="73CBA58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.75</w:t>
            </w:r>
          </w:p>
        </w:tc>
        <w:tc>
          <w:tcPr>
            <w:tcW w:w="337" w:type="pct"/>
            <w:shd w:val="clear" w:color="auto" w:fill="auto"/>
          </w:tcPr>
          <w:p w14:paraId="430964CE" w14:textId="1AFE904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75</w:t>
            </w:r>
          </w:p>
        </w:tc>
        <w:tc>
          <w:tcPr>
            <w:tcW w:w="337" w:type="pct"/>
            <w:shd w:val="clear" w:color="auto" w:fill="auto"/>
          </w:tcPr>
          <w:p w14:paraId="5A6D05A1" w14:textId="6A6EC15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</w:t>
            </w:r>
          </w:p>
        </w:tc>
        <w:tc>
          <w:tcPr>
            <w:tcW w:w="310" w:type="pct"/>
            <w:shd w:val="clear" w:color="auto" w:fill="auto"/>
          </w:tcPr>
          <w:p w14:paraId="237DE6AE" w14:textId="0B257416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0</w:t>
            </w:r>
          </w:p>
        </w:tc>
        <w:tc>
          <w:tcPr>
            <w:tcW w:w="337" w:type="pct"/>
            <w:shd w:val="clear" w:color="auto" w:fill="auto"/>
          </w:tcPr>
          <w:p w14:paraId="6804FB9F" w14:textId="737D5697" w:rsidR="00BB20F3" w:rsidRDefault="008B1FD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73</w:t>
            </w:r>
          </w:p>
        </w:tc>
        <w:tc>
          <w:tcPr>
            <w:tcW w:w="337" w:type="pct"/>
            <w:shd w:val="clear" w:color="auto" w:fill="auto"/>
          </w:tcPr>
          <w:p w14:paraId="1E475A59" w14:textId="2A6FCDFA" w:rsidR="00BB20F3" w:rsidRDefault="008B1FD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09</w:t>
            </w:r>
          </w:p>
        </w:tc>
        <w:tc>
          <w:tcPr>
            <w:tcW w:w="522" w:type="pct"/>
            <w:shd w:val="clear" w:color="auto" w:fill="auto"/>
          </w:tcPr>
          <w:p w14:paraId="300757FC" w14:textId="3B6EB6E3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Barnes&lt;/Author&gt;&lt;Year&gt;1988&lt;/Year&gt;&lt;RecNum&gt;579&lt;/RecNum&gt;&lt;DisplayText&gt;[107]&lt;/DisplayText&gt;&lt;record&gt;&lt;rec-number&gt;579&lt;/rec-number&gt;&lt;foreign-keys&gt;&lt;key app="EN" db-id="s2rddv5vmfva0mezts4x55zvs5f2addpsatf" timestamp="1394155059"&gt;579&lt;/key&gt;&lt;/foreign-keys&gt;&lt;ref-type name="Book Section"&gt;5&lt;/ref-type&gt;&lt;contributors&gt;&lt;authors&gt;&lt;author&gt;Barnes, Ethne&lt;/author&gt;&lt;/authors&gt;&lt;secondary-authors&gt;&lt;author&gt;Howard, Jerry B.&lt;/author&gt;&lt;/secondary-authors&gt;&lt;/contributors&gt;&lt;titles&gt;&lt;title&gt;Inhumations Recovered from Casa Buena: Skeletal Analysis&lt;/title&gt;&lt;secondary-title&gt;Excavations at Casa Buena: Changing Hohokam Land Use Along the Squaw Peak Parkway&lt;/secondary-title&gt;&lt;short-title&gt;Inhumations Recovered from Casa Buena: Skeletal Analysis&lt;/short-title&gt;&lt;/titles&gt;&lt;pages&gt;619--692&lt;/pages&gt;&lt;volume&gt;Vol. 2&lt;/volume&gt;&lt;dates&gt;&lt;year&gt;1988&lt;/year&gt;&lt;/dates&gt;&lt;publisher&gt;Soil Systems, Inc., Phoenix&lt;/publisher&gt;&lt;label&gt;Barnes198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BC493C1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A5E432A" w14:textId="52D16C00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Horvarth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Site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D4384C9" w14:textId="2E86335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524A0DC0" w14:textId="1A5206BD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7DFE6CF7" w14:textId="6699FAF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7" w:type="pct"/>
            <w:shd w:val="clear" w:color="auto" w:fill="auto"/>
          </w:tcPr>
          <w:p w14:paraId="24A7475A" w14:textId="32F0CB4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406918D8" w14:textId="35FD2F0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310" w:type="pct"/>
            <w:shd w:val="clear" w:color="auto" w:fill="auto"/>
          </w:tcPr>
          <w:p w14:paraId="1AEAE572" w14:textId="36E31E13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5</w:t>
            </w:r>
          </w:p>
        </w:tc>
        <w:tc>
          <w:tcPr>
            <w:tcW w:w="337" w:type="pct"/>
            <w:shd w:val="clear" w:color="auto" w:fill="auto"/>
          </w:tcPr>
          <w:p w14:paraId="0B0027B8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9CAF8BE" w14:textId="2235F4E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0710B20" w14:textId="10FC69BA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5&lt;/RecNum&gt;&lt;DisplayText&gt;[94]&lt;/DisplayText&gt;&lt;record&gt;&lt;rec-number&gt;1085&lt;/rec-number&gt;&lt;foreign-keys&gt;&lt;key app="EN" db-id="s2rddv5vmfva0mezts4x55zvs5f2addpsatf" timestamp="1394155059"&gt;1085&lt;/key&gt;&lt;/foreign-keys&gt;&lt;ref-type name="Book Section"&gt;5&lt;/ref-type&gt;&lt;contributors&gt;&lt;authors&gt;&lt;author&gt;Minturn, Penny Dufoe&lt;/author&gt;&lt;author&gt;Craig, Douglas B.&lt;/author&gt;&lt;/authors&gt;&lt;secondary-authors&gt;&lt;author&gt;Craig, Douglas B.&lt;/author&gt;&lt;/secondary-authors&gt;&lt;/contributors&gt;&lt;titles&gt;&lt;title&gt;Burials&lt;/title&gt;&lt;secondary-title&gt;The Grewe Archaeological Research Project - Volume 1: Project Background anf Feature Descriptions&lt;/secondary-title&gt;&lt;short-title&gt;Burials&lt;/short-title&gt;&lt;/titles&gt;&lt;pages&gt;137-145&lt;/pages&gt;&lt;dates&gt;&lt;year&gt;2001&lt;/year&gt;&lt;/dates&gt;&lt;publisher&gt;Northland Research, Inc., Flagstaff and Tempe, Arizona&lt;/publisher&gt;&lt;label&gt;MinturnCraig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282C2D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4156FAB" w14:textId="6E64C5BB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ueblo Grande, Late Classic</w:t>
            </w:r>
          </w:p>
        </w:tc>
        <w:tc>
          <w:tcPr>
            <w:tcW w:w="591" w:type="pct"/>
            <w:shd w:val="clear" w:color="auto" w:fill="auto"/>
          </w:tcPr>
          <w:p w14:paraId="2569EC6F" w14:textId="6D6C9A52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6BA014B8" w14:textId="54830F5C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60</w:t>
            </w:r>
          </w:p>
        </w:tc>
        <w:tc>
          <w:tcPr>
            <w:tcW w:w="337" w:type="pct"/>
            <w:shd w:val="clear" w:color="auto" w:fill="auto"/>
          </w:tcPr>
          <w:p w14:paraId="7747D219" w14:textId="3C3CD3B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4</w:t>
            </w:r>
          </w:p>
        </w:tc>
        <w:tc>
          <w:tcPr>
            <w:tcW w:w="337" w:type="pct"/>
            <w:shd w:val="clear" w:color="auto" w:fill="auto"/>
          </w:tcPr>
          <w:p w14:paraId="195401A5" w14:textId="5AB34F7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31</w:t>
            </w:r>
          </w:p>
        </w:tc>
        <w:tc>
          <w:tcPr>
            <w:tcW w:w="337" w:type="pct"/>
            <w:shd w:val="clear" w:color="auto" w:fill="auto"/>
          </w:tcPr>
          <w:p w14:paraId="46CFD475" w14:textId="4D011CD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9.69</w:t>
            </w:r>
          </w:p>
        </w:tc>
        <w:tc>
          <w:tcPr>
            <w:tcW w:w="310" w:type="pct"/>
            <w:shd w:val="clear" w:color="auto" w:fill="auto"/>
          </w:tcPr>
          <w:p w14:paraId="2E166B37" w14:textId="42058D94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99</w:t>
            </w:r>
          </w:p>
        </w:tc>
        <w:tc>
          <w:tcPr>
            <w:tcW w:w="337" w:type="pct"/>
            <w:shd w:val="clear" w:color="auto" w:fill="auto"/>
          </w:tcPr>
          <w:p w14:paraId="4D165C4E" w14:textId="35CE4E06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5</w:t>
            </w:r>
          </w:p>
        </w:tc>
        <w:tc>
          <w:tcPr>
            <w:tcW w:w="337" w:type="pct"/>
            <w:shd w:val="clear" w:color="auto" w:fill="auto"/>
          </w:tcPr>
          <w:p w14:paraId="0FA74145" w14:textId="46940FCD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7</w:t>
            </w:r>
          </w:p>
        </w:tc>
        <w:tc>
          <w:tcPr>
            <w:tcW w:w="522" w:type="pct"/>
            <w:shd w:val="clear" w:color="auto" w:fill="auto"/>
          </w:tcPr>
          <w:p w14:paraId="2D1BE73C" w14:textId="36C36961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heridan&lt;/Author&gt;&lt;Year&gt;2001&lt;/Year&gt;&lt;RecNum&gt;1219&lt;/RecNum&gt;&lt;DisplayText&gt;[103]&lt;/DisplayText&gt;&lt;record&gt;&lt;rec-number&gt;1219&lt;/rec-number&gt;&lt;foreign-keys&gt;&lt;key app="EN" db-id="s2rddv5vmfva0mezts4x55zvs5f2addpsatf" timestamp="1394155059"&gt;1219&lt;/key&gt;&lt;/foreign-keys&gt;&lt;ref-type name="Book Section"&gt;5&lt;/ref-type&gt;&lt;contributors&gt;&lt;authors&gt;&lt;author&gt;Sheridan, Susan G.&lt;/author&gt;&lt;/authors&gt;&lt;secondary-authors&gt;&lt;author&gt;Mitchell, Douglas R.&lt;/author&gt;&lt;author&gt;Brunson-Hadley, Judy L.&lt;/author&gt;&lt;/secondary-authors&gt;&lt;/contributors&gt;&lt;titles&gt;&lt;title&gt;Morbidity and Mortality in a Classic-Period Hohokam Community&lt;/title&gt;&lt;secondary-title&gt;Ancient Burial Practices in the American Southwest: Archaeology, Physical Anthropology and Native American Perspectives&lt;/secondary-title&gt;&lt;short-title&gt;Morbidity and Mortality in a Classic-Period Hohokam Community&lt;/short-title&gt;&lt;/titles&gt;&lt;pages&gt;191-222&lt;/pages&gt;&lt;dates&gt;&lt;year&gt;2001&lt;/year&gt;&lt;/dates&gt;&lt;pub-location&gt;Albuquerque&lt;/pub-location&gt;&lt;publisher&gt;University of New Mexico Press&lt;/publisher&gt;&lt;urls&gt;&lt;/urls&gt;&lt;/record&gt;&lt;/Cite&gt;&lt;Cite&gt;&lt;Author&gt;Sheridan&lt;/Author&gt;&lt;Year&gt;2001&lt;/Year&gt;&lt;RecNum&gt;1219&lt;/RecNum&gt;&lt;record&gt;&lt;rec-number&gt;1219&lt;/rec-number&gt;&lt;foreign-keys&gt;&lt;key app="EN" db-id="s2rddv5vmfva0mezts4x55zvs5f2addpsatf" timestamp="1394155059"&gt;1219&lt;/key&gt;&lt;/foreign-keys&gt;&lt;ref-type name="Book Section"&gt;5&lt;/ref-type&gt;&lt;contributors&gt;&lt;authors&gt;&lt;author&gt;Sheridan, Susan G.&lt;/author&gt;&lt;/authors&gt;&lt;secondary-authors&gt;&lt;author&gt;Mitchell, Douglas R.&lt;/author&gt;&lt;author&gt;Brunson-Hadley, Judy L.&lt;/author&gt;&lt;/secondary-authors&gt;&lt;/contributors&gt;&lt;titles&gt;&lt;title&gt;Morbidity and Mortality in a Classic-Period Hohokam Community&lt;/title&gt;&lt;secondary-title&gt;Ancient Burial Practices in the American Southwest: Archaeology, Physical Anthropology and Native American Perspectives&lt;/secondary-title&gt;&lt;short-title&gt;Morbidity and Mortality in a Classic-Period Hohokam Community&lt;/short-title&gt;&lt;/titles&gt;&lt;pages&gt;191-222&lt;/pages&gt;&lt;dates&gt;&lt;year&gt;2001&lt;/year&gt;&lt;/dates&gt;&lt;pub-location&gt;Albuquerque&lt;/pub-location&gt;&lt;publisher&gt;University of New Mexico Press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1FF9C40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E652980" w14:textId="5C2BDE72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anta Cruz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Flats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gramStart"/>
            <w:r>
              <w:rPr>
                <w:rFonts w:ascii="Times New Roman" w:hAnsi="Times New Roman" w:cs="Times New Roman"/>
                <w:b w:val="0"/>
                <w:vertAlign w:val="superscript"/>
              </w:rPr>
              <w:t>,i</w:t>
            </w:r>
            <w:proofErr w:type="spellEnd"/>
            <w:proofErr w:type="gramEnd"/>
          </w:p>
        </w:tc>
        <w:tc>
          <w:tcPr>
            <w:tcW w:w="591" w:type="pct"/>
            <w:shd w:val="clear" w:color="auto" w:fill="auto"/>
          </w:tcPr>
          <w:p w14:paraId="09F6071E" w14:textId="7A693672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3E7BC7DD" w14:textId="4724412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25</w:t>
            </w:r>
          </w:p>
        </w:tc>
        <w:tc>
          <w:tcPr>
            <w:tcW w:w="337" w:type="pct"/>
            <w:shd w:val="clear" w:color="auto" w:fill="auto"/>
          </w:tcPr>
          <w:p w14:paraId="2DAF4B71" w14:textId="0493812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</w:t>
            </w:r>
          </w:p>
        </w:tc>
        <w:tc>
          <w:tcPr>
            <w:tcW w:w="337" w:type="pct"/>
            <w:shd w:val="clear" w:color="auto" w:fill="auto"/>
          </w:tcPr>
          <w:p w14:paraId="38EE05F1" w14:textId="2BFB641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7" w:type="pct"/>
            <w:shd w:val="clear" w:color="auto" w:fill="auto"/>
          </w:tcPr>
          <w:p w14:paraId="1E66CADD" w14:textId="3EBD52E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310" w:type="pct"/>
            <w:shd w:val="clear" w:color="auto" w:fill="auto"/>
          </w:tcPr>
          <w:p w14:paraId="688151BB" w14:textId="6A1535F6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6</w:t>
            </w:r>
          </w:p>
        </w:tc>
        <w:tc>
          <w:tcPr>
            <w:tcW w:w="337" w:type="pct"/>
            <w:shd w:val="clear" w:color="auto" w:fill="auto"/>
          </w:tcPr>
          <w:p w14:paraId="4352F543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20FDE02C" w14:textId="6DDFF1FA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4295DC8" w14:textId="1B919478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ckbarth&lt;/Author&gt;&lt;Year&gt;1993&lt;/Year&gt;&lt;RecNum&gt;827&lt;/RecNum&gt;&lt;DisplayText&gt;[108]&lt;/DisplayText&gt;&lt;record&gt;&lt;rec-number&gt;827&lt;/rec-number&gt;&lt;foreign-keys&gt;&lt;key app="EN" db-id="s2rddv5vmfva0mezts4x55zvs5f2addpsatf" timestamp="1394155059"&gt;827&lt;/key&gt;&lt;/foreign-keys&gt;&lt;ref-type name="Book Section"&gt;5&lt;/ref-type&gt;&lt;contributors&gt;&lt;authors&gt;&lt;author&gt;Hackbarth, Mark R.&lt;/author&gt;&lt;/authors&gt;&lt;secondary-authors&gt;&lt;author&gt;Henderson, T. Kathleen&lt;/author&gt;&lt;/secondary-authors&gt;&lt;/contributors&gt;&lt;titles&gt;&lt;title&gt;Archaeological Investigation at Los Rectángulos&lt;/title&gt;&lt;secondary-title&gt;Classic Period Occupation on the Santa Cruz Flats: The Santa Cruz Flats Archaeological Project&lt;/secondary-title&gt;&lt;short-title&gt;Archaeological Investigation at Los Rectángulos&lt;/short-title&gt;&lt;/titles&gt;&lt;pages&gt;145&lt;/pages&gt;&lt;dates&gt;&lt;year&gt;1993&lt;/year&gt;&lt;/dates&gt;&lt;publisher&gt;Northland Research, Inc., Flagstaff, Arizona&lt;/publisher&gt;&lt;label&gt;Hackbarth1993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8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ckbarth&lt;/Author&gt;&lt;Year&gt;1993&lt;/Year&gt;&lt;RecNum&gt;830&lt;/RecNum&gt;&lt;DisplayText&gt;[109]&lt;/DisplayText&gt;&lt;record&gt;&lt;rec-number&gt;830&lt;/rec-number&gt;&lt;foreign-keys&gt;&lt;key app="EN" db-id="s2rddv5vmfva0mezts4x55zvs5f2addpsatf" timestamp="1394155059"&gt;830&lt;/key&gt;&lt;/foreign-keys&gt;&lt;ref-type name="Book Section"&gt;5&lt;/ref-type&gt;&lt;contributors&gt;&lt;authors&gt;&lt;author&gt;Hackbarth, Mark R.&lt;/author&gt;&lt;author&gt;MacMinn-Barton, E. Margaret&lt;/author&gt;&lt;author&gt;Miller, Robert J.&lt;/author&gt;&lt;/authors&gt;&lt;secondary-authors&gt;&lt;author&gt;Henderson, T. Kathleen&lt;/author&gt;&lt;author&gt;Martynec, Richard J.&lt;/author&gt;&lt;/secondary-authors&gt;&lt;/contributors&gt;&lt;titles&gt;&lt;title&gt;Osteological and Mortuary Analyses of the SCFAP Burials&lt;/title&gt;&lt;secondary-title&gt;Classic Period Occupation on the Santa Cruz Flats: The Santa Cruz Flats Archaeological Project&lt;/secondary-title&gt;&lt;short-title&gt;Osteological and Mortuary Analyses of the SCFAP Burials&lt;/short-title&gt;&lt;/titles&gt;&lt;pages&gt;542-548&lt;/pages&gt;&lt;dates&gt;&lt;year&gt;1993&lt;/year&gt;&lt;/dates&gt;&lt;publisher&gt;Northland Research, Inc., Flagstaff, Arizona&lt;/publisher&gt;&lt;label&gt;HackbarthEtAl1993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9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aler&lt;/Author&gt;&lt;Year&gt;1993&lt;/Year&gt;&lt;RecNum&gt;897&lt;/RecNum&gt;&lt;DisplayText&gt;[110]&lt;/DisplayText&gt;&lt;record&gt;&lt;rec-number&gt;897&lt;/rec-number&gt;&lt;foreign-keys&gt;&lt;key app="EN" db-id="s2rddv5vmfva0mezts4x55zvs5f2addpsatf" timestamp="1394155059"&gt;897&lt;/key&gt;&lt;/foreign-keys&gt;&lt;ref-type name="Book Section"&gt;5&lt;/ref-type&gt;&lt;contributors&gt;&lt;authors&gt;&lt;author&gt;Kaler, Annick&lt;/author&gt;&lt;/authors&gt;&lt;secondary-authors&gt;&lt;author&gt;Henderson, T. Kathleen&lt;/author&gt;&lt;author&gt;Martynec, Richard J.&lt;/author&gt;&lt;/secondary-authors&gt;&lt;/contributors&gt;&lt;titles&gt;&lt;title&gt;Archaeological Investigations at the Gecko Site&lt;/title&gt;&lt;secondary-title&gt;Classic Period Occupation on the Santa Cruz Flats: The Santa Cruz Flats Archaeological Project&lt;/secondary-title&gt;&lt;short-title&gt;Archaeological Investigations at the Gecko Site&lt;/short-title&gt;&lt;/titles&gt;&lt;pages&gt;93&lt;/pages&gt;&lt;dates&gt;&lt;year&gt;1993&lt;/year&gt;&lt;/dates&gt;&lt;publisher&gt;Northland Research, Inc., Flagstaff, Arizona&lt;/publisher&gt;&lt;label&gt;Kaler1993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0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Yeatts&lt;/Author&gt;&lt;Year&gt;1993&lt;/Year&gt;&lt;RecNum&gt;1330&lt;/RecNum&gt;&lt;DisplayText&gt;[111]&lt;/DisplayText&gt;&lt;record&gt;&lt;rec-number&gt;1330&lt;/rec-number&gt;&lt;foreign-keys&gt;&lt;key app="EN" db-id="s2rddv5vmfva0mezts4x55zvs5f2addpsatf" timestamp="1394155059"&gt;1330&lt;/key&gt;&lt;/foreign-keys&gt;&lt;ref-type name="Book Section"&gt;5&lt;/ref-type&gt;&lt;contributors&gt;&lt;authors&gt;&lt;author&gt;Yeatts, Michael&lt;/author&gt;&lt;/authors&gt;&lt;secondary-authors&gt;&lt;author&gt;Henderson, T. Kathleen&lt;/author&gt;&lt;/secondary-authors&gt;&lt;/contributors&gt;&lt;titles&gt;&lt;title&gt;Archaeological Investigations at the Hotts Hawk&lt;/title&gt;&lt;secondary-title&gt;Classic Period Occupation on the Santa Cruz Flats: The Santa Cruz Flats Archaeological Project&lt;/secondary-title&gt;&lt;short-title&gt;Archaeological Investigations at the Hotts Hawk&lt;/short-title&gt;&lt;/titles&gt;&lt;pages&gt;53&lt;/pages&gt;&lt;dates&gt;&lt;year&gt;1993&lt;/year&gt;&lt;/dates&gt;&lt;publisher&gt;Northland Research, Inc., Flagstaff, Arizona&lt;/publisher&gt;&lt;label&gt;Yeatts1993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705C09B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81AC2A8" w14:textId="35E7E88D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a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olinas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75AA88BC" w14:textId="315A9A9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2A4C8F1B" w14:textId="54E5200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561ACD8F" w14:textId="29CE954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337" w:type="pct"/>
            <w:shd w:val="clear" w:color="auto" w:fill="auto"/>
          </w:tcPr>
          <w:p w14:paraId="5D4CBD1E" w14:textId="663A94A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63FFFD64" w14:textId="0021609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10" w:type="pct"/>
            <w:shd w:val="clear" w:color="auto" w:fill="auto"/>
          </w:tcPr>
          <w:p w14:paraId="6EA8C8D5" w14:textId="4AC41E58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75</w:t>
            </w:r>
          </w:p>
        </w:tc>
        <w:tc>
          <w:tcPr>
            <w:tcW w:w="337" w:type="pct"/>
            <w:shd w:val="clear" w:color="auto" w:fill="auto"/>
          </w:tcPr>
          <w:p w14:paraId="3E4B66DE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68CC1CB" w14:textId="6097E57A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C2D759C" w14:textId="0DD12039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rrington&lt;/Author&gt;&lt;Year&gt;1981&lt;/Year&gt;&lt;RecNum&gt;840&lt;/RecNum&gt;&lt;DisplayText&gt;[112]&lt;/DisplayText&gt;&lt;record&gt;&lt;rec-number&gt;840&lt;/rec-number&gt;&lt;foreign-keys&gt;&lt;key app="EN" db-id="s2rddv5vmfva0mezts4x55zvs5f2addpsatf" timestamp="1394155059"&gt;840&lt;/key&gt;&lt;/foreign-keys&gt;&lt;ref-type name="Book Section"&gt;5&lt;/ref-type&gt;&lt;contributors&gt;&lt;authors&gt;&lt;author&gt;Harrington, Richard J.&lt;/author&gt;&lt;/authors&gt;&lt;secondary-authors&gt;&lt;author&gt;Hammack, Laurens C.&lt;/author&gt;&lt;author&gt;Sullivan, Alan P.&lt;/author&gt;&lt;/secondary-authors&gt;&lt;/contributors&gt;&lt;titles&gt;&lt;title&gt;Appendix A: Analysis of the Human Skeletal Remains from Las Colinas&lt;/title&gt;&lt;secondary-title&gt;The 1968 Excavation at Mound 8 Las Calinas Ruins Group Pheonix, Arizona&lt;/secondary-title&gt;&lt;tertiary-title&gt;Archaeological Series, No. 154&lt;/tertiary-title&gt;&lt;short-title&gt;Appendix A: Analysis of the Human Skeletal Remains from Las Colinas&lt;/short-title&gt;&lt;/titles&gt;&lt;pages&gt;251-256&lt;/pages&gt;&lt;dates&gt;&lt;year&gt;1981&lt;/year&gt;&lt;/dates&gt;&lt;publisher&gt;Arizona State Museum, University of Arizona&lt;/publisher&gt;&lt;label&gt;Harrington198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878F245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583FC0A" w14:textId="40A7B52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Escalante Ruin Group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ivano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Phase</w:t>
            </w:r>
          </w:p>
        </w:tc>
        <w:tc>
          <w:tcPr>
            <w:tcW w:w="591" w:type="pct"/>
            <w:shd w:val="clear" w:color="auto" w:fill="auto"/>
          </w:tcPr>
          <w:p w14:paraId="636910DA" w14:textId="7BE97156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50B879E6" w14:textId="750BA894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50294C50" w14:textId="7542868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5B617825" w14:textId="70649DA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337" w:type="pct"/>
            <w:shd w:val="clear" w:color="auto" w:fill="auto"/>
          </w:tcPr>
          <w:p w14:paraId="454B1089" w14:textId="1B83A5C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310" w:type="pct"/>
            <w:shd w:val="clear" w:color="auto" w:fill="auto"/>
          </w:tcPr>
          <w:p w14:paraId="6BC64397" w14:textId="60CCF919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15</w:t>
            </w:r>
          </w:p>
        </w:tc>
        <w:tc>
          <w:tcPr>
            <w:tcW w:w="337" w:type="pct"/>
            <w:shd w:val="clear" w:color="auto" w:fill="auto"/>
          </w:tcPr>
          <w:p w14:paraId="7E4BE64E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5B7D38B" w14:textId="6DB61B8D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01BE04F" w14:textId="13C7B637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Purves&lt;/Author&gt;&lt;Year&gt;1974&lt;/Year&gt;&lt;RecNum&gt;1145&lt;/RecNum&gt;&lt;DisplayText&gt;[104]&lt;/DisplayText&gt;&lt;record&gt;&lt;rec-number&gt;1145&lt;/rec-number&gt;&lt;foreign-keys&gt;&lt;key app="EN" db-id="s2rddv5vmfva0mezts4x55zvs5f2addpsatf" timestamp="1394155059"&gt;1145&lt;/key&gt;&lt;/foreign-keys&gt;&lt;ref-type name="Book Section"&gt;5&lt;/ref-type&gt;&lt;contributors&gt;&lt;authors&gt;&lt;author&gt;Purves, Susan&lt;/author&gt;&lt;/authors&gt;&lt;secondary-authors&gt;&lt;author&gt;Doyel, David E.&lt;/author&gt;&lt;/secondary-authors&gt;&lt;/contributors&gt;&lt;titles&gt;&lt;title&gt;Appendix F: Analysis of Human Burials from the Escalante Ruin Group&lt;/title&gt;&lt;secondary-title&gt;Excavations in the Escalante Ruin Group, Southern Arizona&lt;/secondary-title&gt;&lt;short-title&gt;Appendix F: Analysis of Human Burials from the Escalante Ruin Group&lt;/short-title&gt;&lt;/titles&gt;&lt;pages&gt;254--261&lt;/pages&gt;&lt;dates&gt;&lt;year&gt;1974&lt;/year&gt;&lt;/dates&gt;&lt;publisher&gt;Archaeological Series No. 37, Arizona State Museum, University of Arizona, Tucson&lt;/publisher&gt;&lt;label&gt;Purves1974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0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F1FE4AE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A3D7F5C" w14:textId="7CDD70E8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Babocamari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Village</w:t>
            </w:r>
          </w:p>
        </w:tc>
        <w:tc>
          <w:tcPr>
            <w:tcW w:w="591" w:type="pct"/>
            <w:shd w:val="clear" w:color="auto" w:fill="auto"/>
          </w:tcPr>
          <w:p w14:paraId="544BDDDD" w14:textId="45ADF251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7D8B4145" w14:textId="5B4F1A6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6253FA09" w14:textId="14300E4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</w:t>
            </w:r>
          </w:p>
        </w:tc>
        <w:tc>
          <w:tcPr>
            <w:tcW w:w="337" w:type="pct"/>
            <w:shd w:val="clear" w:color="auto" w:fill="auto"/>
          </w:tcPr>
          <w:p w14:paraId="4AAC22C8" w14:textId="5F01269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37" w:type="pct"/>
            <w:shd w:val="clear" w:color="auto" w:fill="auto"/>
          </w:tcPr>
          <w:p w14:paraId="48BF21A1" w14:textId="247B6EC1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3</w:t>
            </w:r>
          </w:p>
        </w:tc>
        <w:tc>
          <w:tcPr>
            <w:tcW w:w="310" w:type="pct"/>
            <w:shd w:val="clear" w:color="auto" w:fill="auto"/>
          </w:tcPr>
          <w:p w14:paraId="677A088F" w14:textId="327D19D6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2</w:t>
            </w:r>
          </w:p>
        </w:tc>
        <w:tc>
          <w:tcPr>
            <w:tcW w:w="337" w:type="pct"/>
            <w:shd w:val="clear" w:color="auto" w:fill="auto"/>
          </w:tcPr>
          <w:p w14:paraId="6B25F44A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48275BA" w14:textId="40CF48BB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4FA74571" w14:textId="1E5A09DD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iPeso&lt;/Author&gt;&lt;Year&gt;1974&lt;/Year&gt;&lt;RecNum&gt;745&lt;/RecNum&gt;&lt;DisplayText&gt;[42]&lt;/DisplayText&gt;&lt;record&gt;&lt;rec-number&gt;745&lt;/rec-number&gt;&lt;foreign-keys&gt;&lt;key app="EN" db-id="s2rddv5vmfva0mezts4x55zvs5f2addpsatf" timestamp="1394155059"&gt;745&lt;/key&gt;&lt;/foreign-keys&gt;&lt;ref-type name="Book"&gt;6&lt;/ref-type&gt;&lt;contributors&gt;&lt;authors&gt;&lt;author&gt;DiPeso, Charles C.&lt;/author&gt;&lt;/authors&gt;&lt;/contributors&gt;&lt;titles&gt;&lt;title&gt;Casas Grandes: The Medio Period&lt;/title&gt;&lt;short-title&gt;Casas Grandes: The Medio Period&lt;/short-title&gt;&lt;/titles&gt;&lt;dates&gt;&lt;year&gt;1974&lt;/year&gt;&lt;/dates&gt;&lt;publisher&gt;The Amerind Foundation, Inc., Dragoon; Northland Press, Flagstaff&lt;/publisher&gt;&lt;label&gt;DiPeso1974&lt;/label&gt;&lt;urls&gt;&lt;/urls&gt;&lt;custom3&gt;book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2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DiPeso&lt;/Author&gt;&lt;Year&gt;1948&lt;/Year&gt;&lt;RecNum&gt;744&lt;/RecNum&gt;&lt;DisplayText&gt;[113]&lt;/DisplayText&gt;&lt;record&gt;&lt;rec-number&gt;744&lt;/rec-number&gt;&lt;foreign-keys&gt;&lt;key app="EN" db-id="s2rddv5vmfva0mezts4x55zvs5f2addpsatf" timestamp="1394155059"&gt;744&lt;/key&gt;&lt;/foreign-keys&gt;&lt;ref-type name="Journal Article"&gt;17&lt;/ref-type&gt;&lt;contributors&gt;&lt;authors&gt;&lt;author&gt;DiPeso, Charles C.&lt;/author&gt;&lt;/authors&gt;&lt;/contributors&gt;&lt;titles&gt;&lt;title&gt;Preliminary Report of a Babocomari Indian Village&lt;/title&gt;&lt;secondary-title&gt;Kiva&lt;/secondary-title&gt;&lt;short-title&gt;Preliminary Report of a Babocomari Indian Village&lt;/short-title&gt;&lt;/titles&gt;&lt;periodical&gt;&lt;full-title&gt;Kiva&lt;/full-title&gt;&lt;/periodical&gt;&lt;pages&gt;10--14&lt;/pages&gt;&lt;volume&gt;14&lt;/volume&gt;&lt;number&gt;1-4&lt;/number&gt;&lt;dates&gt;&lt;year&gt;1948&lt;/year&gt;&lt;/dates&gt;&lt;label&gt;DiPeso1948&lt;/label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3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92C9141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17A1D77" w14:textId="5E9A46C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El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olvorón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04C9263E" w14:textId="3D35F3DA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oenix Basin</w:t>
            </w:r>
          </w:p>
        </w:tc>
        <w:tc>
          <w:tcPr>
            <w:tcW w:w="309" w:type="pct"/>
            <w:shd w:val="clear" w:color="auto" w:fill="auto"/>
          </w:tcPr>
          <w:p w14:paraId="33CCBAFE" w14:textId="04B46C7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00</w:t>
            </w:r>
          </w:p>
        </w:tc>
        <w:tc>
          <w:tcPr>
            <w:tcW w:w="337" w:type="pct"/>
            <w:shd w:val="clear" w:color="auto" w:fill="auto"/>
          </w:tcPr>
          <w:p w14:paraId="502E6B07" w14:textId="129FE7C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37" w:type="pct"/>
            <w:shd w:val="clear" w:color="auto" w:fill="auto"/>
          </w:tcPr>
          <w:p w14:paraId="1FCCD3B2" w14:textId="4A31A8A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0FE21993" w14:textId="2E54B1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310" w:type="pct"/>
            <w:shd w:val="clear" w:color="auto" w:fill="auto"/>
          </w:tcPr>
          <w:p w14:paraId="6FFBE1EF" w14:textId="0454F3D9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35A449EA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C8E0466" w14:textId="2A19AA3A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D177D3E" w14:textId="727DECE0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eague&lt;/Author&gt;&lt;Year&gt;1984&lt;/Year&gt;&lt;RecNum&gt;1258&lt;/RecNum&gt;&lt;DisplayText&gt;[95]&lt;/DisplayText&gt;&lt;record&gt;&lt;rec-number&gt;1258&lt;/rec-number&gt;&lt;foreign-keys&gt;&lt;key app="EN" db-id="s2rddv5vmfva0mezts4x55zvs5f2addpsatf" timestamp="1394155059"&gt;1258&lt;/key&gt;&lt;/foreign-keys&gt;&lt;ref-type name="Book Section"&gt;5&lt;/ref-type&gt;&lt;contributors&gt;&lt;authors&gt;&lt;author&gt;Teague, Lynn S.&lt;/author&gt;&lt;/authors&gt;&lt;secondary-authors&gt;&lt;author&gt;Teague, Lynn S.&lt;/author&gt;&lt;author&gt;Crown, Patricia L.&lt;/author&gt;&lt;/secondary-authors&gt;&lt;/contributors&gt;&lt;titles&gt;&lt;title&gt;Introduction&lt;/title&gt;&lt;secondary-title&gt;Hohokam Archaeology Along the Salt-Gila Aqueduct, Central Arizona Project, Volume IX: Synthesis and Conclusions&lt;/secondary-title&gt;&lt;tertiary-title&gt;Archaeological Series, No. 150&lt;/tertiary-title&gt;&lt;short-title&gt;Introduction&lt;/short-title&gt;&lt;/titles&gt;&lt;pages&gt;3-5&lt;/pages&gt;&lt;dates&gt;&lt;year&gt;1984&lt;/year&gt;&lt;/dates&gt;&lt;publisher&gt;Cutural Resource Management Division, Arizona State Museum, University of Arizona&lt;/publisher&gt;&lt;label&gt;Teague1984a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5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eague&lt;/Author&gt;&lt;Year&gt;1984&lt;/Year&gt;&lt;RecNum&gt;1259&lt;/RecNum&gt;&lt;DisplayText&gt;[96]&lt;/DisplayText&gt;&lt;record&gt;&lt;rec-number&gt;1259&lt;/rec-number&gt;&lt;foreign-keys&gt;&lt;key app="EN" db-id="s2rddv5vmfva0mezts4x55zvs5f2addpsatf" timestamp="1394155059"&gt;1259&lt;/key&gt;&lt;/foreign-keys&gt;&lt;ref-type name="Book Section"&gt;5&lt;/ref-type&gt;&lt;contributors&gt;&lt;authors&gt;&lt;author&gt;Teague, Lynn S.&lt;/author&gt;&lt;/authors&gt;&lt;secondary-authors&gt;&lt;author&gt;Teague, Lynn S.&lt;/author&gt;&lt;author&gt;Crown, Patricia L.&lt;/author&gt;&lt;/secondary-authors&gt;&lt;/contributors&gt;&lt;titles&gt;&lt;title&gt;Role and Ritual in Hohokam Society&lt;/title&gt;&lt;secondary-title&gt;Hohokam Archaeology Along the Salt-Gila Aqueduct, Central Arizona Project, Volume IX: Synthesis and Conclusions&lt;/secondary-title&gt;&lt;tertiary-title&gt;Archaeological Series, No. 150&lt;/tertiary-title&gt;&lt;short-title&gt;Role and Ritual in Hohokam Society&lt;/short-title&gt;&lt;/titles&gt;&lt;pages&gt;155-160&lt;/pages&gt;&lt;dates&gt;&lt;year&gt;1984&lt;/year&gt;&lt;/dates&gt;&lt;publisher&gt;Cutural Resource Management Division, Arizona State Museum, University of Arizona&lt;/publisher&gt;&lt;label&gt;Teague1984b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9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926CB63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95275BA" w14:textId="5C9B5018" w:rsidR="00BB20F3" w:rsidRPr="00EE0BA5" w:rsidRDefault="00BB20F3" w:rsidP="00EE0BA5">
            <w:pPr>
              <w:ind w:left="-90"/>
              <w:rPr>
                <w:rFonts w:ascii="Times New Roman" w:hAnsi="Times New Roman" w:cs="Times New Roman"/>
                <w:b w:val="0"/>
                <w:i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Tonto Basin/Verde Valley Areas</w:t>
            </w:r>
          </w:p>
        </w:tc>
        <w:tc>
          <w:tcPr>
            <w:tcW w:w="591" w:type="pct"/>
            <w:shd w:val="clear" w:color="auto" w:fill="auto"/>
          </w:tcPr>
          <w:p w14:paraId="6B7B4CC4" w14:textId="7777777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743CE021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E6F459A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DCE0946" w14:textId="7777777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446A497" w14:textId="75A95AC2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7524E688" w14:textId="763A8C89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4736930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3324D2B7" w14:textId="7AB45D7C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3ACD9A8" w14:textId="1F4B9F23" w:rsidR="00BB20F3" w:rsidRDefault="00BB20F3" w:rsidP="009104A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224C1D7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71C2A926" w14:textId="7C2FDA2A" w:rsidR="00BB20F3" w:rsidRPr="00F67FA2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Cerro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Flojo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3E0144F" w14:textId="6E3FC534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5677FE21" w14:textId="1F7D52CE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0</w:t>
            </w:r>
          </w:p>
        </w:tc>
        <w:tc>
          <w:tcPr>
            <w:tcW w:w="337" w:type="pct"/>
            <w:shd w:val="clear" w:color="auto" w:fill="auto"/>
          </w:tcPr>
          <w:p w14:paraId="545D1340" w14:textId="25DE668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.25</w:t>
            </w:r>
          </w:p>
        </w:tc>
        <w:tc>
          <w:tcPr>
            <w:tcW w:w="337" w:type="pct"/>
            <w:shd w:val="clear" w:color="auto" w:fill="auto"/>
          </w:tcPr>
          <w:p w14:paraId="11B8613C" w14:textId="6E1FBA9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25</w:t>
            </w:r>
          </w:p>
        </w:tc>
        <w:tc>
          <w:tcPr>
            <w:tcW w:w="337" w:type="pct"/>
            <w:shd w:val="clear" w:color="auto" w:fill="auto"/>
          </w:tcPr>
          <w:p w14:paraId="6976EC3F" w14:textId="7D0BAAF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10" w:type="pct"/>
            <w:shd w:val="clear" w:color="auto" w:fill="auto"/>
          </w:tcPr>
          <w:p w14:paraId="12522899" w14:textId="3F2E5FC7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72</w:t>
            </w:r>
          </w:p>
        </w:tc>
        <w:tc>
          <w:tcPr>
            <w:tcW w:w="337" w:type="pct"/>
            <w:shd w:val="clear" w:color="auto" w:fill="auto"/>
          </w:tcPr>
          <w:p w14:paraId="66EA111B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459F644" w14:textId="0A973C1E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4EC24C9" w14:textId="16F22822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13C3D35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5328DBE" w14:textId="1CADD68A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Las Tortugas, Early</w:t>
            </w:r>
          </w:p>
        </w:tc>
        <w:tc>
          <w:tcPr>
            <w:tcW w:w="591" w:type="pct"/>
            <w:shd w:val="clear" w:color="auto" w:fill="auto"/>
          </w:tcPr>
          <w:p w14:paraId="7F7453AA" w14:textId="0D6FCF35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2CBA8FF4" w14:textId="4CDE28B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25</w:t>
            </w:r>
          </w:p>
        </w:tc>
        <w:tc>
          <w:tcPr>
            <w:tcW w:w="337" w:type="pct"/>
            <w:shd w:val="clear" w:color="auto" w:fill="auto"/>
          </w:tcPr>
          <w:p w14:paraId="0C314C66" w14:textId="76EEAAE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3.38</w:t>
            </w:r>
          </w:p>
        </w:tc>
        <w:tc>
          <w:tcPr>
            <w:tcW w:w="337" w:type="pct"/>
            <w:shd w:val="clear" w:color="auto" w:fill="auto"/>
          </w:tcPr>
          <w:p w14:paraId="5A4CA6D7" w14:textId="5245842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38</w:t>
            </w:r>
          </w:p>
        </w:tc>
        <w:tc>
          <w:tcPr>
            <w:tcW w:w="337" w:type="pct"/>
            <w:shd w:val="clear" w:color="auto" w:fill="auto"/>
          </w:tcPr>
          <w:p w14:paraId="49A97260" w14:textId="7DF4D3A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</w:t>
            </w:r>
          </w:p>
        </w:tc>
        <w:tc>
          <w:tcPr>
            <w:tcW w:w="310" w:type="pct"/>
            <w:shd w:val="clear" w:color="auto" w:fill="auto"/>
          </w:tcPr>
          <w:p w14:paraId="0495B8C7" w14:textId="711D2072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0</w:t>
            </w:r>
          </w:p>
        </w:tc>
        <w:tc>
          <w:tcPr>
            <w:tcW w:w="337" w:type="pct"/>
            <w:shd w:val="clear" w:color="auto" w:fill="auto"/>
          </w:tcPr>
          <w:p w14:paraId="3EBD8EEA" w14:textId="1F42E409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53</w:t>
            </w:r>
          </w:p>
        </w:tc>
        <w:tc>
          <w:tcPr>
            <w:tcW w:w="337" w:type="pct"/>
            <w:shd w:val="clear" w:color="auto" w:fill="auto"/>
          </w:tcPr>
          <w:p w14:paraId="305E6A3D" w14:textId="6432F067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9.2</w:t>
            </w:r>
          </w:p>
        </w:tc>
        <w:tc>
          <w:tcPr>
            <w:tcW w:w="522" w:type="pct"/>
            <w:shd w:val="clear" w:color="auto" w:fill="auto"/>
          </w:tcPr>
          <w:p w14:paraId="7EDE4CFB" w14:textId="6944E34F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7&lt;/RecNum&gt;&lt;DisplayText&gt;[44]&lt;/DisplayText&gt;&lt;record&gt;&lt;rec-number&gt;1087&lt;/rec-number&gt;&lt;foreign-keys&gt;&lt;key app="EN" db-id="s2rddv5vmfva0mezts4x55zvs5f2addpsatf" timestamp="1394155059"&gt;1087&lt;/key&gt;&lt;/foreign-keys&gt;&lt;ref-type name="Book Section"&gt;5&lt;/ref-type&gt;&lt;contributors&gt;&lt;authors&gt;&lt;author&gt;Minturn, Penny Dufoe&lt;/author&gt;&lt;/authors&gt;&lt;secondary-authors&gt;&lt;author&gt;Clark, Jeffrey J.&lt;/author&gt;&lt;author&gt;Minturn, Penny Dufoe&lt;/author&gt;&lt;/secondary-authors&gt;&lt;/contributors&gt;&lt;titles&gt;&lt;title&gt;Osteological Analysis of the TCAP Burial Population&lt;/title&gt;&lt;secondary-title&gt;Tonto Creek Archaeological Project: Life and Death Along Tonto Creek&lt;/secondary-title&gt;&lt;short-title&gt;Osteological Analysis of the TCAP Burial Population&lt;/short-title&gt;&lt;/titles&gt;&lt;pages&gt;311--332&lt;/pages&gt;&lt;dates&gt;&lt;year&gt;2001&lt;/year&gt;&lt;/dates&gt;&lt;publisher&gt;Anthropological Papers No. 24, Center for Desert Archaeology, Tucson&lt;/publisher&gt;&lt;label&gt;Minturn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9978D0E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2C72A51" w14:textId="540C26A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Hodgepodge Ridge</w:t>
            </w:r>
          </w:p>
        </w:tc>
        <w:tc>
          <w:tcPr>
            <w:tcW w:w="591" w:type="pct"/>
            <w:shd w:val="clear" w:color="auto" w:fill="auto"/>
          </w:tcPr>
          <w:p w14:paraId="3DAF3B4B" w14:textId="156CE73E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06828C3C" w14:textId="01CCDE9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40</w:t>
            </w:r>
          </w:p>
        </w:tc>
        <w:tc>
          <w:tcPr>
            <w:tcW w:w="337" w:type="pct"/>
            <w:shd w:val="clear" w:color="auto" w:fill="auto"/>
          </w:tcPr>
          <w:p w14:paraId="594A810F" w14:textId="3D2063A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37" w:type="pct"/>
            <w:shd w:val="clear" w:color="auto" w:fill="auto"/>
          </w:tcPr>
          <w:p w14:paraId="1A45FD2F" w14:textId="4FEC860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0A0EBAA9" w14:textId="34683B8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310" w:type="pct"/>
            <w:shd w:val="clear" w:color="auto" w:fill="auto"/>
          </w:tcPr>
          <w:p w14:paraId="721B9CEA" w14:textId="05729660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3FC7ED52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6921AAA" w14:textId="0920862C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85FADB4" w14:textId="1B91C9D0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9797EF0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22C8990" w14:textId="7133A92F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Las Tortugas, Late</w:t>
            </w:r>
          </w:p>
        </w:tc>
        <w:tc>
          <w:tcPr>
            <w:tcW w:w="591" w:type="pct"/>
            <w:shd w:val="clear" w:color="auto" w:fill="auto"/>
          </w:tcPr>
          <w:p w14:paraId="21A61914" w14:textId="0DEFF7D7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7C1CDDD8" w14:textId="2B83B56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5</w:t>
            </w:r>
          </w:p>
        </w:tc>
        <w:tc>
          <w:tcPr>
            <w:tcW w:w="337" w:type="pct"/>
            <w:shd w:val="clear" w:color="auto" w:fill="auto"/>
          </w:tcPr>
          <w:p w14:paraId="7A778F8A" w14:textId="1E9C970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</w:tc>
        <w:tc>
          <w:tcPr>
            <w:tcW w:w="337" w:type="pct"/>
            <w:shd w:val="clear" w:color="auto" w:fill="auto"/>
          </w:tcPr>
          <w:p w14:paraId="57CAACDF" w14:textId="3FDF29B7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37" w:type="pct"/>
            <w:shd w:val="clear" w:color="auto" w:fill="auto"/>
          </w:tcPr>
          <w:p w14:paraId="1556DE13" w14:textId="1DC09B1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10" w:type="pct"/>
            <w:shd w:val="clear" w:color="auto" w:fill="auto"/>
          </w:tcPr>
          <w:p w14:paraId="40924A6E" w14:textId="17FF9627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90</w:t>
            </w:r>
          </w:p>
        </w:tc>
        <w:tc>
          <w:tcPr>
            <w:tcW w:w="337" w:type="pct"/>
            <w:shd w:val="clear" w:color="auto" w:fill="auto"/>
          </w:tcPr>
          <w:p w14:paraId="317E863C" w14:textId="113D9608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3.49</w:t>
            </w:r>
          </w:p>
        </w:tc>
        <w:tc>
          <w:tcPr>
            <w:tcW w:w="337" w:type="pct"/>
            <w:shd w:val="clear" w:color="auto" w:fill="auto"/>
          </w:tcPr>
          <w:p w14:paraId="0A466B54" w14:textId="02B178FE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43</w:t>
            </w:r>
          </w:p>
        </w:tc>
        <w:tc>
          <w:tcPr>
            <w:tcW w:w="522" w:type="pct"/>
            <w:shd w:val="clear" w:color="auto" w:fill="auto"/>
          </w:tcPr>
          <w:p w14:paraId="473E3B65" w14:textId="4D3A931F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7&lt;/RecNum&gt;&lt;DisplayText&gt;[44]&lt;/DisplayText&gt;&lt;record&gt;&lt;rec-number&gt;1087&lt;/rec-number&gt;&lt;foreign-keys&gt;&lt;key app="EN" db-id="s2rddv5vmfva0mezts4x55zvs5f2addpsatf" timestamp="1394155059"&gt;1087&lt;/key&gt;&lt;/foreign-keys&gt;&lt;ref-type name="Book Section"&gt;5&lt;/ref-type&gt;&lt;contributors&gt;&lt;authors&gt;&lt;author&gt;Minturn, Penny Dufoe&lt;/author&gt;&lt;/authors&gt;&lt;secondary-authors&gt;&lt;author&gt;Clark, Jeffrey J.&lt;/author&gt;&lt;author&gt;Minturn, Penny Dufoe&lt;/author&gt;&lt;/secondary-authors&gt;&lt;/contributors&gt;&lt;titles&gt;&lt;title&gt;Osteological Analysis of the TCAP Burial Population&lt;/title&gt;&lt;secondary-title&gt;Tonto Creek Archaeological Project: Life and Death Along Tonto Creek&lt;/secondary-title&gt;&lt;short-title&gt;Osteological Analysis of the TCAP Burial Population&lt;/short-title&gt;&lt;/titles&gt;&lt;pages&gt;311--332&lt;/pages&gt;&lt;dates&gt;&lt;year&gt;2001&lt;/year&gt;&lt;/dates&gt;&lt;publisher&gt;Anthropological Papers No. 24, Center for Desert Archaeology, Tucson&lt;/publisher&gt;&lt;label&gt;Minturn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BDA1CD4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A787537" w14:textId="2BA7BD4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Tres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Huerfanos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A358A35" w14:textId="4A039D11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2303FB2E" w14:textId="76D2D78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75</w:t>
            </w:r>
          </w:p>
        </w:tc>
        <w:tc>
          <w:tcPr>
            <w:tcW w:w="337" w:type="pct"/>
            <w:shd w:val="clear" w:color="auto" w:fill="auto"/>
          </w:tcPr>
          <w:p w14:paraId="6AC7EB13" w14:textId="785A9D5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37" w:type="pct"/>
            <w:shd w:val="clear" w:color="auto" w:fill="auto"/>
          </w:tcPr>
          <w:p w14:paraId="1292302A" w14:textId="6F50238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337" w:type="pct"/>
            <w:shd w:val="clear" w:color="auto" w:fill="auto"/>
          </w:tcPr>
          <w:p w14:paraId="0D4E8344" w14:textId="010B5EB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310" w:type="pct"/>
            <w:shd w:val="clear" w:color="auto" w:fill="auto"/>
          </w:tcPr>
          <w:p w14:paraId="180E9089" w14:textId="43300F43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337" w:type="pct"/>
            <w:shd w:val="clear" w:color="auto" w:fill="auto"/>
          </w:tcPr>
          <w:p w14:paraId="6FF00820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5F79BAA" w14:textId="5DF08A2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01CBA087" w14:textId="723F0941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55702C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008C11F9" w14:textId="0E5B5354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Roosevelt Community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Other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89A276B" w14:textId="07AD643B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6CE702EB" w14:textId="11A3663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5</w:t>
            </w:r>
          </w:p>
        </w:tc>
        <w:tc>
          <w:tcPr>
            <w:tcW w:w="337" w:type="pct"/>
            <w:shd w:val="clear" w:color="auto" w:fill="auto"/>
          </w:tcPr>
          <w:p w14:paraId="7567EEE9" w14:textId="4752FC7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</w:t>
            </w:r>
          </w:p>
        </w:tc>
        <w:tc>
          <w:tcPr>
            <w:tcW w:w="337" w:type="pct"/>
            <w:shd w:val="clear" w:color="auto" w:fill="auto"/>
          </w:tcPr>
          <w:p w14:paraId="2F455AB4" w14:textId="706FC7E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37" w:type="pct"/>
            <w:shd w:val="clear" w:color="auto" w:fill="auto"/>
          </w:tcPr>
          <w:p w14:paraId="12B58130" w14:textId="2C3C2D6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310" w:type="pct"/>
            <w:shd w:val="clear" w:color="auto" w:fill="auto"/>
          </w:tcPr>
          <w:p w14:paraId="5829C116" w14:textId="25C666EA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27</w:t>
            </w:r>
          </w:p>
        </w:tc>
        <w:tc>
          <w:tcPr>
            <w:tcW w:w="337" w:type="pct"/>
            <w:shd w:val="clear" w:color="auto" w:fill="auto"/>
          </w:tcPr>
          <w:p w14:paraId="2382FC07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8878CC8" w14:textId="6674A24B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54E1611A" w14:textId="5F95ABC9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lson&lt;/Author&gt;&lt;Year&gt;1995&lt;/Year&gt;&lt;RecNum&gt;769&lt;/RecNum&gt;&lt;DisplayText&gt;[115]&lt;/DisplayText&gt;&lt;record&gt;&lt;rec-number&gt;769&lt;/rec-number&gt;&lt;foreign-keys&gt;&lt;key app="EN" db-id="s2rddv5vmfva0mezts4x55zvs5f2addpsatf" timestamp="1394155059"&gt;769&lt;/key&gt;&lt;/foreign-keys&gt;&lt;ref-type name="Report"&gt;27&lt;/ref-type&gt;&lt;contributors&gt;&lt;authors&gt;&lt;author&gt;Elson, Mark D.&lt;/author&gt;&lt;author&gt;Fish, Suzanne K.&lt;/author&gt;&lt;author&gt;Hartman, Dana&lt;/author&gt;&lt;author&gt;James, Steven R.&lt;/author&gt;&lt;author&gt;Miksicek, Charles H.&lt;/author&gt;&lt;author&gt;Minturn, Penny Dufoe&lt;/author&gt;&lt;author&gt;Swartz, Deborah L.&lt;/author&gt;&lt;/authors&gt;&lt;secondary-authors&gt;&lt;author&gt;Elson, Mark D.&lt;/author&gt;&lt;author&gt;Clark, Jeffery J.&lt;/author&gt;&lt;/secondary-authors&gt;&lt;/contributors&gt;&lt;titles&gt;&lt;title&gt;The Roosevelt Community Development Study&lt;/title&gt;&lt;short-title&gt;The Roosevelt Community Development Study&lt;/short-title&gt;&lt;/titles&gt;&lt;pages&gt;309&lt;/pages&gt;&lt;volume&gt;3: Paleobotanical and Osteological Analyses&lt;/volume&gt;&lt;number&gt;14&lt;/number&gt;&lt;dates&gt;&lt;year&gt;1995&lt;/year&gt;&lt;/dates&gt;&lt;pub-location&gt;Tucson, AZ&lt;/pub-location&gt;&lt;publisher&gt;Center for Desert Archaeolog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5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Swartz&lt;/Author&gt;&lt;Year&gt;1995&lt;/Year&gt;&lt;RecNum&gt;1252&lt;/RecNum&gt;&lt;DisplayText&gt;[116]&lt;/DisplayText&gt;&lt;record&gt;&lt;rec-number&gt;1252&lt;/rec-number&gt;&lt;foreign-keys&gt;&lt;key app="EN" db-id="s2rddv5vmfva0mezts4x55zvs5f2addpsatf" timestamp="1394155059"&gt;1252&lt;/key&gt;&lt;/foreign-keys&gt;&lt;ref-type name="Book Section"&gt;5&lt;/ref-type&gt;&lt;contributors&gt;&lt;authors&gt;&lt;author&gt;Swartz, Deborah L.&lt;/author&gt;&lt;author&gt;Minturn, Penny Dufoe&lt;/author&gt;&lt;author&gt;Hartman, Dana&lt;/author&gt;&lt;/authors&gt;&lt;secondary-authors&gt;&lt;author&gt;Elson, Mark D.&lt;/author&gt;&lt;author&gt;Clark, Jeffery J.&lt;/author&gt;&lt;/secondary-authors&gt;&lt;/contributors&gt;&lt;titles&gt;&lt;title&gt;The Mortuary Assemblage&lt;/title&gt;&lt;secondary-title&gt;The Roosevelt Community Development Study&lt;/secondary-title&gt;&lt;short-title&gt;The Mortuary Assemblage&lt;/short-title&gt;&lt;/titles&gt;&lt;pages&gt;169--216&lt;/pages&gt;&lt;dates&gt;&lt;year&gt;1995&lt;/year&gt;&lt;/dates&gt;&lt;publisher&gt;Anthropological Papers No. 14, Center for Desert Archaeology, Tucson&lt;/publisher&gt;&lt;label&gt;SwartzEtAl1995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6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1DEA0ABC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DF859AE" w14:textId="472927D2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Roosevelt Community, Meddler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Point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B954F50" w14:textId="21EAD0C0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3A108781" w14:textId="4494C503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75</w:t>
            </w:r>
          </w:p>
        </w:tc>
        <w:tc>
          <w:tcPr>
            <w:tcW w:w="337" w:type="pct"/>
            <w:shd w:val="clear" w:color="auto" w:fill="auto"/>
          </w:tcPr>
          <w:p w14:paraId="272B38BB" w14:textId="55ACC77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5</w:t>
            </w:r>
          </w:p>
        </w:tc>
        <w:tc>
          <w:tcPr>
            <w:tcW w:w="337" w:type="pct"/>
            <w:shd w:val="clear" w:color="auto" w:fill="auto"/>
          </w:tcPr>
          <w:p w14:paraId="402C21BE" w14:textId="0B5515C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5</w:t>
            </w:r>
          </w:p>
        </w:tc>
        <w:tc>
          <w:tcPr>
            <w:tcW w:w="337" w:type="pct"/>
            <w:shd w:val="clear" w:color="auto" w:fill="auto"/>
          </w:tcPr>
          <w:p w14:paraId="78175E9F" w14:textId="1BA77DE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310" w:type="pct"/>
            <w:shd w:val="clear" w:color="auto" w:fill="auto"/>
          </w:tcPr>
          <w:p w14:paraId="3395E97B" w14:textId="4766F639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3</w:t>
            </w:r>
          </w:p>
        </w:tc>
        <w:tc>
          <w:tcPr>
            <w:tcW w:w="337" w:type="pct"/>
            <w:shd w:val="clear" w:color="auto" w:fill="auto"/>
          </w:tcPr>
          <w:p w14:paraId="15337930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5ED6A1F8" w14:textId="730B57C8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192AE6EE" w14:textId="66F0BA7F" w:rsidR="00BB20F3" w:rsidRDefault="00BB20F3" w:rsidP="00F233B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Elson&lt;/Author&gt;&lt;Year&gt;1995&lt;/Year&gt;&lt;RecNum&gt;769&lt;/RecNum&gt;&lt;DisplayText&gt;[115]&lt;/DisplayText&gt;&lt;record&gt;&lt;rec-number&gt;769&lt;/rec-number&gt;&lt;foreign-keys&gt;&lt;key app="EN" db-id="s2rddv5vmfva0mezts4x55zvs5f2addpsatf" timestamp="1394155059"&gt;769&lt;/key&gt;&lt;/foreign-keys&gt;&lt;ref-type name="Report"&gt;27&lt;/ref-type&gt;&lt;contributors&gt;&lt;authors&gt;&lt;author&gt;Elson, Mark D.&lt;/author&gt;&lt;author&gt;Fish, Suzanne K.&lt;/author&gt;&lt;author&gt;Hartman, Dana&lt;/author&gt;&lt;author&gt;James, Steven R.&lt;/author&gt;&lt;author&gt;Miksicek, Charles H.&lt;/author&gt;&lt;author&gt;Minturn, Penny Dufoe&lt;/author&gt;&lt;author&gt;Swartz, Deborah L.&lt;/author&gt;&lt;/authors&gt;&lt;secondary-authors&gt;&lt;author&gt;Elson, Mark D.&lt;/author&gt;&lt;author&gt;Clark, Jeffery J.&lt;/author&gt;&lt;/secondary-authors&gt;&lt;/contributors&gt;&lt;titles&gt;&lt;title&gt;The Roosevelt Community Development Study&lt;/title&gt;&lt;short-title&gt;The Roosevelt Community Development Study&lt;/short-title&gt;&lt;/titles&gt;&lt;pages&gt;309&lt;/pages&gt;&lt;volume&gt;3: Paleobotanical and Osteological Analyses&lt;/volume&gt;&lt;number&gt;14&lt;/number&gt;&lt;dates&gt;&lt;year&gt;1995&lt;/year&gt;&lt;/dates&gt;&lt;pub-location&gt;Tucson, AZ&lt;/pub-location&gt;&lt;publisher&gt;Center for Desert Archaeology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5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E79910D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69E5042" w14:textId="6630BD6C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Tonto Creek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Composite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4279C5CC" w14:textId="48571AC2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54A60A6F" w14:textId="1A56E20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337" w:type="pct"/>
            <w:shd w:val="clear" w:color="auto" w:fill="auto"/>
          </w:tcPr>
          <w:p w14:paraId="00EB30AD" w14:textId="606DC0D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337" w:type="pct"/>
            <w:shd w:val="clear" w:color="auto" w:fill="auto"/>
          </w:tcPr>
          <w:p w14:paraId="59B702FC" w14:textId="5A314EEE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38</w:t>
            </w:r>
          </w:p>
        </w:tc>
        <w:tc>
          <w:tcPr>
            <w:tcW w:w="337" w:type="pct"/>
            <w:shd w:val="clear" w:color="auto" w:fill="auto"/>
          </w:tcPr>
          <w:p w14:paraId="5CFA68D8" w14:textId="0394C01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.625</w:t>
            </w:r>
          </w:p>
        </w:tc>
        <w:tc>
          <w:tcPr>
            <w:tcW w:w="310" w:type="pct"/>
            <w:shd w:val="clear" w:color="auto" w:fill="auto"/>
          </w:tcPr>
          <w:p w14:paraId="0D950FF9" w14:textId="5400D308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9</w:t>
            </w:r>
          </w:p>
        </w:tc>
        <w:tc>
          <w:tcPr>
            <w:tcW w:w="337" w:type="pct"/>
            <w:shd w:val="clear" w:color="auto" w:fill="auto"/>
          </w:tcPr>
          <w:p w14:paraId="52B8AF67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760661C6" w14:textId="72BCDEB5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2A926D58" w14:textId="5E112F1F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71625C47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36D66F14" w14:textId="76DFD13E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Granary Row</w:t>
            </w:r>
          </w:p>
        </w:tc>
        <w:tc>
          <w:tcPr>
            <w:tcW w:w="591" w:type="pct"/>
            <w:shd w:val="clear" w:color="auto" w:fill="auto"/>
          </w:tcPr>
          <w:p w14:paraId="5B702848" w14:textId="50AA697B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78C64013" w14:textId="122ADE0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00</w:t>
            </w:r>
          </w:p>
        </w:tc>
        <w:tc>
          <w:tcPr>
            <w:tcW w:w="337" w:type="pct"/>
            <w:shd w:val="clear" w:color="auto" w:fill="auto"/>
          </w:tcPr>
          <w:p w14:paraId="689504A6" w14:textId="6D8C5F1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.25</w:t>
            </w:r>
          </w:p>
        </w:tc>
        <w:tc>
          <w:tcPr>
            <w:tcW w:w="337" w:type="pct"/>
            <w:shd w:val="clear" w:color="auto" w:fill="auto"/>
          </w:tcPr>
          <w:p w14:paraId="37E035F0" w14:textId="30ADDFEC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.25</w:t>
            </w:r>
          </w:p>
        </w:tc>
        <w:tc>
          <w:tcPr>
            <w:tcW w:w="337" w:type="pct"/>
            <w:shd w:val="clear" w:color="auto" w:fill="auto"/>
          </w:tcPr>
          <w:p w14:paraId="2F8205AA" w14:textId="7C9A465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310" w:type="pct"/>
            <w:shd w:val="clear" w:color="auto" w:fill="auto"/>
          </w:tcPr>
          <w:p w14:paraId="2A201D8E" w14:textId="3EACAA14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82</w:t>
            </w:r>
          </w:p>
        </w:tc>
        <w:tc>
          <w:tcPr>
            <w:tcW w:w="337" w:type="pct"/>
            <w:shd w:val="clear" w:color="auto" w:fill="auto"/>
          </w:tcPr>
          <w:p w14:paraId="051419E5" w14:textId="49D1DF20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48</w:t>
            </w:r>
          </w:p>
        </w:tc>
        <w:tc>
          <w:tcPr>
            <w:tcW w:w="337" w:type="pct"/>
            <w:shd w:val="clear" w:color="auto" w:fill="auto"/>
          </w:tcPr>
          <w:p w14:paraId="0DA59B84" w14:textId="1369A791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.24</w:t>
            </w:r>
          </w:p>
        </w:tc>
        <w:tc>
          <w:tcPr>
            <w:tcW w:w="522" w:type="pct"/>
            <w:shd w:val="clear" w:color="auto" w:fill="auto"/>
          </w:tcPr>
          <w:p w14:paraId="2D1A9F69" w14:textId="27F58FD7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436BE329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056038B" w14:textId="036B1EC7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Los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Hermanos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1ED2A57E" w14:textId="349D67D4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12239CE1" w14:textId="119442B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50</w:t>
            </w:r>
          </w:p>
        </w:tc>
        <w:tc>
          <w:tcPr>
            <w:tcW w:w="337" w:type="pct"/>
            <w:shd w:val="clear" w:color="auto" w:fill="auto"/>
          </w:tcPr>
          <w:p w14:paraId="7B462FDD" w14:textId="3D298EF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</w:t>
            </w:r>
          </w:p>
        </w:tc>
        <w:tc>
          <w:tcPr>
            <w:tcW w:w="337" w:type="pct"/>
            <w:shd w:val="clear" w:color="auto" w:fill="auto"/>
          </w:tcPr>
          <w:p w14:paraId="4EA7201B" w14:textId="197423F3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337" w:type="pct"/>
            <w:shd w:val="clear" w:color="auto" w:fill="auto"/>
          </w:tcPr>
          <w:p w14:paraId="7C877828" w14:textId="458AB76A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9</w:t>
            </w:r>
          </w:p>
        </w:tc>
        <w:tc>
          <w:tcPr>
            <w:tcW w:w="310" w:type="pct"/>
            <w:shd w:val="clear" w:color="auto" w:fill="auto"/>
          </w:tcPr>
          <w:p w14:paraId="74199A41" w14:textId="0105A8BF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27</w:t>
            </w:r>
          </w:p>
        </w:tc>
        <w:tc>
          <w:tcPr>
            <w:tcW w:w="337" w:type="pct"/>
            <w:shd w:val="clear" w:color="auto" w:fill="auto"/>
          </w:tcPr>
          <w:p w14:paraId="6D6EE50E" w14:textId="6D7B51B5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15</w:t>
            </w:r>
          </w:p>
        </w:tc>
        <w:tc>
          <w:tcPr>
            <w:tcW w:w="337" w:type="pct"/>
            <w:shd w:val="clear" w:color="auto" w:fill="auto"/>
          </w:tcPr>
          <w:p w14:paraId="6A6A8F8F" w14:textId="2EFA77C1" w:rsidR="00BB20F3" w:rsidRDefault="001C707A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7.14</w:t>
            </w:r>
          </w:p>
        </w:tc>
        <w:tc>
          <w:tcPr>
            <w:tcW w:w="522" w:type="pct"/>
            <w:shd w:val="clear" w:color="auto" w:fill="auto"/>
          </w:tcPr>
          <w:p w14:paraId="153F960B" w14:textId="773565E1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all&lt;/Author&gt;&lt;Year&gt;2001&lt;/Year&gt;&lt;RecNum&gt;835&lt;/RecNum&gt;&lt;DisplayText&gt;[114]&lt;/DisplayText&gt;&lt;record&gt;&lt;rec-number&gt;835&lt;/rec-number&gt;&lt;foreign-keys&gt;&lt;key app="EN" db-id="s2rddv5vmfva0mezts4x55zvs5f2addpsatf" timestamp="1394155059"&gt;835&lt;/key&gt;&lt;/foreign-keys&gt;&lt;ref-type name="Book Section"&gt;5&lt;/ref-type&gt;&lt;contributors&gt;&lt;authors&gt;&lt;author&gt;Hall, Susan D.&lt;/author&gt;&lt;author&gt;Minturn, Penny Dufoe&lt;/author&gt;&lt;author&gt;Lincoln-Babb, Lorrie&lt;/author&gt;&lt;/authors&gt;&lt;secondary-authors&gt;&lt;author&gt;Clark, Jeffrey J.&lt;/author&gt;&lt;author&gt;Minturn, Penny Dufoe&lt;/author&gt;&lt;/secondary-authors&gt;&lt;/contributors&gt;&lt;titles&gt;&lt;title&gt;Descriptions of Burial Features&lt;/title&gt;&lt;secondary-title&gt;Tonto Creek Archaeological Project: Life and Death Along Tonto Creek&lt;/secondary-title&gt;&lt;short-title&gt;Descriptions of Burial Features&lt;/short-title&gt;&lt;/titles&gt;&lt;pages&gt;1--310&lt;/pages&gt;&lt;dates&gt;&lt;year&gt;2001&lt;/year&gt;&lt;/dates&gt;&lt;publisher&gt;Anthropological Papers No. 24, Center for Desert Archaeology, Tucson&lt;/publisher&gt;&lt;label&gt;HallEtAl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4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7&lt;/RecNum&gt;&lt;DisplayText&gt;[44]&lt;/DisplayText&gt;&lt;record&gt;&lt;rec-number&gt;1087&lt;/rec-number&gt;&lt;foreign-keys&gt;&lt;key app="EN" db-id="s2rddv5vmfva0mezts4x55zvs5f2addpsatf" timestamp="1394155059"&gt;1087&lt;/key&gt;&lt;/foreign-keys&gt;&lt;ref-type name="Book Section"&gt;5&lt;/ref-type&gt;&lt;contributors&gt;&lt;authors&gt;&lt;author&gt;Minturn, Penny Dufoe&lt;/author&gt;&lt;/authors&gt;&lt;secondary-authors&gt;&lt;author&gt;Clark, Jeffrey J.&lt;/author&gt;&lt;author&gt;Minturn, Penny Dufoe&lt;/author&gt;&lt;/secondary-authors&gt;&lt;/contributors&gt;&lt;titles&gt;&lt;title&gt;Osteological Analysis of the TCAP Burial Population&lt;/title&gt;&lt;secondary-title&gt;Tonto Creek Archaeological Project: Life and Death Along Tonto Creek&lt;/secondary-title&gt;&lt;short-title&gt;Osteological Analysis of the TCAP Burial Population&lt;/short-title&gt;&lt;/titles&gt;&lt;pages&gt;311--332&lt;/pages&gt;&lt;dates&gt;&lt;year&gt;2001&lt;/year&gt;&lt;/dates&gt;&lt;publisher&gt;Anthropological Papers No. 24, Center for Desert Archaeology, Tucson&lt;/publisher&gt;&lt;label&gt;Minturn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06E33B9F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999FCEC" w14:textId="7D4A6F33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Schoolhouse Point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Mound</w:t>
            </w:r>
            <w:r w:rsidRPr="005B1A1F">
              <w:rPr>
                <w:rFonts w:ascii="Times New Roman" w:hAnsi="Times New Roman" w:cs="Times New Roman"/>
                <w:b w:val="0"/>
                <w:vertAlign w:val="superscript"/>
              </w:rPr>
              <w:t>a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3388C36D" w14:textId="15A5092F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20BDF056" w14:textId="7FD0BC6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31B9CE83" w14:textId="7E5D580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2.5</w:t>
            </w:r>
          </w:p>
        </w:tc>
        <w:tc>
          <w:tcPr>
            <w:tcW w:w="337" w:type="pct"/>
            <w:shd w:val="clear" w:color="auto" w:fill="auto"/>
          </w:tcPr>
          <w:p w14:paraId="40344511" w14:textId="1793D222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50</w:t>
            </w:r>
          </w:p>
        </w:tc>
        <w:tc>
          <w:tcPr>
            <w:tcW w:w="337" w:type="pct"/>
            <w:shd w:val="clear" w:color="auto" w:fill="auto"/>
          </w:tcPr>
          <w:p w14:paraId="304A6FF9" w14:textId="75AB3A5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</w:t>
            </w:r>
          </w:p>
        </w:tc>
        <w:tc>
          <w:tcPr>
            <w:tcW w:w="310" w:type="pct"/>
            <w:shd w:val="clear" w:color="auto" w:fill="auto"/>
          </w:tcPr>
          <w:p w14:paraId="32B67248" w14:textId="512754F1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80</w:t>
            </w:r>
          </w:p>
        </w:tc>
        <w:tc>
          <w:tcPr>
            <w:tcW w:w="337" w:type="pct"/>
            <w:shd w:val="clear" w:color="auto" w:fill="auto"/>
          </w:tcPr>
          <w:p w14:paraId="4E650491" w14:textId="205F545A" w:rsidR="00BB20F3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38</w:t>
            </w:r>
          </w:p>
        </w:tc>
        <w:tc>
          <w:tcPr>
            <w:tcW w:w="337" w:type="pct"/>
            <w:shd w:val="clear" w:color="auto" w:fill="auto"/>
          </w:tcPr>
          <w:p w14:paraId="7965D208" w14:textId="50993660" w:rsidR="00BB20F3" w:rsidRDefault="002D1EF6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6.78</w:t>
            </w:r>
          </w:p>
        </w:tc>
        <w:tc>
          <w:tcPr>
            <w:tcW w:w="522" w:type="pct"/>
            <w:shd w:val="clear" w:color="auto" w:fill="auto"/>
          </w:tcPr>
          <w:p w14:paraId="1C4B114B" w14:textId="0C8712B7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avesloot&lt;/Author&gt;&lt;Year&gt;2000&lt;/Year&gt;&lt;RecNum&gt;1150&lt;/RecNum&gt;&lt;DisplayText&gt;[43]&lt;/DisplayText&gt;&lt;record&gt;&lt;rec-number&gt;1150&lt;/rec-number&gt;&lt;foreign-keys&gt;&lt;key app="EN" db-id="s2rddv5vmfva0mezts4x55zvs5f2addpsatf" timestamp="1394155059"&gt;1150&lt;/key&gt;&lt;/foreign-keys&gt;&lt;ref-type name="Book Section"&gt;5&lt;/ref-type&gt;&lt;contributors&gt;&lt;authors&gt;&lt;author&gt;Ravesloot, John C.&lt;/author&gt;&lt;author&gt;Regan, Marcia H.&lt;/author&gt;&lt;/authors&gt;&lt;secondary-authors&gt;&lt;author&gt;Dean, Jeffrey S.&lt;/author&gt;&lt;/secondary-authors&gt;&lt;/contributors&gt;&lt;titles&gt;&lt;title&gt;Demographic, Health, Genetic, and Mortuary Characteristics of Late Prehistoric Central Arizona Populations&lt;/title&gt;&lt;secondary-title&gt;Salado&lt;/secondary-title&gt;&lt;short-title&gt;Demographic, Health, Genetic, and Mortuary Characteristics of Late Prehistoric Central Arizona Populations&lt;/short-title&gt;&lt;/titles&gt;&lt;pages&gt;28-57&lt;/pages&gt;&lt;dates&gt;&lt;year&gt;2000&lt;/year&gt;&lt;/dates&gt;&lt;pub-location&gt;Albuquerque&lt;/pub-location&gt;&lt;publisher&gt;University of Mexico Press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Minturn&lt;/Author&gt;&lt;Year&gt;2001&lt;/Year&gt;&lt;RecNum&gt;1087&lt;/RecNum&gt;&lt;DisplayText&gt;[44]&lt;/DisplayText&gt;&lt;record&gt;&lt;rec-number&gt;1087&lt;/rec-number&gt;&lt;foreign-keys&gt;&lt;key app="EN" db-id="s2rddv5vmfva0mezts4x55zvs5f2addpsatf" timestamp="1394155059"&gt;1087&lt;/key&gt;&lt;/foreign-keys&gt;&lt;ref-type name="Book Section"&gt;5&lt;/ref-type&gt;&lt;contributors&gt;&lt;authors&gt;&lt;author&gt;Minturn, Penny Dufoe&lt;/author&gt;&lt;/authors&gt;&lt;secondary-authors&gt;&lt;author&gt;Clark, Jeffrey J.&lt;/author&gt;&lt;author&gt;Minturn, Penny Dufoe&lt;/author&gt;&lt;/secondary-authors&gt;&lt;/contributors&gt;&lt;titles&gt;&lt;title&gt;Osteological Analysis of the TCAP Burial Population&lt;/title&gt;&lt;secondary-title&gt;Tonto Creek Archaeological Project: Life and Death Along Tonto Creek&lt;/secondary-title&gt;&lt;short-title&gt;Osteological Analysis of the TCAP Burial Population&lt;/short-title&gt;&lt;/titles&gt;&lt;pages&gt;311--332&lt;/pages&gt;&lt;dates&gt;&lt;year&gt;2001&lt;/year&gt;&lt;/dates&gt;&lt;publisher&gt;Anthropological Papers No. 24, Center for Desert Archaeology, Tucson&lt;/publisher&gt;&lt;label&gt;Minturn2001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4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36CC9F61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5AF4462F" w14:textId="2B9902AC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Schoolhouse Point Mesa</w:t>
            </w:r>
          </w:p>
        </w:tc>
        <w:tc>
          <w:tcPr>
            <w:tcW w:w="591" w:type="pct"/>
            <w:shd w:val="clear" w:color="auto" w:fill="auto"/>
          </w:tcPr>
          <w:p w14:paraId="68356797" w14:textId="775E0964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nto</w:t>
            </w:r>
          </w:p>
        </w:tc>
        <w:tc>
          <w:tcPr>
            <w:tcW w:w="309" w:type="pct"/>
            <w:shd w:val="clear" w:color="auto" w:fill="auto"/>
          </w:tcPr>
          <w:p w14:paraId="63D408FC" w14:textId="05D8854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75</w:t>
            </w:r>
          </w:p>
        </w:tc>
        <w:tc>
          <w:tcPr>
            <w:tcW w:w="337" w:type="pct"/>
            <w:shd w:val="clear" w:color="auto" w:fill="auto"/>
          </w:tcPr>
          <w:p w14:paraId="5869926C" w14:textId="5E07631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1</w:t>
            </w:r>
          </w:p>
        </w:tc>
        <w:tc>
          <w:tcPr>
            <w:tcW w:w="337" w:type="pct"/>
            <w:shd w:val="clear" w:color="auto" w:fill="auto"/>
          </w:tcPr>
          <w:p w14:paraId="65232222" w14:textId="1CF1265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337" w:type="pct"/>
            <w:shd w:val="clear" w:color="auto" w:fill="auto"/>
          </w:tcPr>
          <w:p w14:paraId="0FE15795" w14:textId="44EA1DD5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</w:t>
            </w:r>
          </w:p>
        </w:tc>
        <w:tc>
          <w:tcPr>
            <w:tcW w:w="310" w:type="pct"/>
            <w:shd w:val="clear" w:color="auto" w:fill="auto"/>
          </w:tcPr>
          <w:p w14:paraId="52E9B1D0" w14:textId="6CF28C2C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3</w:t>
            </w:r>
          </w:p>
        </w:tc>
        <w:tc>
          <w:tcPr>
            <w:tcW w:w="337" w:type="pct"/>
            <w:shd w:val="clear" w:color="auto" w:fill="auto"/>
          </w:tcPr>
          <w:p w14:paraId="379E8E19" w14:textId="37DE5266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.41</w:t>
            </w:r>
          </w:p>
        </w:tc>
        <w:tc>
          <w:tcPr>
            <w:tcW w:w="337" w:type="pct"/>
            <w:shd w:val="clear" w:color="auto" w:fill="auto"/>
          </w:tcPr>
          <w:p w14:paraId="3503F5B7" w14:textId="670BF1E9" w:rsidR="00BB20F3" w:rsidRDefault="002D1EF6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36</w:t>
            </w:r>
          </w:p>
        </w:tc>
        <w:tc>
          <w:tcPr>
            <w:tcW w:w="522" w:type="pct"/>
            <w:shd w:val="clear" w:color="auto" w:fill="auto"/>
          </w:tcPr>
          <w:p w14:paraId="6A576BBA" w14:textId="1B97AC46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Ravesloot&lt;/Author&gt;&lt;Year&gt;2000&lt;/Year&gt;&lt;RecNum&gt;1150&lt;/RecNum&gt;&lt;DisplayText&gt;[43]&lt;/DisplayText&gt;&lt;record&gt;&lt;rec-number&gt;1150&lt;/rec-number&gt;&lt;foreign-keys&gt;&lt;key app="EN" db-id="s2rddv5vmfva0mezts4x55zvs5f2addpsatf" timestamp="1394155059"&gt;1150&lt;/key&gt;&lt;/foreign-keys&gt;&lt;ref-type name="Book Section"&gt;5&lt;/ref-type&gt;&lt;contributors&gt;&lt;authors&gt;&lt;author&gt;Ravesloot, John C.&lt;/author&gt;&lt;author&gt;Regan, Marcia H.&lt;/author&gt;&lt;/authors&gt;&lt;secondary-authors&gt;&lt;author&gt;Dean, Jeffrey S.&lt;/author&gt;&lt;/secondary-authors&gt;&lt;/contributors&gt;&lt;titles&gt;&lt;title&gt;Demographic, Health, Genetic, and Mortuary Characteristics of Late Prehistoric Central Arizona Populations&lt;/title&gt;&lt;secondary-title&gt;Salado&lt;/secondary-title&gt;&lt;short-title&gt;Demographic, Health, Genetic, and Mortuary Characteristics of Late Prehistoric Central Arizona Populations&lt;/short-title&gt;&lt;/titles&gt;&lt;pages&gt;28-57&lt;/pages&gt;&lt;dates&gt;&lt;year&gt;2000&lt;/year&gt;&lt;/dates&gt;&lt;pub-location&gt;Albuquerque&lt;/pub-location&gt;&lt;publisher&gt;University of Mexico Press&lt;/publisher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43]</w:t>
            </w:r>
            <w:r>
              <w:rPr>
                <w:rFonts w:ascii="Times New Roman" w:hAnsi="Times New Roman" w:cs="Times New Roman"/>
              </w:rPr>
              <w:fldChar w:fldCharType="end"/>
            </w:r>
            <w:r>
              <w:rPr>
                <w:rFonts w:ascii="Times New Roman" w:hAnsi="Times New Roman" w:cs="Times New Roman"/>
              </w:rPr>
              <w:t xml:space="preserve">; </w:t>
            </w: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Turner&lt;/Author&gt;&lt;Year&gt;1998&lt;/Year&gt;&lt;RecNum&gt;1269&lt;/RecNum&gt;&lt;DisplayText&gt;[117]&lt;/DisplayText&gt;&lt;record&gt;&lt;rec-number&gt;1269&lt;/rec-number&gt;&lt;foreign-keys&gt;&lt;key app="EN" db-id="s2rddv5vmfva0mezts4x55zvs5f2addpsatf" timestamp="1394155059"&gt;1269&lt;/key&gt;&lt;/foreign-keys&gt;&lt;ref-type name="Book Section"&gt;5&lt;/ref-type&gt;&lt;contributors&gt;&lt;authors&gt;&lt;author&gt;Turner, Christy G.&lt;/author&gt;&lt;/authors&gt;&lt;secondary-authors&gt;&lt;author&gt;Rice, Glen E.&lt;/author&gt;&lt;/secondary-authors&gt;&lt;/contributors&gt;&lt;titles&gt;&lt;title&gt;Physical Anthropology of the Roosevelt Platform Mound Study&lt;/title&gt;&lt;secondary-title&gt;A Synthesis of Tonto Basin Prehistory: The Roosevelt Archaeological Studies, 1989--1998&lt;/secondary-title&gt;&lt;short-title&gt;Physical Anthropology of the Roosevelt Platform Mound Study&lt;/short-title&gt;&lt;/titles&gt;&lt;pages&gt;181--192&lt;/pages&gt;&lt;dates&gt;&lt;year&gt;1998&lt;/year&gt;&lt;/dates&gt;&lt;publisher&gt;Arizona State University, Tempe&lt;/publisher&gt;&lt;label&gt;Turner1998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7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30CE283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D9F6029" w14:textId="373D1B9D" w:rsidR="00BB20F3" w:rsidRPr="00822FA6" w:rsidRDefault="00BB20F3" w:rsidP="009104A0">
            <w:pPr>
              <w:ind w:left="-90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  <w:i/>
              </w:rPr>
              <w:t>Zuni Area (included with SJB)</w:t>
            </w:r>
          </w:p>
        </w:tc>
        <w:tc>
          <w:tcPr>
            <w:tcW w:w="591" w:type="pct"/>
            <w:shd w:val="clear" w:color="auto" w:fill="auto"/>
          </w:tcPr>
          <w:p w14:paraId="5638CE79" w14:textId="19800710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09" w:type="pct"/>
            <w:shd w:val="clear" w:color="auto" w:fill="auto"/>
          </w:tcPr>
          <w:p w14:paraId="5C55E008" w14:textId="77777777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65807835" w14:textId="51DED58F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0C907946" w14:textId="0341355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D893B1D" w14:textId="3D702D98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10" w:type="pct"/>
            <w:shd w:val="clear" w:color="auto" w:fill="auto"/>
          </w:tcPr>
          <w:p w14:paraId="34AD825B" w14:textId="159A1B1E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1C4D4CD" w14:textId="77777777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4715A940" w14:textId="58BE2601" w:rsidR="00BB20F3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7F6EA716" w14:textId="73F63329" w:rsidR="00BB20F3" w:rsidRDefault="00BB20F3" w:rsidP="009104A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2F1E94" w:rsidRPr="00340427" w14:paraId="436DA2C6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60CFFE74" w14:textId="64C524FD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Hawikku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>, Pre-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Matsaki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26619B88" w14:textId="6D9B3FCE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09987FC2" w14:textId="5E7E9258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00</w:t>
            </w:r>
          </w:p>
        </w:tc>
        <w:tc>
          <w:tcPr>
            <w:tcW w:w="337" w:type="pct"/>
            <w:shd w:val="clear" w:color="auto" w:fill="auto"/>
          </w:tcPr>
          <w:p w14:paraId="3A69F6AA" w14:textId="5F2985A6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.56</w:t>
            </w:r>
          </w:p>
        </w:tc>
        <w:tc>
          <w:tcPr>
            <w:tcW w:w="337" w:type="pct"/>
            <w:shd w:val="clear" w:color="auto" w:fill="auto"/>
          </w:tcPr>
          <w:p w14:paraId="0E28B2A6" w14:textId="77A881F4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56</w:t>
            </w:r>
          </w:p>
        </w:tc>
        <w:tc>
          <w:tcPr>
            <w:tcW w:w="337" w:type="pct"/>
            <w:shd w:val="clear" w:color="auto" w:fill="auto"/>
          </w:tcPr>
          <w:p w14:paraId="4A5A4A71" w14:textId="4A8EA23F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310" w:type="pct"/>
            <w:shd w:val="clear" w:color="auto" w:fill="auto"/>
          </w:tcPr>
          <w:p w14:paraId="04E6BD7A" w14:textId="540F12E8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0</w:t>
            </w:r>
          </w:p>
        </w:tc>
        <w:tc>
          <w:tcPr>
            <w:tcW w:w="337" w:type="pct"/>
            <w:shd w:val="clear" w:color="auto" w:fill="auto"/>
          </w:tcPr>
          <w:p w14:paraId="5A973E14" w14:textId="1F34A06D" w:rsidR="00BB20F3" w:rsidRPr="003D3FD5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0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f</w:t>
            </w:r>
          </w:p>
        </w:tc>
        <w:tc>
          <w:tcPr>
            <w:tcW w:w="337" w:type="pct"/>
            <w:shd w:val="clear" w:color="auto" w:fill="auto"/>
          </w:tcPr>
          <w:p w14:paraId="2B1D4988" w14:textId="0FB064BE" w:rsidR="00BB20F3" w:rsidRDefault="003D3FD5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01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f</w:t>
            </w:r>
          </w:p>
        </w:tc>
        <w:tc>
          <w:tcPr>
            <w:tcW w:w="522" w:type="pct"/>
            <w:shd w:val="clear" w:color="auto" w:fill="auto"/>
          </w:tcPr>
          <w:p w14:paraId="22FF9E6E" w14:textId="182E1D4A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owell&lt;/Author&gt;&lt;Year&gt;1994&lt;/Year&gt;&lt;RecNum&gt;872&lt;/RecNum&gt;&lt;DisplayText&gt;[118]&lt;/DisplayText&gt;&lt;record&gt;&lt;rec-number&gt;872&lt;/rec-number&gt;&lt;foreign-keys&gt;&lt;key app="EN" db-id="s2rddv5vmfva0mezts4x55zvs5f2addpsatf" timestamp="1394155059"&gt;872&lt;/key&gt;&lt;/foreign-keys&gt;&lt;ref-type name="Thesis"&gt;32&lt;/ref-type&gt;&lt;contributors&gt;&lt;authors&gt;&lt;author&gt;Howell, Todd L.&lt;/author&gt;&lt;/authors&gt;&lt;/contributors&gt;&lt;titles&gt;&lt;title&gt;Leadership at the ancestral Zuni village of Hawikku&lt;/title&gt;&lt;short-title&gt;Leadership at the ancestral Zuni village of Hawikku&lt;/short-title&gt;&lt;/titles&gt;&lt;dates&gt;&lt;year&gt;1994&lt;/year&gt;&lt;/dates&gt;&lt;publisher&gt;Department of Anthropology: Arizona State University&lt;/publisher&gt;&lt;label&gt;Howell1994&lt;/label&gt;&lt;work-type&gt;Dissertation&lt;/work-type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6F77E005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109FD082" w14:textId="7A28E7A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Hawikku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Matsaki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E0ECB83" w14:textId="5CA76E89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78A25AF2" w14:textId="38C11CB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70</w:t>
            </w:r>
          </w:p>
        </w:tc>
        <w:tc>
          <w:tcPr>
            <w:tcW w:w="337" w:type="pct"/>
            <w:shd w:val="clear" w:color="auto" w:fill="auto"/>
          </w:tcPr>
          <w:p w14:paraId="0787E782" w14:textId="56F91F86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0.44</w:t>
            </w:r>
          </w:p>
        </w:tc>
        <w:tc>
          <w:tcPr>
            <w:tcW w:w="337" w:type="pct"/>
            <w:shd w:val="clear" w:color="auto" w:fill="auto"/>
          </w:tcPr>
          <w:p w14:paraId="03C927CB" w14:textId="168E59B1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1.44</w:t>
            </w:r>
          </w:p>
        </w:tc>
        <w:tc>
          <w:tcPr>
            <w:tcW w:w="337" w:type="pct"/>
            <w:shd w:val="clear" w:color="auto" w:fill="auto"/>
          </w:tcPr>
          <w:p w14:paraId="570847C0" w14:textId="5CF3203B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9</w:t>
            </w:r>
          </w:p>
        </w:tc>
        <w:tc>
          <w:tcPr>
            <w:tcW w:w="310" w:type="pct"/>
            <w:shd w:val="clear" w:color="auto" w:fill="auto"/>
          </w:tcPr>
          <w:p w14:paraId="73B562A5" w14:textId="61553348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75</w:t>
            </w:r>
          </w:p>
        </w:tc>
        <w:tc>
          <w:tcPr>
            <w:tcW w:w="337" w:type="pct"/>
            <w:shd w:val="clear" w:color="auto" w:fill="auto"/>
          </w:tcPr>
          <w:p w14:paraId="58C19B9F" w14:textId="7EDF2A02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0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f</w:t>
            </w:r>
          </w:p>
        </w:tc>
        <w:tc>
          <w:tcPr>
            <w:tcW w:w="337" w:type="pct"/>
            <w:shd w:val="clear" w:color="auto" w:fill="auto"/>
          </w:tcPr>
          <w:p w14:paraId="5050364A" w14:textId="3E0D196B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01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f</w:t>
            </w:r>
          </w:p>
        </w:tc>
        <w:tc>
          <w:tcPr>
            <w:tcW w:w="522" w:type="pct"/>
            <w:shd w:val="clear" w:color="auto" w:fill="auto"/>
          </w:tcPr>
          <w:p w14:paraId="1096423D" w14:textId="6C783140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owell&lt;/Author&gt;&lt;Year&gt;1994&lt;/Year&gt;&lt;RecNum&gt;872&lt;/RecNum&gt;&lt;DisplayText&gt;[118]&lt;/DisplayText&gt;&lt;record&gt;&lt;rec-number&gt;872&lt;/rec-number&gt;&lt;foreign-keys&gt;&lt;key app="EN" db-id="s2rddv5vmfva0mezts4x55zvs5f2addpsatf" timestamp="1394155059"&gt;872&lt;/key&gt;&lt;/foreign-keys&gt;&lt;ref-type name="Thesis"&gt;32&lt;/ref-type&gt;&lt;contributors&gt;&lt;authors&gt;&lt;author&gt;Howell, Todd L.&lt;/author&gt;&lt;/authors&gt;&lt;/contributors&gt;&lt;titles&gt;&lt;title&gt;Leadership at the ancestral Zuni village of Hawikku&lt;/title&gt;&lt;short-title&gt;Leadership at the ancestral Zuni village of Hawikku&lt;/short-title&gt;&lt;/titles&gt;&lt;dates&gt;&lt;year&gt;1994&lt;/year&gt;&lt;/dates&gt;&lt;publisher&gt;Department of Anthropology: Arizona State University&lt;/publisher&gt;&lt;label&gt;Howell1994&lt;/label&gt;&lt;work-type&gt;Dissertation&lt;/work-type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5993655E" w14:textId="77777777" w:rsidTr="001A72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42522E64" w14:textId="6BC9EF71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Kechipawan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65CA8C77" w14:textId="1E487702" w:rsidR="00BB20F3" w:rsidRPr="00340427" w:rsidRDefault="00BB20F3" w:rsidP="009104A0">
            <w:pPr>
              <w:ind w:left="-1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267B9EC7" w14:textId="6377CE7B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70</w:t>
            </w:r>
          </w:p>
        </w:tc>
        <w:tc>
          <w:tcPr>
            <w:tcW w:w="337" w:type="pct"/>
            <w:shd w:val="clear" w:color="auto" w:fill="auto"/>
          </w:tcPr>
          <w:p w14:paraId="6F870132" w14:textId="2E3B38F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4.50</w:t>
            </w:r>
          </w:p>
        </w:tc>
        <w:tc>
          <w:tcPr>
            <w:tcW w:w="337" w:type="pct"/>
            <w:shd w:val="clear" w:color="auto" w:fill="auto"/>
          </w:tcPr>
          <w:p w14:paraId="2945D141" w14:textId="0261570D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50</w:t>
            </w:r>
          </w:p>
        </w:tc>
        <w:tc>
          <w:tcPr>
            <w:tcW w:w="337" w:type="pct"/>
            <w:shd w:val="clear" w:color="auto" w:fill="auto"/>
          </w:tcPr>
          <w:p w14:paraId="76796847" w14:textId="76284D00" w:rsidR="00BB20F3" w:rsidRPr="00340427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4</w:t>
            </w:r>
          </w:p>
        </w:tc>
        <w:tc>
          <w:tcPr>
            <w:tcW w:w="310" w:type="pct"/>
            <w:shd w:val="clear" w:color="auto" w:fill="auto"/>
          </w:tcPr>
          <w:p w14:paraId="2AA25871" w14:textId="1C9D4BAB" w:rsidR="00BB20F3" w:rsidRDefault="00BB20F3" w:rsidP="00EE0BA5">
            <w:pPr>
              <w:ind w:left="-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0</w:t>
            </w:r>
          </w:p>
        </w:tc>
        <w:tc>
          <w:tcPr>
            <w:tcW w:w="337" w:type="pct"/>
            <w:shd w:val="clear" w:color="auto" w:fill="auto"/>
          </w:tcPr>
          <w:p w14:paraId="2FBE58CA" w14:textId="77777777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337" w:type="pct"/>
            <w:shd w:val="clear" w:color="auto" w:fill="auto"/>
          </w:tcPr>
          <w:p w14:paraId="1113E3BA" w14:textId="167C0AFD" w:rsidR="00BB20F3" w:rsidRDefault="00BB20F3" w:rsidP="00EE0BA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522" w:type="pct"/>
            <w:shd w:val="clear" w:color="auto" w:fill="auto"/>
          </w:tcPr>
          <w:p w14:paraId="3127A937" w14:textId="152BCBF8" w:rsidR="00BB20F3" w:rsidRDefault="00BB20F3" w:rsidP="004C17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Kintigh&lt;/Author&gt;&lt;Year&gt;2000&lt;/Year&gt;&lt;RecNum&gt;924&lt;/RecNum&gt;&lt;DisplayText&gt;[119]&lt;/DisplayText&gt;&lt;record&gt;&lt;rec-number&gt;924&lt;/rec-number&gt;&lt;foreign-keys&gt;&lt;key app="EN" db-id="s2rddv5vmfva0mezts4x55zvs5f2addpsatf" timestamp="1394155059"&gt;924&lt;/key&gt;&lt;/foreign-keys&gt;&lt;ref-type name="Book Section"&gt;5&lt;/ref-type&gt;&lt;contributors&gt;&lt;authors&gt;&lt;author&gt;Kintigh, Keith W.&lt;/author&gt;&lt;/authors&gt;&lt;secondary-authors&gt;&lt;author&gt;Mills, Barbara J.&lt;/author&gt;&lt;/secondary-authors&gt;&lt;/contributors&gt;&lt;titles&gt;&lt;title&gt;Leadership Strategies in Protohistoric Zuni Towns&lt;/title&gt;&lt;secondary-title&gt;Alternative Leadership Strategies in the Prehispanic Southwest&lt;/secondary-title&gt;&lt;short-title&gt;Leadership Strategies in Protohistoric Zuni Towns&lt;/short-title&gt;&lt;/titles&gt;&lt;pages&gt;95--116&lt;/pages&gt;&lt;dates&gt;&lt;year&gt;2000&lt;/year&gt;&lt;/dates&gt;&lt;publisher&gt;University of Arizona Press, Tucson&lt;/publisher&gt;&lt;label&gt;Kintigh2000&lt;/label&gt;&lt;urls&gt;&lt;/urls&gt;&lt;custom3&gt;incollection&lt;/custom3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9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2F1E94" w:rsidRPr="00340427" w14:paraId="268D86C2" w14:textId="77777777" w:rsidTr="001A729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2" w:type="pct"/>
            <w:shd w:val="clear" w:color="auto" w:fill="auto"/>
          </w:tcPr>
          <w:p w14:paraId="23AA6041" w14:textId="0E4B1702" w:rsidR="00BB20F3" w:rsidRDefault="00BB20F3" w:rsidP="009104A0">
            <w:pPr>
              <w:ind w:left="180"/>
              <w:rPr>
                <w:rFonts w:ascii="Times New Roman" w:hAnsi="Times New Roman" w:cs="Times New Roman"/>
                <w:b w:val="0"/>
              </w:rPr>
            </w:pPr>
            <w:proofErr w:type="spellStart"/>
            <w:r>
              <w:rPr>
                <w:rFonts w:ascii="Times New Roman" w:hAnsi="Times New Roman" w:cs="Times New Roman"/>
                <w:b w:val="0"/>
              </w:rPr>
              <w:t>Hawikku</w:t>
            </w:r>
            <w:proofErr w:type="spellEnd"/>
            <w:r>
              <w:rPr>
                <w:rFonts w:ascii="Times New Roman" w:hAnsi="Times New Roman" w:cs="Times New Roman"/>
                <w:b w:val="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b w:val="0"/>
              </w:rPr>
              <w:t>Historic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i</w:t>
            </w:r>
            <w:proofErr w:type="spellEnd"/>
          </w:p>
        </w:tc>
        <w:tc>
          <w:tcPr>
            <w:tcW w:w="591" w:type="pct"/>
            <w:shd w:val="clear" w:color="auto" w:fill="auto"/>
          </w:tcPr>
          <w:p w14:paraId="5A3B5296" w14:textId="5D0A3728" w:rsidR="00BB20F3" w:rsidRPr="00340427" w:rsidRDefault="00BB20F3" w:rsidP="009104A0">
            <w:pPr>
              <w:ind w:lef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ueblo</w:t>
            </w:r>
          </w:p>
        </w:tc>
        <w:tc>
          <w:tcPr>
            <w:tcW w:w="309" w:type="pct"/>
            <w:shd w:val="clear" w:color="auto" w:fill="auto"/>
          </w:tcPr>
          <w:p w14:paraId="30DC2E71" w14:textId="06392665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99</w:t>
            </w:r>
          </w:p>
        </w:tc>
        <w:tc>
          <w:tcPr>
            <w:tcW w:w="337" w:type="pct"/>
            <w:shd w:val="clear" w:color="auto" w:fill="auto"/>
          </w:tcPr>
          <w:p w14:paraId="09EE78C0" w14:textId="31042030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.11</w:t>
            </w:r>
          </w:p>
        </w:tc>
        <w:tc>
          <w:tcPr>
            <w:tcW w:w="337" w:type="pct"/>
            <w:shd w:val="clear" w:color="auto" w:fill="auto"/>
          </w:tcPr>
          <w:p w14:paraId="1C9B0D1B" w14:textId="6B554099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0.11</w:t>
            </w:r>
          </w:p>
        </w:tc>
        <w:tc>
          <w:tcPr>
            <w:tcW w:w="337" w:type="pct"/>
            <w:shd w:val="clear" w:color="auto" w:fill="auto"/>
          </w:tcPr>
          <w:p w14:paraId="035296DC" w14:textId="031EE37A" w:rsidR="00BB20F3" w:rsidRPr="00340427" w:rsidRDefault="00BB20F3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</w:t>
            </w:r>
          </w:p>
        </w:tc>
        <w:tc>
          <w:tcPr>
            <w:tcW w:w="310" w:type="pct"/>
            <w:shd w:val="clear" w:color="auto" w:fill="auto"/>
          </w:tcPr>
          <w:p w14:paraId="1272256E" w14:textId="596C91EC" w:rsidR="00BB20F3" w:rsidRDefault="00BB20F3" w:rsidP="00EE0BA5">
            <w:pPr>
              <w:ind w:left="-2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18</w:t>
            </w:r>
          </w:p>
        </w:tc>
        <w:tc>
          <w:tcPr>
            <w:tcW w:w="337" w:type="pct"/>
            <w:shd w:val="clear" w:color="auto" w:fill="auto"/>
          </w:tcPr>
          <w:p w14:paraId="081BA18B" w14:textId="525B9D17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09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f</w:t>
            </w:r>
          </w:p>
        </w:tc>
        <w:tc>
          <w:tcPr>
            <w:tcW w:w="337" w:type="pct"/>
            <w:shd w:val="clear" w:color="auto" w:fill="auto"/>
          </w:tcPr>
          <w:p w14:paraId="74D7A8C0" w14:textId="488E1730" w:rsidR="00BB20F3" w:rsidRDefault="003D3FD5" w:rsidP="00EE0BA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01</w:t>
            </w:r>
            <w:r>
              <w:rPr>
                <w:rFonts w:ascii="Times New Roman" w:hAnsi="Times New Roman" w:cs="Times New Roman"/>
                <w:i/>
                <w:vertAlign w:val="superscript"/>
              </w:rPr>
              <w:t>f</w:t>
            </w:r>
          </w:p>
        </w:tc>
        <w:tc>
          <w:tcPr>
            <w:tcW w:w="522" w:type="pct"/>
            <w:shd w:val="clear" w:color="auto" w:fill="auto"/>
          </w:tcPr>
          <w:p w14:paraId="4012A695" w14:textId="7CB8F78D" w:rsidR="00BB20F3" w:rsidRDefault="00BB20F3" w:rsidP="004C17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Howell&lt;/Author&gt;&lt;Year&gt;1994&lt;/Year&gt;&lt;RecNum&gt;872&lt;/RecNum&gt;&lt;DisplayText&gt;[118]&lt;/DisplayText&gt;&lt;record&gt;&lt;rec-number&gt;872&lt;/rec-number&gt;&lt;foreign-keys&gt;&lt;key app="EN" db-id="s2rddv5vmfva0mezts4x55zvs5f2addpsatf" timestamp="1394155059"&gt;872&lt;/key&gt;&lt;/foreign-keys&gt;&lt;ref-type name="Thesis"&gt;32&lt;/ref-type&gt;&lt;contributors&gt;&lt;authors&gt;&lt;author&gt;Howell, Todd L.&lt;/author&gt;&lt;/authors&gt;&lt;/contributors&gt;&lt;titles&gt;&lt;title&gt;Leadership at the ancestral Zuni village of Hawikku&lt;/title&gt;&lt;short-title&gt;Leadership at the ancestral Zuni village of Hawikku&lt;/short-title&gt;&lt;/titles&gt;&lt;dates&gt;&lt;year&gt;1994&lt;/year&gt;&lt;/dates&gt;&lt;publisher&gt;Department of Anthropology: Arizona State University&lt;/publisher&gt;&lt;label&gt;Howell1994&lt;/label&gt;&lt;work-type&gt;Dissertation&lt;/work-type&gt;&lt;urls&gt;&lt;/urls&gt;&lt;/record&gt;&lt;/Cite&gt;&lt;/EndNote&gt;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</w:rPr>
              <w:t>[118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757AFF50" w14:textId="3009E0E8" w:rsidR="00340427" w:rsidRDefault="00330EED" w:rsidP="009104A0">
      <w:pPr>
        <w:rPr>
          <w:rFonts w:ascii="Times New Roman" w:hAnsi="Times New Roman" w:cs="Times New Roman"/>
        </w:rPr>
      </w:pPr>
      <w:proofErr w:type="spellStart"/>
      <w:proofErr w:type="gramStart"/>
      <w:r w:rsidRPr="00330EED">
        <w:rPr>
          <w:rFonts w:ascii="Times New Roman" w:hAnsi="Times New Roman" w:cs="Times New Roman"/>
          <w:vertAlign w:val="superscript"/>
        </w:rPr>
        <w:t>a</w:t>
      </w:r>
      <w:r>
        <w:rPr>
          <w:rFonts w:ascii="Times New Roman" w:hAnsi="Times New Roman" w:cs="Times New Roman"/>
        </w:rPr>
        <w:t>Composite</w:t>
      </w:r>
      <w:proofErr w:type="spellEnd"/>
      <w:proofErr w:type="gramEnd"/>
      <w:r>
        <w:rPr>
          <w:rFonts w:ascii="Times New Roman" w:hAnsi="Times New Roman" w:cs="Times New Roman"/>
        </w:rPr>
        <w:t xml:space="preserve"> samples. See </w:t>
      </w:r>
      <w:r w:rsidR="005E3812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>S2 for additional information.</w:t>
      </w:r>
    </w:p>
    <w:p w14:paraId="3921FEC9" w14:textId="51CFE826" w:rsidR="005E3812" w:rsidRDefault="005E3812" w:rsidP="009104A0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b</w:t>
      </w:r>
      <w:r>
        <w:rPr>
          <w:rFonts w:ascii="Times New Roman" w:hAnsi="Times New Roman" w:cs="Times New Roman"/>
        </w:rPr>
        <w:t>Excluded</w:t>
      </w:r>
      <w:proofErr w:type="spellEnd"/>
      <w:proofErr w:type="gramEnd"/>
      <w:r>
        <w:rPr>
          <w:rFonts w:ascii="Times New Roman" w:hAnsi="Times New Roman" w:cs="Times New Roman"/>
        </w:rPr>
        <w:t xml:space="preserve"> from analyses reported in Figs. 2 and 3 as a high outlier; see SI. </w:t>
      </w:r>
    </w:p>
    <w:p w14:paraId="2E75890D" w14:textId="107540D9" w:rsidR="005A53FC" w:rsidRDefault="005A53FC" w:rsidP="009104A0">
      <w:pPr>
        <w:rPr>
          <w:rFonts w:ascii="Times New Roman" w:hAnsi="Times New Roman" w:cs="Times New Roman"/>
        </w:rPr>
      </w:pPr>
      <w:proofErr w:type="spellStart"/>
      <w:proofErr w:type="gramStart"/>
      <w:r w:rsidRPr="005A53FC">
        <w:rPr>
          <w:rFonts w:ascii="Times New Roman" w:hAnsi="Times New Roman" w:cs="Times New Roman"/>
          <w:vertAlign w:val="superscript"/>
        </w:rPr>
        <w:t>c</w:t>
      </w:r>
      <w:r>
        <w:rPr>
          <w:rFonts w:ascii="Times New Roman" w:hAnsi="Times New Roman" w:cs="Times New Roman"/>
        </w:rPr>
        <w:t>These</w:t>
      </w:r>
      <w:proofErr w:type="spellEnd"/>
      <w:proofErr w:type="gramEnd"/>
      <w:r>
        <w:rPr>
          <w:rFonts w:ascii="Times New Roman" w:hAnsi="Times New Roman" w:cs="Times New Roman"/>
        </w:rPr>
        <w:t xml:space="preserve"> two components were pooled for the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calculation at A.D. 1045, with a sample size of 121 and an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of 22.46.</w:t>
      </w:r>
    </w:p>
    <w:p w14:paraId="30376D7D" w14:textId="48653590" w:rsidR="00446C47" w:rsidRDefault="00446C47" w:rsidP="009104A0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d</w:t>
      </w:r>
      <w:r>
        <w:rPr>
          <w:rFonts w:ascii="Times New Roman" w:hAnsi="Times New Roman" w:cs="Times New Roman"/>
        </w:rPr>
        <w:t>Data</w:t>
      </w:r>
      <w:proofErr w:type="spellEnd"/>
      <w:proofErr w:type="gramEnd"/>
      <w:r>
        <w:rPr>
          <w:rFonts w:ascii="Times New Roman" w:hAnsi="Times New Roman" w:cs="Times New Roman"/>
        </w:rPr>
        <w:t xml:space="preserve"> points eliminated from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calculations as biologically implausible.</w:t>
      </w:r>
    </w:p>
    <w:p w14:paraId="53A140B7" w14:textId="7ABA4225" w:rsidR="00600A6B" w:rsidRDefault="00B445F9" w:rsidP="00600A6B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e</w:t>
      </w:r>
      <w:r w:rsidR="00600A6B">
        <w:rPr>
          <w:rFonts w:ascii="Times New Roman" w:hAnsi="Times New Roman" w:cs="Times New Roman"/>
        </w:rPr>
        <w:t>These</w:t>
      </w:r>
      <w:proofErr w:type="spellEnd"/>
      <w:proofErr w:type="gramEnd"/>
      <w:r w:rsidR="00600A6B">
        <w:rPr>
          <w:rFonts w:ascii="Times New Roman" w:hAnsi="Times New Roman" w:cs="Times New Roman"/>
        </w:rPr>
        <w:t xml:space="preserve"> two components were pooled for the </w:t>
      </w:r>
      <w:r w:rsidR="00600A6B" w:rsidRPr="005A53FC">
        <w:rPr>
          <w:rFonts w:ascii="Times New Roman" w:hAnsi="Times New Roman" w:cs="Times New Roman"/>
          <w:i/>
        </w:rPr>
        <w:t>e</w:t>
      </w:r>
      <w:r w:rsidR="00600A6B" w:rsidRPr="005A53FC">
        <w:rPr>
          <w:rFonts w:ascii="Times New Roman" w:hAnsi="Times New Roman" w:cs="Times New Roman"/>
          <w:vertAlign w:val="subscript"/>
        </w:rPr>
        <w:t>15</w:t>
      </w:r>
      <w:r w:rsidR="00600A6B">
        <w:rPr>
          <w:rFonts w:ascii="Times New Roman" w:hAnsi="Times New Roman" w:cs="Times New Roman"/>
        </w:rPr>
        <w:t xml:space="preserve"> calculation at A.D. 1360, with a sample size of 62 and an </w:t>
      </w:r>
      <w:r w:rsidR="00600A6B" w:rsidRPr="005A53FC">
        <w:rPr>
          <w:rFonts w:ascii="Times New Roman" w:hAnsi="Times New Roman" w:cs="Times New Roman"/>
          <w:i/>
        </w:rPr>
        <w:t>e</w:t>
      </w:r>
      <w:r w:rsidR="00600A6B" w:rsidRPr="005A53FC">
        <w:rPr>
          <w:rFonts w:ascii="Times New Roman" w:hAnsi="Times New Roman" w:cs="Times New Roman"/>
          <w:vertAlign w:val="subscript"/>
        </w:rPr>
        <w:t>15</w:t>
      </w:r>
      <w:r w:rsidR="00600A6B">
        <w:rPr>
          <w:rFonts w:ascii="Times New Roman" w:hAnsi="Times New Roman" w:cs="Times New Roman"/>
        </w:rPr>
        <w:t xml:space="preserve"> of 18.99.</w:t>
      </w:r>
    </w:p>
    <w:p w14:paraId="264C2E84" w14:textId="4AFEB4AA" w:rsidR="00600A6B" w:rsidRDefault="00B445F9" w:rsidP="009104A0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f</w:t>
      </w:r>
      <w:r>
        <w:rPr>
          <w:rFonts w:ascii="Times New Roman" w:hAnsi="Times New Roman" w:cs="Times New Roman"/>
        </w:rPr>
        <w:t>For</w:t>
      </w:r>
      <w:proofErr w:type="spellEnd"/>
      <w:proofErr w:type="gramEnd"/>
      <w:r>
        <w:rPr>
          <w:rFonts w:ascii="Times New Roman" w:hAnsi="Times New Roman" w:cs="Times New Roman"/>
        </w:rPr>
        <w:t xml:space="preserve"> the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calculation, we used one data point at A.D. 1540 with a sample size of 142 and an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of 16.01 </w:t>
      </w:r>
      <w:r w:rsidR="00951FC4">
        <w:rPr>
          <w:rFonts w:ascii="Times New Roman" w:hAnsi="Times New Roman" w:cs="Times New Roman"/>
        </w:rPr>
        <w:t>(</w:t>
      </w:r>
      <w:proofErr w:type="spellStart"/>
      <w:r w:rsidR="00951FC4">
        <w:rPr>
          <w:rFonts w:ascii="Times New Roman" w:hAnsi="Times New Roman" w:cs="Times New Roman"/>
        </w:rPr>
        <w:t>Stodder</w:t>
      </w:r>
      <w:proofErr w:type="spellEnd"/>
      <w:r w:rsidR="00951FC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1990).</w:t>
      </w:r>
    </w:p>
    <w:p w14:paraId="761144AE" w14:textId="19492756" w:rsidR="00C31212" w:rsidRDefault="00C31212" w:rsidP="00C31212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g</w:t>
      </w:r>
      <w:r>
        <w:rPr>
          <w:rFonts w:ascii="Times New Roman" w:hAnsi="Times New Roman" w:cs="Times New Roman"/>
        </w:rPr>
        <w:t>These</w:t>
      </w:r>
      <w:proofErr w:type="spellEnd"/>
      <w:proofErr w:type="gramEnd"/>
      <w:r>
        <w:rPr>
          <w:rFonts w:ascii="Times New Roman" w:hAnsi="Times New Roman" w:cs="Times New Roman"/>
        </w:rPr>
        <w:t xml:space="preserve"> two components were pooled for the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calculation at 900 B.C., with a sample size of 31 and an </w:t>
      </w:r>
      <w:r w:rsidRPr="005A53FC">
        <w:rPr>
          <w:rFonts w:ascii="Times New Roman" w:hAnsi="Times New Roman" w:cs="Times New Roman"/>
          <w:i/>
        </w:rPr>
        <w:t>e</w:t>
      </w:r>
      <w:r w:rsidRPr="005A53FC">
        <w:rPr>
          <w:rFonts w:ascii="Times New Roman" w:hAnsi="Times New Roman" w:cs="Times New Roman"/>
          <w:vertAlign w:val="subscript"/>
        </w:rPr>
        <w:t>15</w:t>
      </w:r>
      <w:r>
        <w:rPr>
          <w:rFonts w:ascii="Times New Roman" w:hAnsi="Times New Roman" w:cs="Times New Roman"/>
        </w:rPr>
        <w:t xml:space="preserve"> of 20.67 based on burial forms from </w:t>
      </w:r>
      <w:proofErr w:type="spellStart"/>
      <w:r>
        <w:rPr>
          <w:rFonts w:ascii="Times New Roman" w:hAnsi="Times New Roman" w:cs="Times New Roman"/>
        </w:rPr>
        <w:t>Vint</w:t>
      </w:r>
      <w:proofErr w:type="spellEnd"/>
      <w:r>
        <w:rPr>
          <w:rFonts w:ascii="Times New Roman" w:hAnsi="Times New Roman" w:cs="Times New Roman"/>
        </w:rPr>
        <w:t xml:space="preserve"> (2011) and </w:t>
      </w:r>
      <w:r w:rsidR="00B63AAC">
        <w:rPr>
          <w:rFonts w:ascii="Times New Roman" w:hAnsi="Times New Roman" w:cs="Times New Roman"/>
        </w:rPr>
        <w:t xml:space="preserve">data in </w:t>
      </w:r>
      <w:r>
        <w:rPr>
          <w:rFonts w:ascii="Times New Roman" w:hAnsi="Times New Roman" w:cs="Times New Roman"/>
        </w:rPr>
        <w:t>McClelland (2005, 2008).</w:t>
      </w:r>
    </w:p>
    <w:p w14:paraId="15F08D61" w14:textId="77777777" w:rsidR="004E3F43" w:rsidRDefault="00DE38A7" w:rsidP="009104A0">
      <w:pPr>
        <w:rPr>
          <w:rFonts w:ascii="Times New Roman" w:hAnsi="Times New Roman" w:cs="Times New Roman"/>
        </w:rPr>
      </w:pPr>
      <w:proofErr w:type="gramStart"/>
      <w:r w:rsidRPr="00DE38A7">
        <w:rPr>
          <w:rFonts w:ascii="Times New Roman" w:hAnsi="Times New Roman" w:cs="Times New Roman"/>
          <w:vertAlign w:val="superscript"/>
        </w:rPr>
        <w:t>h</w:t>
      </w:r>
      <w:r w:rsidR="007E138D" w:rsidRPr="005A53FC">
        <w:rPr>
          <w:rFonts w:ascii="Times New Roman" w:hAnsi="Times New Roman" w:cs="Times New Roman"/>
          <w:i/>
        </w:rPr>
        <w:t>e</w:t>
      </w:r>
      <w:r w:rsidR="007E138D" w:rsidRPr="005A53FC">
        <w:rPr>
          <w:rFonts w:ascii="Times New Roman" w:hAnsi="Times New Roman" w:cs="Times New Roman"/>
          <w:vertAlign w:val="subscript"/>
        </w:rPr>
        <w:t>15</w:t>
      </w:r>
      <w:proofErr w:type="gramEnd"/>
      <w:r w:rsidR="007E138D" w:rsidRPr="007E138D">
        <w:rPr>
          <w:rFonts w:ascii="Times New Roman" w:hAnsi="Times New Roman" w:cs="Times New Roman"/>
        </w:rPr>
        <w:t xml:space="preserve"> </w:t>
      </w:r>
      <w:r w:rsidR="007E138D">
        <w:rPr>
          <w:rFonts w:ascii="Times New Roman" w:hAnsi="Times New Roman" w:cs="Times New Roman"/>
        </w:rPr>
        <w:t xml:space="preserve">computed </w:t>
      </w:r>
      <w:r>
        <w:rPr>
          <w:rFonts w:ascii="Times New Roman" w:hAnsi="Times New Roman" w:cs="Times New Roman"/>
        </w:rPr>
        <w:t xml:space="preserve">using </w:t>
      </w:r>
      <w:proofErr w:type="spellStart"/>
      <w:r>
        <w:rPr>
          <w:rFonts w:ascii="Times New Roman" w:hAnsi="Times New Roman" w:cs="Times New Roman"/>
        </w:rPr>
        <w:t>ArchLT</w:t>
      </w:r>
      <w:proofErr w:type="spellEnd"/>
      <w:r>
        <w:rPr>
          <w:rFonts w:ascii="Times New Roman" w:hAnsi="Times New Roman" w:cs="Times New Roman"/>
        </w:rPr>
        <w:t>()</w:t>
      </w:r>
    </w:p>
    <w:p w14:paraId="5BFD382B" w14:textId="7C9D236F" w:rsidR="00567083" w:rsidRPr="00567083" w:rsidRDefault="00567083" w:rsidP="009104A0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  <w:vertAlign w:val="superscript"/>
        </w:rPr>
        <w:t>i</w:t>
      </w:r>
      <w:r w:rsidR="00381D62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>ssemblage</w:t>
      </w:r>
      <w:r w:rsidR="00381D62">
        <w:rPr>
          <w:rFonts w:ascii="Times New Roman" w:hAnsi="Times New Roman" w:cs="Times New Roman"/>
        </w:rPr>
        <w:t>s</w:t>
      </w:r>
      <w:proofErr w:type="spellEnd"/>
      <w:proofErr w:type="gramEnd"/>
      <w:r w:rsidR="00381D62">
        <w:rPr>
          <w:rFonts w:ascii="Times New Roman" w:hAnsi="Times New Roman" w:cs="Times New Roman"/>
        </w:rPr>
        <w:t xml:space="preserve"> used in SI Text, Cremation Analysis</w:t>
      </w:r>
      <w:r>
        <w:rPr>
          <w:rFonts w:ascii="Times New Roman" w:hAnsi="Times New Roman" w:cs="Times New Roman"/>
        </w:rPr>
        <w:t>.</w:t>
      </w:r>
    </w:p>
    <w:p w14:paraId="06D81D88" w14:textId="77777777" w:rsidR="004E3F43" w:rsidRDefault="004E3F43" w:rsidP="009104A0">
      <w:pPr>
        <w:rPr>
          <w:rFonts w:ascii="Times New Roman" w:hAnsi="Times New Roman" w:cs="Times New Roman"/>
        </w:rPr>
      </w:pPr>
    </w:p>
    <w:p w14:paraId="18C4283B" w14:textId="6FC33729" w:rsidR="004C17FB" w:rsidRPr="004C17FB" w:rsidRDefault="004E3F43" w:rsidP="004C17FB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4C17FB" w:rsidRPr="004C17FB">
        <w:rPr>
          <w:noProof/>
        </w:rPr>
        <w:t>1.</w:t>
      </w:r>
      <w:r w:rsidR="004C17FB" w:rsidRPr="004C17FB">
        <w:rPr>
          <w:noProof/>
        </w:rPr>
        <w:tab/>
      </w:r>
      <w:r w:rsidR="004400B6">
        <w:rPr>
          <w:noProof/>
        </w:rPr>
        <w:t>Coltrain J</w:t>
      </w:r>
      <w:r w:rsidR="00A24669">
        <w:rPr>
          <w:noProof/>
        </w:rPr>
        <w:t>B</w:t>
      </w:r>
      <w:r w:rsidR="004400B6">
        <w:rPr>
          <w:noProof/>
        </w:rPr>
        <w:t>,</w:t>
      </w:r>
      <w:r w:rsidR="00A24669">
        <w:rPr>
          <w:noProof/>
        </w:rPr>
        <w:t xml:space="preserve"> </w:t>
      </w:r>
      <w:r w:rsidR="004400B6">
        <w:rPr>
          <w:noProof/>
        </w:rPr>
        <w:t xml:space="preserve">Leavit SW </w:t>
      </w:r>
      <w:r w:rsidR="00A24669">
        <w:rPr>
          <w:noProof/>
        </w:rPr>
        <w:t>(</w:t>
      </w:r>
      <w:r w:rsidR="00A24669" w:rsidRPr="004C17FB">
        <w:rPr>
          <w:noProof/>
        </w:rPr>
        <w:t>2002</w:t>
      </w:r>
      <w:r w:rsidR="00A24669">
        <w:rPr>
          <w:noProof/>
        </w:rPr>
        <w:t xml:space="preserve">) </w:t>
      </w:r>
      <w:r w:rsidR="004C17FB" w:rsidRPr="00A24669">
        <w:rPr>
          <w:noProof/>
        </w:rPr>
        <w:t>Climate and Diet in Fremont Prehistory: Economic Variability and Abandonment of Maize Agriculture in the Great Salt Lake Basin</w:t>
      </w:r>
      <w:r w:rsidR="004C17FB" w:rsidRPr="004C17FB">
        <w:rPr>
          <w:i/>
          <w:noProof/>
        </w:rPr>
        <w:t>.</w:t>
      </w:r>
      <w:r w:rsidR="004C17FB" w:rsidRPr="004C17FB">
        <w:rPr>
          <w:noProof/>
        </w:rPr>
        <w:t xml:space="preserve"> </w:t>
      </w:r>
      <w:r w:rsidR="00120512">
        <w:rPr>
          <w:i/>
          <w:noProof/>
        </w:rPr>
        <w:t>Am Antiq</w:t>
      </w:r>
      <w:r w:rsidR="004C17FB" w:rsidRPr="00A24669">
        <w:rPr>
          <w:noProof/>
        </w:rPr>
        <w:t xml:space="preserve"> 67</w:t>
      </w:r>
      <w:r w:rsidR="00A24669">
        <w:rPr>
          <w:noProof/>
        </w:rPr>
        <w:t>(3):</w:t>
      </w:r>
      <w:r w:rsidR="004C17FB" w:rsidRPr="004C17FB">
        <w:rPr>
          <w:noProof/>
        </w:rPr>
        <w:t>460-461.</w:t>
      </w:r>
    </w:p>
    <w:p w14:paraId="62D51252" w14:textId="0310F347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2.</w:t>
      </w:r>
      <w:r w:rsidRPr="004C17FB">
        <w:rPr>
          <w:noProof/>
        </w:rPr>
        <w:tab/>
        <w:t>Walter D</w:t>
      </w:r>
      <w:r w:rsidR="004400B6">
        <w:rPr>
          <w:noProof/>
        </w:rPr>
        <w:t>, Enger J,</w:t>
      </w:r>
      <w:r w:rsidRPr="004C17FB">
        <w:rPr>
          <w:noProof/>
        </w:rPr>
        <w:t xml:space="preserve"> Blair</w:t>
      </w:r>
      <w:r w:rsidR="00120512">
        <w:rPr>
          <w:noProof/>
        </w:rPr>
        <w:t xml:space="preserve"> </w:t>
      </w:r>
      <w:r w:rsidR="00941099">
        <w:rPr>
          <w:noProof/>
        </w:rPr>
        <w:t xml:space="preserve">W </w:t>
      </w:r>
      <w:r w:rsidR="00120512">
        <w:rPr>
          <w:noProof/>
        </w:rPr>
        <w:t>(</w:t>
      </w:r>
      <w:r w:rsidR="00120512" w:rsidRPr="004C17FB">
        <w:rPr>
          <w:noProof/>
        </w:rPr>
        <w:t>1947</w:t>
      </w:r>
      <w:r w:rsidR="00120512">
        <w:rPr>
          <w:noProof/>
        </w:rPr>
        <w:t>)</w:t>
      </w:r>
      <w:r w:rsidRPr="004C17FB">
        <w:rPr>
          <w:noProof/>
        </w:rPr>
        <w:t xml:space="preserve"> </w:t>
      </w:r>
      <w:r w:rsidRPr="00120512">
        <w:rPr>
          <w:noProof/>
        </w:rPr>
        <w:t>Crania from the Warren Mounds and Their Possible Significance to Northern Periphery Archaeology</w:t>
      </w:r>
      <w:r w:rsidRPr="004C17FB">
        <w:rPr>
          <w:i/>
          <w:noProof/>
        </w:rPr>
        <w:t>.</w:t>
      </w:r>
      <w:r w:rsidR="00120512">
        <w:rPr>
          <w:noProof/>
        </w:rPr>
        <w:t xml:space="preserve"> </w:t>
      </w:r>
      <w:r w:rsidR="00120512" w:rsidRPr="008E1F70">
        <w:rPr>
          <w:i/>
          <w:noProof/>
        </w:rPr>
        <w:t>Am Antiq</w:t>
      </w:r>
      <w:r w:rsidRPr="008E1F70">
        <w:rPr>
          <w:i/>
          <w:noProof/>
        </w:rPr>
        <w:t xml:space="preserve"> </w:t>
      </w:r>
      <w:r w:rsidRPr="00A24669">
        <w:rPr>
          <w:noProof/>
        </w:rPr>
        <w:t>13</w:t>
      </w:r>
      <w:r w:rsidR="00120512">
        <w:rPr>
          <w:noProof/>
        </w:rPr>
        <w:t>(2):</w:t>
      </w:r>
      <w:r w:rsidRPr="004C17FB">
        <w:rPr>
          <w:noProof/>
        </w:rPr>
        <w:t>142-146.</w:t>
      </w:r>
    </w:p>
    <w:p w14:paraId="42D11DC1" w14:textId="0BA56BE9" w:rsidR="004C17FB" w:rsidRPr="004C17FB" w:rsidRDefault="00941099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.</w:t>
      </w:r>
      <w:r>
        <w:rPr>
          <w:noProof/>
        </w:rPr>
        <w:tab/>
        <w:t>Andrews J</w:t>
      </w:r>
      <w:r w:rsidR="004C17FB" w:rsidRPr="004C17FB">
        <w:rPr>
          <w:noProof/>
        </w:rPr>
        <w:t xml:space="preserve"> </w:t>
      </w:r>
      <w:r w:rsidR="00EF6E01">
        <w:rPr>
          <w:noProof/>
        </w:rPr>
        <w:t>(</w:t>
      </w:r>
      <w:r w:rsidR="00EF6E01" w:rsidRPr="004C17FB">
        <w:rPr>
          <w:noProof/>
        </w:rPr>
        <w:t>1973</w:t>
      </w:r>
      <w:r w:rsidR="00EF6E01">
        <w:rPr>
          <w:noProof/>
        </w:rPr>
        <w:t xml:space="preserve">) </w:t>
      </w:r>
      <w:r w:rsidR="004C17FB" w:rsidRPr="00EF6E01">
        <w:rPr>
          <w:noProof/>
        </w:rPr>
        <w:t xml:space="preserve">Analysis of Two </w:t>
      </w:r>
      <w:r w:rsidR="008E1F70">
        <w:rPr>
          <w:noProof/>
        </w:rPr>
        <w:t>Skeletons from Median Village. I</w:t>
      </w:r>
      <w:r w:rsidR="004C17FB" w:rsidRPr="00EF6E01">
        <w:rPr>
          <w:noProof/>
        </w:rPr>
        <w:t xml:space="preserve">n </w:t>
      </w:r>
      <w:r w:rsidR="004C17FB" w:rsidRPr="008E1F70">
        <w:rPr>
          <w:i/>
          <w:noProof/>
        </w:rPr>
        <w:t>Median Village and Fremont Culture Regional Variation</w:t>
      </w:r>
      <w:r w:rsidR="004C17FB" w:rsidRPr="004C17FB">
        <w:rPr>
          <w:noProof/>
        </w:rPr>
        <w:t xml:space="preserve">, Jennings </w:t>
      </w:r>
      <w:r>
        <w:rPr>
          <w:noProof/>
        </w:rPr>
        <w:t>JD</w:t>
      </w:r>
      <w:r w:rsidRPr="004C17FB">
        <w:rPr>
          <w:noProof/>
        </w:rPr>
        <w:t xml:space="preserve"> </w:t>
      </w:r>
      <w:r w:rsidR="004C17FB" w:rsidRPr="004C17FB">
        <w:rPr>
          <w:noProof/>
        </w:rPr>
        <w:t>Mikkelsen</w:t>
      </w:r>
      <w:r>
        <w:rPr>
          <w:noProof/>
        </w:rPr>
        <w:t>, NB</w:t>
      </w:r>
      <w:r w:rsidR="004C17FB" w:rsidRPr="004C17FB">
        <w:rPr>
          <w:noProof/>
        </w:rPr>
        <w:t xml:space="preserve">,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8E1F70" w:rsidRPr="004C17FB">
        <w:rPr>
          <w:noProof/>
        </w:rPr>
        <w:t>p</w:t>
      </w:r>
      <w:r w:rsidR="008E1F70">
        <w:rPr>
          <w:noProof/>
        </w:rPr>
        <w:t>p</w:t>
      </w:r>
      <w:r w:rsidR="008E1F70" w:rsidRPr="004C17FB">
        <w:rPr>
          <w:noProof/>
        </w:rPr>
        <w:t>. 167</w:t>
      </w:r>
      <w:r w:rsidR="008E1F70">
        <w:rPr>
          <w:noProof/>
        </w:rPr>
        <w:t>-</w:t>
      </w:r>
      <w:r w:rsidR="008E1F70" w:rsidRPr="004C17FB">
        <w:rPr>
          <w:noProof/>
        </w:rPr>
        <w:t>171.</w:t>
      </w:r>
      <w:r w:rsidR="008E1F70">
        <w:rPr>
          <w:noProof/>
        </w:rPr>
        <w:t xml:space="preserve"> </w:t>
      </w:r>
      <w:r w:rsidR="004C17FB" w:rsidRPr="008E1F70">
        <w:rPr>
          <w:noProof/>
        </w:rPr>
        <w:t xml:space="preserve">Anthropological Papers </w:t>
      </w:r>
      <w:r w:rsidR="004C17FB" w:rsidRPr="004C17FB">
        <w:rPr>
          <w:noProof/>
        </w:rPr>
        <w:t xml:space="preserve">No. 95, University of Utah Press, Salt Lake City. </w:t>
      </w:r>
    </w:p>
    <w:p w14:paraId="3E9D53AC" w14:textId="1FA6BD77" w:rsidR="004C17FB" w:rsidRPr="004C17FB" w:rsidRDefault="00B63AAC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.</w:t>
      </w:r>
      <w:r>
        <w:rPr>
          <w:noProof/>
        </w:rPr>
        <w:tab/>
        <w:t>Marwitt JP</w:t>
      </w:r>
      <w:r w:rsidR="004C17FB" w:rsidRPr="004C17FB">
        <w:rPr>
          <w:noProof/>
        </w:rPr>
        <w:t xml:space="preserve"> </w:t>
      </w:r>
      <w:r w:rsidR="00EF6E01">
        <w:rPr>
          <w:noProof/>
        </w:rPr>
        <w:t>(</w:t>
      </w:r>
      <w:r w:rsidR="00EF6E01" w:rsidRPr="004C17FB">
        <w:rPr>
          <w:noProof/>
        </w:rPr>
        <w:t>1973</w:t>
      </w:r>
      <w:r w:rsidR="00EF6E01">
        <w:rPr>
          <w:noProof/>
        </w:rPr>
        <w:t xml:space="preserve">) </w:t>
      </w:r>
      <w:r w:rsidR="004C17FB" w:rsidRPr="00EF6E01">
        <w:rPr>
          <w:noProof/>
        </w:rPr>
        <w:t>Median Village and Fremont Culture Regional Variation</w:t>
      </w:r>
      <w:r w:rsidR="004C17FB" w:rsidRPr="004C17FB">
        <w:rPr>
          <w:noProof/>
        </w:rPr>
        <w:t xml:space="preserve">. </w:t>
      </w:r>
      <w:r w:rsidR="008E1F70">
        <w:rPr>
          <w:noProof/>
        </w:rPr>
        <w:t>I</w:t>
      </w:r>
      <w:r w:rsidR="008E1F70" w:rsidRPr="00EF6E01">
        <w:rPr>
          <w:noProof/>
        </w:rPr>
        <w:t xml:space="preserve">n </w:t>
      </w:r>
      <w:r w:rsidR="008E1F70" w:rsidRPr="008E1F70">
        <w:rPr>
          <w:i/>
          <w:noProof/>
        </w:rPr>
        <w:t>Median Village and Fremont Culture Regional Variation</w:t>
      </w:r>
      <w:r w:rsidR="008E1F70" w:rsidRPr="004C17FB">
        <w:rPr>
          <w:noProof/>
        </w:rPr>
        <w:t xml:space="preserve">, Jennings </w:t>
      </w:r>
      <w:r>
        <w:rPr>
          <w:noProof/>
        </w:rPr>
        <w:t>JD,</w:t>
      </w:r>
      <w:r w:rsidR="008E1F70" w:rsidRPr="004C17FB">
        <w:rPr>
          <w:noProof/>
        </w:rPr>
        <w:t xml:space="preserve"> Mikkelsen</w:t>
      </w:r>
      <w:r>
        <w:rPr>
          <w:noProof/>
        </w:rPr>
        <w:t xml:space="preserve"> NB</w:t>
      </w:r>
      <w:r w:rsidR="008E1F70" w:rsidRPr="004C17FB">
        <w:rPr>
          <w:noProof/>
        </w:rPr>
        <w:t xml:space="preserve">, </w:t>
      </w:r>
      <w:r>
        <w:rPr>
          <w:noProof/>
        </w:rPr>
        <w:t>eds</w:t>
      </w:r>
      <w:r w:rsidR="008E1F70" w:rsidRPr="004C17FB">
        <w:rPr>
          <w:noProof/>
        </w:rPr>
        <w:t>, p</w:t>
      </w:r>
      <w:r w:rsidR="008E1F70">
        <w:rPr>
          <w:noProof/>
        </w:rPr>
        <w:t>p</w:t>
      </w:r>
      <w:r w:rsidR="008E1F70" w:rsidRPr="004C17FB">
        <w:rPr>
          <w:noProof/>
        </w:rPr>
        <w:t>. 165-166.</w:t>
      </w:r>
      <w:r w:rsidR="008E1F70">
        <w:rPr>
          <w:noProof/>
        </w:rPr>
        <w:t xml:space="preserve"> </w:t>
      </w:r>
      <w:r w:rsidR="004C17FB" w:rsidRPr="008E1F70">
        <w:rPr>
          <w:noProof/>
        </w:rPr>
        <w:t>Anthropologic</w:t>
      </w:r>
      <w:r w:rsidR="00A24669" w:rsidRPr="008E1F70">
        <w:rPr>
          <w:noProof/>
        </w:rPr>
        <w:t>a</w:t>
      </w:r>
      <w:r w:rsidR="004C17FB" w:rsidRPr="008E1F70">
        <w:rPr>
          <w:noProof/>
        </w:rPr>
        <w:t>l Papers</w:t>
      </w:r>
      <w:r w:rsidR="004C17FB" w:rsidRPr="00EF6E01">
        <w:rPr>
          <w:i/>
          <w:noProof/>
        </w:rPr>
        <w:t xml:space="preserve"> </w:t>
      </w:r>
      <w:r w:rsidR="004C17FB" w:rsidRPr="004C17FB">
        <w:rPr>
          <w:noProof/>
        </w:rPr>
        <w:t>No. 95, Universit</w:t>
      </w:r>
      <w:r w:rsidR="00EF6E01">
        <w:rPr>
          <w:noProof/>
        </w:rPr>
        <w:t>y of Utah Press, Salt Lake City</w:t>
      </w:r>
      <w:r w:rsidR="004C17FB" w:rsidRPr="004C17FB">
        <w:rPr>
          <w:noProof/>
        </w:rPr>
        <w:t>.</w:t>
      </w:r>
    </w:p>
    <w:p w14:paraId="726C18C7" w14:textId="57523D67" w:rsidR="004C17FB" w:rsidRPr="004C17FB" w:rsidRDefault="006D0B05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>Lyneis MM</w:t>
      </w:r>
      <w:r w:rsidR="004C17FB" w:rsidRPr="004C17FB">
        <w:rPr>
          <w:noProof/>
        </w:rPr>
        <w:t xml:space="preserve"> </w:t>
      </w:r>
      <w:r w:rsidR="00EF6E01">
        <w:rPr>
          <w:noProof/>
        </w:rPr>
        <w:t>(</w:t>
      </w:r>
      <w:r w:rsidR="00EF6E01" w:rsidRPr="004C17FB">
        <w:rPr>
          <w:noProof/>
        </w:rPr>
        <w:t>1992</w:t>
      </w:r>
      <w:r w:rsidR="00EF6E01">
        <w:rPr>
          <w:noProof/>
        </w:rPr>
        <w:t xml:space="preserve">) </w:t>
      </w:r>
      <w:r w:rsidR="004C17FB" w:rsidRPr="004C17FB">
        <w:rPr>
          <w:i/>
          <w:noProof/>
        </w:rPr>
        <w:t>The Main Ridge Community at Lost City: Virgin Anasazi Architecture, Ceramics, and Burials</w:t>
      </w:r>
      <w:r w:rsidR="004C17FB" w:rsidRPr="004C17FB">
        <w:rPr>
          <w:noProof/>
        </w:rPr>
        <w:t xml:space="preserve">. University of Utah, Salt Lake City. </w:t>
      </w:r>
    </w:p>
    <w:p w14:paraId="3F3AD4A7" w14:textId="5B3CAE2D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6.</w:t>
      </w:r>
      <w:r w:rsidRPr="004C17FB">
        <w:rPr>
          <w:noProof/>
        </w:rPr>
        <w:tab/>
        <w:t>Amble</w:t>
      </w:r>
      <w:r w:rsidR="006D0B05">
        <w:rPr>
          <w:noProof/>
        </w:rPr>
        <w:t>r JR</w:t>
      </w:r>
      <w:r w:rsidRPr="004C17FB">
        <w:rPr>
          <w:noProof/>
        </w:rPr>
        <w:t xml:space="preserve"> </w:t>
      </w:r>
      <w:r w:rsidR="00EF6E01">
        <w:rPr>
          <w:noProof/>
        </w:rPr>
        <w:t>(</w:t>
      </w:r>
      <w:r w:rsidR="00EF6E01" w:rsidRPr="004C17FB">
        <w:rPr>
          <w:noProof/>
        </w:rPr>
        <w:t>1966</w:t>
      </w:r>
      <w:r w:rsidR="00EF6E01">
        <w:rPr>
          <w:noProof/>
        </w:rPr>
        <w:t xml:space="preserve">) </w:t>
      </w:r>
      <w:r w:rsidRPr="008E1F70">
        <w:rPr>
          <w:noProof/>
        </w:rPr>
        <w:t>Caldwell Village and Fremont Prehistory.</w:t>
      </w:r>
      <w:r w:rsidRPr="004C17FB">
        <w:rPr>
          <w:noProof/>
        </w:rPr>
        <w:t xml:space="preserve"> </w:t>
      </w:r>
      <w:r w:rsidR="008E1F70">
        <w:rPr>
          <w:noProof/>
        </w:rPr>
        <w:t>Ph.D. dissertation, Department of Anthropology,</w:t>
      </w:r>
      <w:r w:rsidRPr="004C17FB">
        <w:rPr>
          <w:noProof/>
        </w:rPr>
        <w:t xml:space="preserve"> University of Colorado</w:t>
      </w:r>
      <w:r w:rsidR="008E1F70">
        <w:rPr>
          <w:noProof/>
        </w:rPr>
        <w:t>, Boulder</w:t>
      </w:r>
      <w:r w:rsidRPr="004C17FB">
        <w:rPr>
          <w:noProof/>
        </w:rPr>
        <w:t>.</w:t>
      </w:r>
    </w:p>
    <w:p w14:paraId="608BD74B" w14:textId="3E064EEA" w:rsidR="004C17FB" w:rsidRPr="004C17FB" w:rsidRDefault="006D0B05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>Turner CG</w:t>
      </w:r>
      <w:r w:rsidR="00EF6E01">
        <w:rPr>
          <w:noProof/>
        </w:rPr>
        <w:t xml:space="preserve"> (</w:t>
      </w:r>
      <w:r w:rsidR="00EF6E01" w:rsidRPr="004C17FB">
        <w:rPr>
          <w:noProof/>
        </w:rPr>
        <w:t>1961</w:t>
      </w:r>
      <w:r w:rsidR="00EF6E01">
        <w:rPr>
          <w:noProof/>
        </w:rPr>
        <w:t xml:space="preserve">) </w:t>
      </w:r>
      <w:r w:rsidR="004C17FB" w:rsidRPr="00EF6E01">
        <w:rPr>
          <w:noProof/>
        </w:rPr>
        <w:t>Appendix II: Human Skeletons from the Coombs Site: Skeletal and Dental Aspects</w:t>
      </w:r>
      <w:r w:rsidR="008E1F70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Coombs Site: Part III, Summary and Conclusions</w:t>
      </w:r>
      <w:r w:rsidR="008E1F70">
        <w:rPr>
          <w:noProof/>
        </w:rPr>
        <w:t xml:space="preserve">, </w:t>
      </w:r>
      <w:r w:rsidR="008309AA">
        <w:rPr>
          <w:noProof/>
        </w:rPr>
        <w:t>Lister</w:t>
      </w:r>
      <w:r>
        <w:rPr>
          <w:noProof/>
        </w:rPr>
        <w:t xml:space="preserve"> RH,</w:t>
      </w:r>
      <w:r w:rsidR="008309AA">
        <w:rPr>
          <w:noProof/>
        </w:rPr>
        <w:t xml:space="preserve"> Lister</w:t>
      </w:r>
      <w:r>
        <w:rPr>
          <w:noProof/>
        </w:rPr>
        <w:t xml:space="preserve"> FC</w:t>
      </w:r>
      <w:r w:rsidR="008309AA">
        <w:rPr>
          <w:noProof/>
        </w:rPr>
        <w:t>, Ambler</w:t>
      </w:r>
      <w:r>
        <w:rPr>
          <w:noProof/>
        </w:rPr>
        <w:t xml:space="preserve"> R</w:t>
      </w:r>
      <w:r w:rsidR="008309AA">
        <w:rPr>
          <w:noProof/>
        </w:rPr>
        <w:t xml:space="preserve">, </w:t>
      </w:r>
      <w:r>
        <w:rPr>
          <w:noProof/>
        </w:rPr>
        <w:t>eds</w:t>
      </w:r>
      <w:r w:rsidR="008309AA">
        <w:rPr>
          <w:noProof/>
        </w:rPr>
        <w:t xml:space="preserve">, </w:t>
      </w:r>
      <w:r w:rsidR="008E1F70">
        <w:rPr>
          <w:noProof/>
        </w:rPr>
        <w:t>p</w:t>
      </w:r>
      <w:r w:rsidR="008E1F70" w:rsidRPr="004C17FB">
        <w:rPr>
          <w:noProof/>
        </w:rPr>
        <w:t>p. 118-119</w:t>
      </w:r>
      <w:r w:rsidR="008E1F70">
        <w:rPr>
          <w:noProof/>
        </w:rPr>
        <w:t xml:space="preserve">. </w:t>
      </w:r>
      <w:r w:rsidR="008309AA">
        <w:rPr>
          <w:noProof/>
        </w:rPr>
        <w:t xml:space="preserve">Anthropological Papers No. 41, </w:t>
      </w:r>
      <w:r w:rsidR="004C17FB" w:rsidRPr="004C17FB">
        <w:rPr>
          <w:noProof/>
        </w:rPr>
        <w:t>Department of A</w:t>
      </w:r>
      <w:r w:rsidR="008309AA">
        <w:rPr>
          <w:noProof/>
        </w:rPr>
        <w:t>nthropology, University of Utah, Salt Lake City.</w:t>
      </w:r>
    </w:p>
    <w:p w14:paraId="06BEB8E9" w14:textId="4EE16FBC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>Nusbaum JL</w:t>
      </w:r>
      <w:r w:rsidR="00EF6E01">
        <w:rPr>
          <w:noProof/>
        </w:rPr>
        <w:t xml:space="preserve"> (</w:t>
      </w:r>
      <w:r w:rsidR="00EF6E01" w:rsidRPr="004C17FB">
        <w:rPr>
          <w:noProof/>
        </w:rPr>
        <w:t>1922</w:t>
      </w:r>
      <w:r w:rsidR="00EF6E01">
        <w:rPr>
          <w:noProof/>
        </w:rPr>
        <w:t xml:space="preserve">) </w:t>
      </w:r>
      <w:r w:rsidR="004C17FB" w:rsidRPr="004C17FB">
        <w:rPr>
          <w:i/>
          <w:noProof/>
        </w:rPr>
        <w:t>A Basketmaker Grave in Kane County, Utah</w:t>
      </w:r>
      <w:r w:rsidR="008309AA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8309AA">
        <w:rPr>
          <w:noProof/>
        </w:rPr>
        <w:t>Indian Notes and Monographs: A Series of Publications Relating to the American Aborigines.</w:t>
      </w:r>
      <w:r w:rsidR="004C17FB" w:rsidRPr="004C17FB">
        <w:rPr>
          <w:noProof/>
        </w:rPr>
        <w:t xml:space="preserve"> Museum of the American Indian, Heye Foundation, New York. </w:t>
      </w:r>
    </w:p>
    <w:p w14:paraId="6E9C129A" w14:textId="26057FDD" w:rsidR="004C17FB" w:rsidRPr="004C17FB" w:rsidRDefault="00EF6E01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</w:r>
      <w:r w:rsidR="003F705F">
        <w:rPr>
          <w:noProof/>
        </w:rPr>
        <w:t>Stallings</w:t>
      </w:r>
      <w:r>
        <w:rPr>
          <w:noProof/>
        </w:rPr>
        <w:t xml:space="preserve"> </w:t>
      </w:r>
      <w:r w:rsidR="003F705F">
        <w:rPr>
          <w:noProof/>
        </w:rPr>
        <w:t>WS</w:t>
      </w:r>
      <w:r>
        <w:rPr>
          <w:noProof/>
        </w:rPr>
        <w:t xml:space="preserve"> (</w:t>
      </w:r>
      <w:r w:rsidRPr="004C17FB">
        <w:rPr>
          <w:noProof/>
        </w:rPr>
        <w:t>1941</w:t>
      </w:r>
      <w:r>
        <w:rPr>
          <w:noProof/>
        </w:rPr>
        <w:t xml:space="preserve">) </w:t>
      </w:r>
      <w:r w:rsidR="004C17FB" w:rsidRPr="008309AA">
        <w:rPr>
          <w:noProof/>
        </w:rPr>
        <w:t>A Basketmaker II Date from Cave Du Pont, Uta</w:t>
      </w:r>
      <w:r w:rsidR="004C17FB" w:rsidRPr="007E4BF8">
        <w:rPr>
          <w:noProof/>
        </w:rPr>
        <w:t>h</w:t>
      </w:r>
      <w:r w:rsidR="004C17FB" w:rsidRPr="004C17FB">
        <w:rPr>
          <w:i/>
          <w:noProof/>
        </w:rPr>
        <w:t>.</w:t>
      </w:r>
      <w:r>
        <w:rPr>
          <w:noProof/>
        </w:rPr>
        <w:t xml:space="preserve"> </w:t>
      </w:r>
      <w:r w:rsidRPr="008309AA">
        <w:rPr>
          <w:i/>
          <w:noProof/>
        </w:rPr>
        <w:t>Tree-Ring Bulletin</w:t>
      </w:r>
      <w:r w:rsidR="004C17FB" w:rsidRPr="004C17FB">
        <w:rPr>
          <w:noProof/>
        </w:rPr>
        <w:t xml:space="preserve"> </w:t>
      </w:r>
      <w:r w:rsidR="004C17FB" w:rsidRPr="00EF6E01">
        <w:rPr>
          <w:noProof/>
        </w:rPr>
        <w:t>8</w:t>
      </w:r>
      <w:r>
        <w:rPr>
          <w:noProof/>
        </w:rPr>
        <w:t>(1):3-</w:t>
      </w:r>
      <w:r w:rsidR="004C17FB" w:rsidRPr="004C17FB">
        <w:rPr>
          <w:noProof/>
        </w:rPr>
        <w:t>6.</w:t>
      </w:r>
    </w:p>
    <w:p w14:paraId="0B353B99" w14:textId="7C80BC90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.</w:t>
      </w:r>
      <w:r>
        <w:rPr>
          <w:noProof/>
        </w:rPr>
        <w:tab/>
        <w:t>Edgar, HJH</w:t>
      </w:r>
      <w:r w:rsidR="00EF6E01">
        <w:rPr>
          <w:noProof/>
        </w:rPr>
        <w:t xml:space="preserve"> (</w:t>
      </w:r>
      <w:r w:rsidR="00EF6E01" w:rsidRPr="004C17FB">
        <w:rPr>
          <w:noProof/>
        </w:rPr>
        <w:t>1994</w:t>
      </w:r>
      <w:r w:rsidR="00EF6E01">
        <w:rPr>
          <w:noProof/>
        </w:rPr>
        <w:t xml:space="preserve">) </w:t>
      </w:r>
      <w:r w:rsidR="004C17FB" w:rsidRPr="008309AA">
        <w:rPr>
          <w:noProof/>
        </w:rPr>
        <w:t>Osteology and O</w:t>
      </w:r>
      <w:r w:rsidR="008309AA" w:rsidRPr="008309AA">
        <w:rPr>
          <w:noProof/>
        </w:rPr>
        <w:t>do</w:t>
      </w:r>
      <w:r w:rsidR="004C17FB" w:rsidRPr="008309AA">
        <w:rPr>
          <w:noProof/>
        </w:rPr>
        <w:t>ntology of Basketmaker II Virgin Anasazi from Kane County, Utah</w:t>
      </w:r>
      <w:r w:rsidR="004C17FB" w:rsidRPr="004C17FB">
        <w:rPr>
          <w:noProof/>
        </w:rPr>
        <w:t>.</w:t>
      </w:r>
      <w:r w:rsidR="00EF6E01">
        <w:rPr>
          <w:noProof/>
        </w:rPr>
        <w:t xml:space="preserve"> </w:t>
      </w:r>
      <w:r w:rsidR="008309AA">
        <w:rPr>
          <w:noProof/>
        </w:rPr>
        <w:t xml:space="preserve">M. A. thesis, Department of Anthropology, </w:t>
      </w:r>
      <w:r w:rsidR="00EF6E01">
        <w:rPr>
          <w:noProof/>
        </w:rPr>
        <w:t>Arizona State University, Tempe.</w:t>
      </w:r>
    </w:p>
    <w:p w14:paraId="5F82FE25" w14:textId="2896C356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.</w:t>
      </w:r>
      <w:r>
        <w:rPr>
          <w:noProof/>
        </w:rPr>
        <w:tab/>
        <w:t>Aikens CM</w:t>
      </w:r>
      <w:r w:rsidR="00EF6E01">
        <w:rPr>
          <w:noProof/>
        </w:rPr>
        <w:t xml:space="preserve"> (</w:t>
      </w:r>
      <w:r w:rsidR="00EF6E01" w:rsidRPr="004C17FB">
        <w:rPr>
          <w:noProof/>
        </w:rPr>
        <w:t>1965</w:t>
      </w:r>
      <w:r w:rsidR="00EF6E01">
        <w:rPr>
          <w:noProof/>
        </w:rPr>
        <w:t xml:space="preserve">) </w:t>
      </w:r>
      <w:r w:rsidR="004C17FB" w:rsidRPr="004C17FB">
        <w:rPr>
          <w:i/>
          <w:noProof/>
        </w:rPr>
        <w:t>Excavations in Southwest Utah</w:t>
      </w:r>
      <w:r w:rsidR="00C30F19">
        <w:rPr>
          <w:noProof/>
        </w:rPr>
        <w:t>. Anthropological Papers 76, Department of Anthropology,</w:t>
      </w:r>
      <w:r w:rsidR="004C17FB" w:rsidRPr="004C17FB">
        <w:rPr>
          <w:noProof/>
        </w:rPr>
        <w:t xml:space="preserve"> University of Utah</w:t>
      </w:r>
      <w:r w:rsidR="00EF6E01">
        <w:rPr>
          <w:noProof/>
        </w:rPr>
        <w:t>, Salt Lake City</w:t>
      </w:r>
      <w:r w:rsidR="004C17FB" w:rsidRPr="004C17FB">
        <w:rPr>
          <w:noProof/>
        </w:rPr>
        <w:t>.</w:t>
      </w:r>
    </w:p>
    <w:p w14:paraId="59A6CD6E" w14:textId="199A7222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>Hayden I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1930</w:t>
      </w:r>
      <w:r w:rsidR="005661A9">
        <w:rPr>
          <w:noProof/>
        </w:rPr>
        <w:t xml:space="preserve">) </w:t>
      </w:r>
      <w:r w:rsidR="004C17FB" w:rsidRPr="00C30F19">
        <w:rPr>
          <w:noProof/>
        </w:rPr>
        <w:t>Mesa House</w:t>
      </w:r>
      <w:r w:rsidR="00C30F19" w:rsidRPr="00C30F19">
        <w:rPr>
          <w:noProof/>
        </w:rPr>
        <w:t>.</w:t>
      </w:r>
      <w:r w:rsidR="00C30F19">
        <w:rPr>
          <w:noProof/>
        </w:rPr>
        <w:t xml:space="preserve">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rchaeological Investigations in Southern Nevada: Report of the First Season's Expedition, 1929</w:t>
      </w:r>
      <w:r w:rsidR="00C30F19">
        <w:rPr>
          <w:noProof/>
        </w:rPr>
        <w:t>, p</w:t>
      </w:r>
      <w:r w:rsidR="00C30F19" w:rsidRPr="004C17FB">
        <w:rPr>
          <w:noProof/>
        </w:rPr>
        <w:t>p. 56-59</w:t>
      </w:r>
      <w:r w:rsidR="00C30F19">
        <w:rPr>
          <w:noProof/>
        </w:rPr>
        <w:t xml:space="preserve">. </w:t>
      </w:r>
      <w:r w:rsidR="004C17FB" w:rsidRPr="004C17FB">
        <w:rPr>
          <w:noProof/>
        </w:rPr>
        <w:t>Southwest Museum, Los Angeles.</w:t>
      </w:r>
    </w:p>
    <w:p w14:paraId="38BAA8DE" w14:textId="209EB90A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3.</w:t>
      </w:r>
      <w:r>
        <w:rPr>
          <w:noProof/>
        </w:rPr>
        <w:tab/>
        <w:t>Coltrain JB,</w:t>
      </w:r>
      <w:r w:rsidR="004C17FB" w:rsidRPr="004C17FB">
        <w:rPr>
          <w:noProof/>
        </w:rPr>
        <w:t xml:space="preserve"> </w:t>
      </w:r>
      <w:r>
        <w:rPr>
          <w:noProof/>
        </w:rPr>
        <w:t>Janetski</w:t>
      </w:r>
      <w:r w:rsidR="005661A9">
        <w:rPr>
          <w:noProof/>
        </w:rPr>
        <w:t xml:space="preserve"> </w:t>
      </w:r>
      <w:r>
        <w:rPr>
          <w:noProof/>
        </w:rPr>
        <w:t xml:space="preserve">JC, </w:t>
      </w:r>
      <w:r w:rsidR="005661A9">
        <w:rPr>
          <w:noProof/>
        </w:rPr>
        <w:t>Carlyle</w:t>
      </w:r>
      <w:r>
        <w:rPr>
          <w:noProof/>
        </w:rPr>
        <w:t xml:space="preserve"> SW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2007</w:t>
      </w:r>
      <w:r w:rsidR="005661A9">
        <w:rPr>
          <w:noProof/>
        </w:rPr>
        <w:t>)</w:t>
      </w:r>
      <w:r w:rsidR="004C17FB" w:rsidRPr="004C17FB">
        <w:rPr>
          <w:noProof/>
        </w:rPr>
        <w:t xml:space="preserve"> </w:t>
      </w:r>
      <w:r w:rsidR="004C17FB" w:rsidRPr="007E4BF8">
        <w:rPr>
          <w:noProof/>
        </w:rPr>
        <w:t>The Stable- and Radio-Isotope Chemistry of Western Basketmaker Burials: Implications for Early Puebloan Diets and Origins</w:t>
      </w:r>
      <w:r w:rsidR="004C17FB" w:rsidRPr="004C17FB">
        <w:rPr>
          <w:i/>
          <w:noProof/>
        </w:rPr>
        <w:t>.</w:t>
      </w:r>
      <w:r w:rsidR="004C17FB" w:rsidRPr="004C17FB">
        <w:rPr>
          <w:noProof/>
        </w:rPr>
        <w:t xml:space="preserve"> </w:t>
      </w:r>
      <w:r w:rsidR="004C17FB" w:rsidRPr="005661A9">
        <w:rPr>
          <w:i/>
          <w:noProof/>
        </w:rPr>
        <w:t>Am Antiq</w:t>
      </w:r>
      <w:r w:rsidR="005661A9">
        <w:rPr>
          <w:noProof/>
        </w:rPr>
        <w:t xml:space="preserve"> </w:t>
      </w:r>
      <w:r w:rsidR="004C17FB" w:rsidRPr="005661A9">
        <w:rPr>
          <w:noProof/>
        </w:rPr>
        <w:t>72</w:t>
      </w:r>
      <w:r w:rsidR="004C17FB" w:rsidRPr="004C17FB">
        <w:rPr>
          <w:noProof/>
        </w:rPr>
        <w:t>(2):306-307.</w:t>
      </w:r>
    </w:p>
    <w:p w14:paraId="049F72F0" w14:textId="6A58B6A1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14.</w:t>
      </w:r>
      <w:r w:rsidRPr="004C17FB">
        <w:rPr>
          <w:noProof/>
        </w:rPr>
        <w:tab/>
        <w:t>L</w:t>
      </w:r>
      <w:r w:rsidR="003F705F">
        <w:rPr>
          <w:noProof/>
        </w:rPr>
        <w:t xml:space="preserve">ockett HC, </w:t>
      </w:r>
      <w:r w:rsidR="005661A9">
        <w:rPr>
          <w:noProof/>
        </w:rPr>
        <w:t>Hargrave</w:t>
      </w:r>
      <w:r w:rsidR="003F705F">
        <w:rPr>
          <w:noProof/>
        </w:rPr>
        <w:t xml:space="preserve"> LL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1953</w:t>
      </w:r>
      <w:r w:rsidR="005661A9">
        <w:rPr>
          <w:noProof/>
        </w:rPr>
        <w:t xml:space="preserve">) </w:t>
      </w:r>
      <w:r w:rsidRPr="005661A9">
        <w:rPr>
          <w:noProof/>
        </w:rPr>
        <w:t>Woodchuck Cave</w:t>
      </w:r>
      <w:r w:rsidR="007E4BF8">
        <w:rPr>
          <w:noProof/>
        </w:rPr>
        <w:t>. 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Woodchuck Cave: A Basketmaker II Site in Tsegi Canyon, Arizona</w:t>
      </w:r>
      <w:r w:rsidRPr="004C17FB">
        <w:rPr>
          <w:noProof/>
        </w:rPr>
        <w:t xml:space="preserve">, Colton </w:t>
      </w:r>
      <w:r w:rsidR="003F705F">
        <w:rPr>
          <w:noProof/>
        </w:rPr>
        <w:t>HS,</w:t>
      </w:r>
      <w:r w:rsidR="003F705F" w:rsidRPr="004C17FB">
        <w:rPr>
          <w:noProof/>
        </w:rPr>
        <w:t xml:space="preserve"> </w:t>
      </w:r>
      <w:r w:rsidR="003F705F">
        <w:rPr>
          <w:noProof/>
        </w:rPr>
        <w:t>Euler RC</w:t>
      </w:r>
      <w:r w:rsidR="003F705F" w:rsidRPr="004C17FB">
        <w:rPr>
          <w:noProof/>
        </w:rPr>
        <w:t xml:space="preserve"> </w:t>
      </w:r>
      <w:r w:rsidR="003F705F">
        <w:rPr>
          <w:noProof/>
        </w:rPr>
        <w:t>eds.</w:t>
      </w:r>
      <w:r w:rsidRPr="004C17FB">
        <w:rPr>
          <w:noProof/>
        </w:rPr>
        <w:t xml:space="preserve"> Northern Arizona Society of Science and Art, Inc., Flagstaff, Arizona.</w:t>
      </w:r>
    </w:p>
    <w:p w14:paraId="7D686FE2" w14:textId="3026AEA1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5.</w:t>
      </w:r>
      <w:r>
        <w:rPr>
          <w:noProof/>
        </w:rPr>
        <w:tab/>
        <w:t>Lipe WD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2011</w:t>
      </w:r>
      <w:r w:rsidR="005661A9">
        <w:rPr>
          <w:noProof/>
        </w:rPr>
        <w:t>)</w:t>
      </w:r>
      <w:r w:rsidR="004C17FB" w:rsidRPr="004C17FB">
        <w:rPr>
          <w:noProof/>
        </w:rPr>
        <w:t xml:space="preserve"> </w:t>
      </w:r>
      <w:r w:rsidR="004C17FB" w:rsidRPr="005661A9">
        <w:rPr>
          <w:noProof/>
        </w:rPr>
        <w:t>Woodchuck Cave, Temporal Placement.</w:t>
      </w:r>
      <w:r w:rsidR="007E4BF8">
        <w:rPr>
          <w:noProof/>
        </w:rPr>
        <w:t xml:space="preserve"> Notes on file, Department of Anthropology, Washington State University, Pullman.</w:t>
      </w:r>
    </w:p>
    <w:p w14:paraId="680C7976" w14:textId="455D1B9E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>Bennett KA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1968</w:t>
      </w:r>
      <w:r w:rsidR="005661A9">
        <w:rPr>
          <w:noProof/>
        </w:rPr>
        <w:t xml:space="preserve">) </w:t>
      </w:r>
      <w:r w:rsidR="004C17FB" w:rsidRPr="005661A9">
        <w:rPr>
          <w:noProof/>
        </w:rPr>
        <w:t>Appendix III: Human Skeletal Remains from NA 7523</w:t>
      </w:r>
      <w:r w:rsidR="007E4BF8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Survey and Excavations North and East of Navajo Mountain, Utah, 1959-1962</w:t>
      </w:r>
      <w:r w:rsidR="004C17FB" w:rsidRPr="004C17FB">
        <w:rPr>
          <w:noProof/>
        </w:rPr>
        <w:t xml:space="preserve">, </w:t>
      </w:r>
      <w:r>
        <w:rPr>
          <w:noProof/>
        </w:rPr>
        <w:t>Lindsay A</w:t>
      </w:r>
      <w:r w:rsidRPr="004C17FB">
        <w:rPr>
          <w:noProof/>
        </w:rPr>
        <w:t>J</w:t>
      </w:r>
      <w:r>
        <w:rPr>
          <w:noProof/>
        </w:rPr>
        <w:t xml:space="preserve"> et al., eds</w:t>
      </w:r>
      <w:r w:rsidR="007E4BF8">
        <w:rPr>
          <w:noProof/>
        </w:rPr>
        <w:t>, p</w:t>
      </w:r>
      <w:r w:rsidR="007E4BF8" w:rsidRPr="004C17FB">
        <w:rPr>
          <w:noProof/>
        </w:rPr>
        <w:t>p. 383</w:t>
      </w:r>
      <w:r w:rsidR="007E4BF8">
        <w:rPr>
          <w:noProof/>
        </w:rPr>
        <w:t>-</w:t>
      </w:r>
      <w:r w:rsidR="007E4BF8" w:rsidRPr="004C17FB">
        <w:rPr>
          <w:noProof/>
        </w:rPr>
        <w:t>386</w:t>
      </w:r>
      <w:r w:rsidR="007E4BF8">
        <w:rPr>
          <w:noProof/>
        </w:rPr>
        <w:t xml:space="preserve">. </w:t>
      </w:r>
      <w:r w:rsidR="004C17FB" w:rsidRPr="004C17FB">
        <w:rPr>
          <w:noProof/>
        </w:rPr>
        <w:t>Museum of Northern Arizona Bulletin No. 45, Northern Arizona Society of Science and Art, Inc., Flagstaff.</w:t>
      </w:r>
    </w:p>
    <w:p w14:paraId="3CEA3708" w14:textId="0A5A3E2E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>Lindsay AJ</w:t>
      </w:r>
      <w:r w:rsidR="005661A9">
        <w:rPr>
          <w:noProof/>
        </w:rPr>
        <w:t>, et al. (</w:t>
      </w:r>
      <w:r w:rsidR="005661A9" w:rsidRPr="004C17FB">
        <w:rPr>
          <w:noProof/>
        </w:rPr>
        <w:t>1968</w:t>
      </w:r>
      <w:r w:rsidR="005661A9">
        <w:rPr>
          <w:noProof/>
        </w:rPr>
        <w:t xml:space="preserve">) </w:t>
      </w:r>
      <w:r w:rsidR="004C17FB" w:rsidRPr="004C17FB">
        <w:rPr>
          <w:i/>
          <w:noProof/>
        </w:rPr>
        <w:t>Survey and Excavations North and East of Navajo Mountain, Utah, 1959-1962</w:t>
      </w:r>
      <w:r w:rsidR="005661A9">
        <w:rPr>
          <w:noProof/>
        </w:rPr>
        <w:t>. Bulletin No. 45 and Glen Canyon Series</w:t>
      </w:r>
      <w:r w:rsidR="004C17FB" w:rsidRPr="004C17FB">
        <w:rPr>
          <w:noProof/>
        </w:rPr>
        <w:t xml:space="preserve"> No. 8. Northern Arizona Society of Science and Art, Inc., Flagstaff, Arizona.</w:t>
      </w:r>
    </w:p>
    <w:p w14:paraId="6B06DDEF" w14:textId="1345FA43" w:rsidR="004C17FB" w:rsidRPr="004C17FB" w:rsidRDefault="003F705F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>Martin DL</w:t>
      </w:r>
      <w:r w:rsidR="004C17FB" w:rsidRPr="004C17FB">
        <w:rPr>
          <w:noProof/>
        </w:rPr>
        <w:t xml:space="preserve"> </w:t>
      </w:r>
      <w:r w:rsidR="005661A9">
        <w:rPr>
          <w:noProof/>
        </w:rPr>
        <w:t>(</w:t>
      </w:r>
      <w:r w:rsidR="005661A9" w:rsidRPr="004C17FB">
        <w:rPr>
          <w:noProof/>
        </w:rPr>
        <w:t>1991</w:t>
      </w:r>
      <w:r w:rsidR="005661A9">
        <w:rPr>
          <w:noProof/>
        </w:rPr>
        <w:t xml:space="preserve">) </w:t>
      </w:r>
      <w:r w:rsidR="004C17FB" w:rsidRPr="004C17FB">
        <w:rPr>
          <w:i/>
          <w:noProof/>
        </w:rPr>
        <w:t>Black Mesa Anasazi Health: Reconstructing Life from Patterns of Death and Disease</w:t>
      </w:r>
      <w:r w:rsidR="005661A9">
        <w:rPr>
          <w:noProof/>
        </w:rPr>
        <w:t>.</w:t>
      </w:r>
      <w:r w:rsidR="004C17FB" w:rsidRPr="004C17FB">
        <w:rPr>
          <w:noProof/>
        </w:rPr>
        <w:t xml:space="preserve"> </w:t>
      </w:r>
      <w:r w:rsidR="00A65988">
        <w:rPr>
          <w:noProof/>
        </w:rPr>
        <w:t xml:space="preserve">Occasional Paper 14, </w:t>
      </w:r>
      <w:r w:rsidR="005661A9" w:rsidRPr="005661A9">
        <w:rPr>
          <w:noProof/>
        </w:rPr>
        <w:t>Center</w:t>
      </w:r>
      <w:r w:rsidR="004C17FB" w:rsidRPr="005661A9">
        <w:rPr>
          <w:noProof/>
        </w:rPr>
        <w:t xml:space="preserve"> for Archaeological Investigations</w:t>
      </w:r>
      <w:r w:rsidR="004C17FB" w:rsidRPr="004C17FB">
        <w:rPr>
          <w:noProof/>
        </w:rPr>
        <w:t>, Southern Illinois University</w:t>
      </w:r>
      <w:r w:rsidR="005661A9">
        <w:rPr>
          <w:noProof/>
        </w:rPr>
        <w:t xml:space="preserve">, </w:t>
      </w:r>
      <w:r w:rsidR="004C17FB" w:rsidRPr="004C17FB">
        <w:rPr>
          <w:noProof/>
        </w:rPr>
        <w:t>Carbondale.</w:t>
      </w:r>
    </w:p>
    <w:p w14:paraId="3700546E" w14:textId="24C8E105" w:rsidR="004C17FB" w:rsidRPr="004C17FB" w:rsidRDefault="00A65988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9.</w:t>
      </w:r>
      <w:r>
        <w:rPr>
          <w:noProof/>
        </w:rPr>
        <w:tab/>
        <w:t xml:space="preserve">Hobler PM </w:t>
      </w:r>
      <w:r w:rsidR="005661A9">
        <w:rPr>
          <w:noProof/>
        </w:rPr>
        <w:t>(</w:t>
      </w:r>
      <w:r w:rsidR="005661A9" w:rsidRPr="004C17FB">
        <w:rPr>
          <w:noProof/>
        </w:rPr>
        <w:t>1974</w:t>
      </w:r>
      <w:r w:rsidR="005661A9">
        <w:rPr>
          <w:noProof/>
        </w:rPr>
        <w:t xml:space="preserve">) </w:t>
      </w:r>
      <w:r w:rsidR="004C17FB" w:rsidRPr="005661A9">
        <w:rPr>
          <w:noProof/>
        </w:rPr>
        <w:t>The Late Survival of Pithouse Architecture in the Kayenta Anasazi Area</w:t>
      </w:r>
      <w:r w:rsidR="004C17FB" w:rsidRPr="004C17FB">
        <w:rPr>
          <w:i/>
          <w:noProof/>
        </w:rPr>
        <w:t>.</w:t>
      </w:r>
      <w:r w:rsidR="005661A9">
        <w:rPr>
          <w:noProof/>
        </w:rPr>
        <w:t xml:space="preserve"> </w:t>
      </w:r>
      <w:r w:rsidR="005661A9" w:rsidRPr="005661A9">
        <w:rPr>
          <w:i/>
          <w:noProof/>
        </w:rPr>
        <w:t>Southwestern Lore</w:t>
      </w:r>
      <w:r w:rsidR="004C17FB" w:rsidRPr="004C17FB">
        <w:rPr>
          <w:noProof/>
        </w:rPr>
        <w:t xml:space="preserve"> </w:t>
      </w:r>
      <w:r w:rsidR="004C17FB" w:rsidRPr="005661A9">
        <w:rPr>
          <w:noProof/>
        </w:rPr>
        <w:t>40</w:t>
      </w:r>
      <w:r w:rsidR="005661A9">
        <w:rPr>
          <w:noProof/>
        </w:rPr>
        <w:t>(2):</w:t>
      </w:r>
      <w:r w:rsidR="004C17FB" w:rsidRPr="004C17FB">
        <w:rPr>
          <w:noProof/>
        </w:rPr>
        <w:t xml:space="preserve"> 14-15.</w:t>
      </w:r>
    </w:p>
    <w:p w14:paraId="4A389005" w14:textId="053F4133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20.</w:t>
      </w:r>
      <w:r w:rsidRPr="004C17FB">
        <w:rPr>
          <w:noProof/>
        </w:rPr>
        <w:tab/>
        <w:t>Be</w:t>
      </w:r>
      <w:r w:rsidR="00A65988">
        <w:rPr>
          <w:noProof/>
        </w:rPr>
        <w:t>rry DR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1983</w:t>
      </w:r>
      <w:r w:rsidR="005661A9">
        <w:rPr>
          <w:noProof/>
        </w:rPr>
        <w:t xml:space="preserve">) </w:t>
      </w:r>
      <w:r w:rsidRPr="005661A9">
        <w:rPr>
          <w:noProof/>
        </w:rPr>
        <w:t>Appendix I: Skeletal Remains from RB 568</w:t>
      </w:r>
      <w:r w:rsidRPr="004C17FB">
        <w:rPr>
          <w:noProof/>
        </w:rPr>
        <w:t xml:space="preserve">, in </w:t>
      </w:r>
      <w:r w:rsidRPr="004C17FB">
        <w:rPr>
          <w:i/>
          <w:noProof/>
        </w:rPr>
        <w:t>Honoring the Dead: Anasazi Ceramics from the Rainbow Bridge-Monument Valley Expedition</w:t>
      </w:r>
      <w:r w:rsidRPr="004C17FB">
        <w:rPr>
          <w:noProof/>
        </w:rPr>
        <w:t xml:space="preserve">, </w:t>
      </w:r>
      <w:r w:rsidR="00A65988">
        <w:rPr>
          <w:noProof/>
        </w:rPr>
        <w:t>Crotty HK</w:t>
      </w:r>
      <w:r w:rsidR="00A65988" w:rsidRPr="004C17FB">
        <w:rPr>
          <w:noProof/>
        </w:rPr>
        <w:t xml:space="preserve"> </w:t>
      </w:r>
      <w:r w:rsidR="00A65988">
        <w:rPr>
          <w:noProof/>
        </w:rPr>
        <w:t>e</w:t>
      </w:r>
      <w:r w:rsidRPr="004C17FB">
        <w:rPr>
          <w:noProof/>
        </w:rPr>
        <w:t xml:space="preserve">d., </w:t>
      </w:r>
      <w:r w:rsidR="00720AAB">
        <w:rPr>
          <w:noProof/>
        </w:rPr>
        <w:t>p</w:t>
      </w:r>
      <w:r w:rsidR="00720AAB" w:rsidRPr="004C17FB">
        <w:rPr>
          <w:noProof/>
        </w:rPr>
        <w:t>p. 68-69</w:t>
      </w:r>
      <w:r w:rsidR="00720AAB">
        <w:rPr>
          <w:noProof/>
        </w:rPr>
        <w:t xml:space="preserve">. </w:t>
      </w:r>
      <w:r w:rsidRPr="004C17FB">
        <w:rPr>
          <w:noProof/>
        </w:rPr>
        <w:t>Museum of Cultural History, UCLA.</w:t>
      </w:r>
    </w:p>
    <w:p w14:paraId="6E3D6FEA" w14:textId="4A0AC59A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1.</w:t>
      </w:r>
      <w:r>
        <w:rPr>
          <w:noProof/>
        </w:rPr>
        <w:tab/>
        <w:t>Stein MA</w:t>
      </w:r>
      <w:r w:rsidR="005661A9">
        <w:rPr>
          <w:noProof/>
        </w:rPr>
        <w:t xml:space="preserve"> (</w:t>
      </w:r>
      <w:r w:rsidR="005661A9" w:rsidRPr="004C17FB">
        <w:rPr>
          <w:noProof/>
        </w:rPr>
        <w:t>1984</w:t>
      </w:r>
      <w:r w:rsidR="005661A9">
        <w:rPr>
          <w:noProof/>
        </w:rPr>
        <w:t>)</w:t>
      </w:r>
      <w:r w:rsidR="005661A9" w:rsidRPr="005B5BFC">
        <w:rPr>
          <w:noProof/>
        </w:rPr>
        <w:t xml:space="preserve"> </w:t>
      </w:r>
      <w:r w:rsidR="004C17FB" w:rsidRPr="005B5BFC">
        <w:rPr>
          <w:noProof/>
        </w:rPr>
        <w:t xml:space="preserve">Pottery Pueblo: a Tsegi </w:t>
      </w:r>
      <w:r w:rsidR="005661A9" w:rsidRPr="005B5BFC">
        <w:rPr>
          <w:noProof/>
        </w:rPr>
        <w:t>Phase V</w:t>
      </w:r>
      <w:r w:rsidR="004C17FB" w:rsidRPr="005B5BFC">
        <w:rPr>
          <w:noProof/>
        </w:rPr>
        <w:t>illage on Paiute Mesa, Utah</w:t>
      </w:r>
      <w:r w:rsidR="005B5BFC" w:rsidRPr="005B5BFC">
        <w:rPr>
          <w:noProof/>
        </w:rPr>
        <w:t>.</w:t>
      </w:r>
      <w:r w:rsidR="005B5BFC">
        <w:rPr>
          <w:noProof/>
        </w:rPr>
        <w:t xml:space="preserve"> Ph.D. Dissertation, </w:t>
      </w:r>
      <w:r w:rsidR="004C17FB" w:rsidRPr="004C17FB">
        <w:rPr>
          <w:noProof/>
        </w:rPr>
        <w:t>Dedman College</w:t>
      </w:r>
      <w:r w:rsidR="005661A9">
        <w:rPr>
          <w:noProof/>
        </w:rPr>
        <w:t>,</w:t>
      </w:r>
      <w:r w:rsidR="005B5BFC">
        <w:rPr>
          <w:noProof/>
        </w:rPr>
        <w:t xml:space="preserve"> Southern Methodist University, Dallas.</w:t>
      </w:r>
    </w:p>
    <w:p w14:paraId="7CC8AA11" w14:textId="57E08D9F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2.</w:t>
      </w:r>
      <w:r>
        <w:rPr>
          <w:noProof/>
        </w:rPr>
        <w:tab/>
        <w:t>Ryan DJ</w:t>
      </w:r>
      <w:r w:rsidR="0030704E">
        <w:rPr>
          <w:noProof/>
        </w:rPr>
        <w:t xml:space="preserve"> (</w:t>
      </w:r>
      <w:r w:rsidR="0030704E" w:rsidRPr="004C17FB">
        <w:rPr>
          <w:noProof/>
        </w:rPr>
        <w:t>1977</w:t>
      </w:r>
      <w:r w:rsidR="0030704E">
        <w:rPr>
          <w:noProof/>
        </w:rPr>
        <w:t xml:space="preserve">) </w:t>
      </w:r>
      <w:r w:rsidR="004C17FB" w:rsidRPr="005B5BFC">
        <w:rPr>
          <w:noProof/>
        </w:rPr>
        <w:t>The Pale</w:t>
      </w:r>
      <w:r w:rsidR="007F05B5" w:rsidRPr="005B5BFC">
        <w:rPr>
          <w:noProof/>
        </w:rPr>
        <w:t>o</w:t>
      </w:r>
      <w:r w:rsidR="004C17FB" w:rsidRPr="005B5BFC">
        <w:rPr>
          <w:noProof/>
        </w:rPr>
        <w:t>pathology and Paleoepidemiology of the Kayenta Anasazi Indians in Northeastern Arizona.</w:t>
      </w:r>
      <w:r w:rsidR="007F05B5">
        <w:rPr>
          <w:noProof/>
        </w:rPr>
        <w:t xml:space="preserve"> Ph.D. Dissertation, Department of Anthropology, </w:t>
      </w:r>
      <w:r w:rsidR="0030704E">
        <w:rPr>
          <w:noProof/>
        </w:rPr>
        <w:t>Arizona State University, Tempe.</w:t>
      </w:r>
    </w:p>
    <w:p w14:paraId="35AF58EE" w14:textId="33102421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3.</w:t>
      </w:r>
      <w:r>
        <w:rPr>
          <w:noProof/>
        </w:rPr>
        <w:tab/>
        <w:t>Adams EC</w:t>
      </w:r>
      <w:r w:rsidR="0030704E">
        <w:rPr>
          <w:noProof/>
        </w:rPr>
        <w:t xml:space="preserve"> (</w:t>
      </w:r>
      <w:r w:rsidR="0030704E" w:rsidRPr="004C17FB">
        <w:rPr>
          <w:noProof/>
        </w:rPr>
        <w:t>2011</w:t>
      </w:r>
      <w:r w:rsidR="0030704E">
        <w:rPr>
          <w:noProof/>
        </w:rPr>
        <w:t xml:space="preserve">) </w:t>
      </w:r>
      <w:r w:rsidR="004C17FB" w:rsidRPr="0030704E">
        <w:rPr>
          <w:noProof/>
        </w:rPr>
        <w:t>Dating Old Walpi Site.</w:t>
      </w:r>
      <w:r w:rsidR="005B5BFC">
        <w:rPr>
          <w:noProof/>
        </w:rPr>
        <w:t xml:space="preserve"> Notes on file, Department of Anthropology, Washington State University, Pullman. </w:t>
      </w:r>
    </w:p>
    <w:p w14:paraId="10E71DBA" w14:textId="0527D7F6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24.</w:t>
      </w:r>
      <w:r w:rsidRPr="004C17FB">
        <w:rPr>
          <w:noProof/>
        </w:rPr>
        <w:tab/>
      </w:r>
      <w:r w:rsidR="00720AAB">
        <w:rPr>
          <w:rFonts w:ascii="Times New Roman" w:hAnsi="Times New Roman" w:cs="Times New Roman"/>
          <w:noProof/>
        </w:rPr>
        <w:t>Akins NJ</w:t>
      </w:r>
      <w:r w:rsidR="00F37674" w:rsidRPr="00F37674">
        <w:rPr>
          <w:rFonts w:ascii="Times New Roman" w:hAnsi="Times New Roman" w:cs="Times New Roman"/>
          <w:noProof/>
        </w:rPr>
        <w:t xml:space="preserve"> </w:t>
      </w:r>
      <w:r w:rsidR="0030704E">
        <w:rPr>
          <w:rFonts w:ascii="Times New Roman" w:hAnsi="Times New Roman" w:cs="Times New Roman"/>
          <w:noProof/>
        </w:rPr>
        <w:t>(</w:t>
      </w:r>
      <w:r w:rsidR="0030704E" w:rsidRPr="00F37674">
        <w:rPr>
          <w:rFonts w:ascii="Times New Roman" w:hAnsi="Times New Roman" w:cs="Times New Roman"/>
        </w:rPr>
        <w:t>2010</w:t>
      </w:r>
      <w:r w:rsidR="0030704E">
        <w:rPr>
          <w:rFonts w:ascii="Times New Roman" w:hAnsi="Times New Roman" w:cs="Times New Roman"/>
        </w:rPr>
        <w:t xml:space="preserve">) </w:t>
      </w:r>
      <w:r w:rsidR="00E84437">
        <w:rPr>
          <w:rFonts w:ascii="Times New Roman" w:hAnsi="Times New Roman" w:cs="Times New Roman"/>
        </w:rPr>
        <w:t xml:space="preserve">Human Skeletal Remains, In </w:t>
      </w:r>
      <w:r w:rsidR="00F37674" w:rsidRPr="0030704E">
        <w:rPr>
          <w:rFonts w:ascii="Times New Roman" w:hAnsi="Times New Roman" w:cs="Times New Roman"/>
          <w:i/>
        </w:rPr>
        <w:t>Excavations along NM 22: Agricultural Adaptation from A.D. 500 to 1900 in the Northern Santo Domingo Basin, Sandoval County, New Mexico</w:t>
      </w:r>
      <w:r w:rsidR="00E84437">
        <w:rPr>
          <w:rFonts w:ascii="Times New Roman" w:hAnsi="Times New Roman" w:cs="Times New Roman"/>
        </w:rPr>
        <w:t xml:space="preserve">, </w:t>
      </w:r>
      <w:r w:rsidR="00720AAB">
        <w:rPr>
          <w:rFonts w:ascii="Times New Roman" w:hAnsi="Times New Roman" w:cs="Times New Roman"/>
        </w:rPr>
        <w:t>Post SS,</w:t>
      </w:r>
      <w:r w:rsidR="00E84437">
        <w:rPr>
          <w:rFonts w:ascii="Times New Roman" w:hAnsi="Times New Roman" w:cs="Times New Roman"/>
        </w:rPr>
        <w:t xml:space="preserve"> Comp</w:t>
      </w:r>
      <w:proofErr w:type="gramStart"/>
      <w:r w:rsidR="00E84437">
        <w:rPr>
          <w:rFonts w:ascii="Times New Roman" w:hAnsi="Times New Roman" w:cs="Times New Roman"/>
        </w:rPr>
        <w:t>.,</w:t>
      </w:r>
      <w:proofErr w:type="gramEnd"/>
      <w:r w:rsidR="00E84437">
        <w:rPr>
          <w:rFonts w:ascii="Times New Roman" w:hAnsi="Times New Roman" w:cs="Times New Roman"/>
        </w:rPr>
        <w:t xml:space="preserve"> </w:t>
      </w:r>
      <w:r w:rsidR="00F37674" w:rsidRPr="00F37674">
        <w:rPr>
          <w:rFonts w:ascii="Times New Roman" w:hAnsi="Times New Roman" w:cs="Times New Roman"/>
        </w:rPr>
        <w:t>Office of Archaeologica</w:t>
      </w:r>
      <w:r w:rsidR="0030704E">
        <w:rPr>
          <w:rFonts w:ascii="Times New Roman" w:hAnsi="Times New Roman" w:cs="Times New Roman"/>
        </w:rPr>
        <w:t>l Studies, Museum of New Mexico,</w:t>
      </w:r>
      <w:r w:rsidR="00F37674" w:rsidRPr="00F37674">
        <w:rPr>
          <w:rFonts w:ascii="Times New Roman" w:hAnsi="Times New Roman" w:cs="Times New Roman"/>
        </w:rPr>
        <w:t xml:space="preserve"> Santa Fe, New Mexico</w:t>
      </w:r>
      <w:r w:rsidRPr="00F37674">
        <w:rPr>
          <w:rFonts w:ascii="Times New Roman" w:hAnsi="Times New Roman" w:cs="Times New Roman"/>
          <w:noProof/>
        </w:rPr>
        <w:t>.</w:t>
      </w:r>
    </w:p>
    <w:p w14:paraId="0B371F19" w14:textId="6BC56460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5.</w:t>
      </w:r>
      <w:r>
        <w:rPr>
          <w:noProof/>
        </w:rPr>
        <w:tab/>
        <w:t>Akins NJ,</w:t>
      </w:r>
      <w:r w:rsidR="00F37674">
        <w:rPr>
          <w:noProof/>
        </w:rPr>
        <w:t xml:space="preserve"> </w:t>
      </w:r>
      <w:r>
        <w:rPr>
          <w:noProof/>
        </w:rPr>
        <w:t>Stodder AL</w:t>
      </w:r>
      <w:r w:rsidR="00E84437">
        <w:rPr>
          <w:noProof/>
        </w:rPr>
        <w:t xml:space="preserve"> (2013) </w:t>
      </w:r>
      <w:r w:rsidR="004C17FB" w:rsidRPr="005B5BFC">
        <w:rPr>
          <w:noProof/>
        </w:rPr>
        <w:t>Mortuary Data of the Galisteo Basin</w:t>
      </w:r>
      <w:r w:rsidR="00F37674" w:rsidRPr="005B5BFC">
        <w:rPr>
          <w:noProof/>
        </w:rPr>
        <w:t>, Draft Report.</w:t>
      </w:r>
      <w:r w:rsidR="005B5BFC" w:rsidRPr="005B5BFC">
        <w:rPr>
          <w:noProof/>
        </w:rPr>
        <w:t xml:space="preserve"> </w:t>
      </w:r>
      <w:r w:rsidR="005B5BFC">
        <w:rPr>
          <w:noProof/>
        </w:rPr>
        <w:t>Notes on file, Department of Anthropology, Washington State University, Pullman.</w:t>
      </w:r>
    </w:p>
    <w:p w14:paraId="040F2B28" w14:textId="1485F018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6.</w:t>
      </w:r>
      <w:r>
        <w:rPr>
          <w:noProof/>
        </w:rPr>
        <w:tab/>
        <w:t>Mobley CM</w:t>
      </w:r>
      <w:r w:rsidR="00E84437">
        <w:rPr>
          <w:noProof/>
        </w:rPr>
        <w:t xml:space="preserve"> (</w:t>
      </w:r>
      <w:r w:rsidR="00E84437" w:rsidRPr="004C17FB">
        <w:rPr>
          <w:noProof/>
        </w:rPr>
        <w:t>1980</w:t>
      </w:r>
      <w:r w:rsidR="00E84437">
        <w:rPr>
          <w:noProof/>
        </w:rPr>
        <w:t>)</w:t>
      </w:r>
      <w:r w:rsidR="00E84437" w:rsidRPr="00E84437">
        <w:rPr>
          <w:noProof/>
        </w:rPr>
        <w:t xml:space="preserve"> </w:t>
      </w:r>
      <w:r w:rsidR="004C17FB" w:rsidRPr="00E84437">
        <w:rPr>
          <w:noProof/>
        </w:rPr>
        <w:t>Demographic Structure of Pecos Indians: A Model Based on Life Tables</w:t>
      </w:r>
      <w:r w:rsidR="004C17FB" w:rsidRPr="004C17FB">
        <w:rPr>
          <w:i/>
          <w:noProof/>
        </w:rPr>
        <w:t>.</w:t>
      </w:r>
      <w:r w:rsidR="00E84437">
        <w:rPr>
          <w:noProof/>
        </w:rPr>
        <w:t xml:space="preserve"> </w:t>
      </w:r>
      <w:r w:rsidR="00E84437" w:rsidRPr="00E84437">
        <w:rPr>
          <w:i/>
          <w:noProof/>
        </w:rPr>
        <w:t>Am Antiq</w:t>
      </w:r>
      <w:r w:rsidR="004C17FB" w:rsidRPr="004C17FB">
        <w:rPr>
          <w:noProof/>
        </w:rPr>
        <w:t xml:space="preserve"> </w:t>
      </w:r>
      <w:r w:rsidR="004C17FB" w:rsidRPr="00E84437">
        <w:rPr>
          <w:noProof/>
        </w:rPr>
        <w:t>45</w:t>
      </w:r>
      <w:r w:rsidR="00E84437">
        <w:rPr>
          <w:noProof/>
        </w:rPr>
        <w:t>:</w:t>
      </w:r>
      <w:r w:rsidR="004C17FB" w:rsidRPr="004C17FB">
        <w:rPr>
          <w:noProof/>
        </w:rPr>
        <w:t>518-530.</w:t>
      </w:r>
    </w:p>
    <w:p w14:paraId="1ACA70DD" w14:textId="2A23CBB4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7.</w:t>
      </w:r>
      <w:r>
        <w:rPr>
          <w:noProof/>
        </w:rPr>
        <w:tab/>
        <w:t>Morgan ME</w:t>
      </w:r>
      <w:r w:rsidR="00E84437">
        <w:rPr>
          <w:noProof/>
        </w:rPr>
        <w:t xml:space="preserve"> (</w:t>
      </w:r>
      <w:r w:rsidR="00E84437" w:rsidRPr="004C17FB">
        <w:rPr>
          <w:noProof/>
        </w:rPr>
        <w:t>2010</w:t>
      </w:r>
      <w:r w:rsidR="00E84437">
        <w:rPr>
          <w:noProof/>
        </w:rPr>
        <w:t xml:space="preserve">) </w:t>
      </w:r>
      <w:r w:rsidR="004C17FB" w:rsidRPr="00E84437">
        <w:rPr>
          <w:noProof/>
        </w:rPr>
        <w:t>A Reassessment of the Human Remains from the Upper Pecos Valley: Formerly Curated at the Peabody Museum of Archaeology and</w:t>
      </w:r>
      <w:r w:rsidR="00A90BDF">
        <w:rPr>
          <w:noProof/>
        </w:rPr>
        <w:t xml:space="preserve"> Ethnology, Harvard University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Pecos Pueblo Revisited: The Biological and Social Context</w:t>
      </w:r>
      <w:r w:rsidR="004C17FB" w:rsidRPr="004C17FB">
        <w:rPr>
          <w:noProof/>
        </w:rPr>
        <w:t xml:space="preserve">, </w:t>
      </w:r>
      <w:r>
        <w:rPr>
          <w:noProof/>
        </w:rPr>
        <w:t>Morgan</w:t>
      </w:r>
      <w:r w:rsidR="004C17FB" w:rsidRPr="004C17FB">
        <w:rPr>
          <w:noProof/>
        </w:rPr>
        <w:t xml:space="preserve"> </w:t>
      </w:r>
      <w:r>
        <w:rPr>
          <w:noProof/>
        </w:rPr>
        <w:t xml:space="preserve">ME, </w:t>
      </w:r>
      <w:r w:rsidR="005B5BFC">
        <w:rPr>
          <w:noProof/>
        </w:rPr>
        <w:t xml:space="preserve">Beck </w:t>
      </w:r>
      <w:r>
        <w:rPr>
          <w:noProof/>
        </w:rPr>
        <w:t xml:space="preserve">LA, </w:t>
      </w:r>
      <w:r w:rsidR="005B5BFC">
        <w:rPr>
          <w:noProof/>
        </w:rPr>
        <w:t xml:space="preserve">et al., </w:t>
      </w:r>
      <w:r>
        <w:rPr>
          <w:noProof/>
        </w:rPr>
        <w:t>e</w:t>
      </w:r>
      <w:r w:rsidR="004C17FB" w:rsidRPr="004C17FB">
        <w:rPr>
          <w:noProof/>
        </w:rPr>
        <w:t>d</w:t>
      </w:r>
      <w:r w:rsidR="005B5BFC">
        <w:rPr>
          <w:noProof/>
        </w:rPr>
        <w:t xml:space="preserve">s. Papers of the Peabody Museum of Archaeology and Ethnology 85. </w:t>
      </w:r>
      <w:r w:rsidR="004C17FB" w:rsidRPr="004C17FB">
        <w:rPr>
          <w:noProof/>
        </w:rPr>
        <w:t>Harvard University, Cambridge.</w:t>
      </w:r>
    </w:p>
    <w:p w14:paraId="0E519DCD" w14:textId="610FABEC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8.</w:t>
      </w:r>
      <w:r>
        <w:rPr>
          <w:noProof/>
        </w:rPr>
        <w:tab/>
        <w:t>Heglar R</w:t>
      </w:r>
      <w:r w:rsidR="00445C1A">
        <w:rPr>
          <w:noProof/>
        </w:rPr>
        <w:t xml:space="preserve"> (</w:t>
      </w:r>
      <w:r w:rsidR="00445C1A" w:rsidRPr="004C17FB">
        <w:rPr>
          <w:noProof/>
        </w:rPr>
        <w:t>1968</w:t>
      </w:r>
      <w:r w:rsidR="00445C1A">
        <w:rPr>
          <w:noProof/>
        </w:rPr>
        <w:t xml:space="preserve">) </w:t>
      </w:r>
      <w:r w:rsidR="004C17FB" w:rsidRPr="005B5BFC">
        <w:rPr>
          <w:noProof/>
        </w:rPr>
        <w:t>Human Skeletal Remains</w:t>
      </w:r>
      <w:r w:rsidR="00445C1A" w:rsidRPr="005B5BFC">
        <w:rPr>
          <w:noProof/>
        </w:rPr>
        <w:t>.</w:t>
      </w:r>
      <w:r w:rsidR="00445C1A">
        <w:rPr>
          <w:noProof/>
        </w:rPr>
        <w:t xml:space="preserve">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Cochiti Dam Archaeological Salvage Project, Part 1: Report on the 1963 Season</w:t>
      </w:r>
      <w:r w:rsidR="004C17FB" w:rsidRPr="004C17FB">
        <w:rPr>
          <w:noProof/>
        </w:rPr>
        <w:t>, Lange</w:t>
      </w:r>
      <w:r>
        <w:rPr>
          <w:noProof/>
        </w:rPr>
        <w:t xml:space="preserve"> CH,</w:t>
      </w:r>
      <w:r w:rsidR="004C17FB" w:rsidRPr="004C17FB">
        <w:rPr>
          <w:noProof/>
        </w:rPr>
        <w:t xml:space="preserve"> </w:t>
      </w:r>
      <w:r>
        <w:rPr>
          <w:noProof/>
        </w:rPr>
        <w:t>e</w:t>
      </w:r>
      <w:r w:rsidR="004C17FB" w:rsidRPr="004C17FB">
        <w:rPr>
          <w:noProof/>
        </w:rPr>
        <w:t xml:space="preserve">d., </w:t>
      </w:r>
      <w:r w:rsidR="005B5BFC">
        <w:rPr>
          <w:noProof/>
        </w:rPr>
        <w:t>pp. 268-</w:t>
      </w:r>
      <w:r w:rsidR="005B5BFC" w:rsidRPr="004C17FB">
        <w:rPr>
          <w:noProof/>
        </w:rPr>
        <w:t>270.</w:t>
      </w:r>
      <w:r w:rsidR="005B5BFC">
        <w:rPr>
          <w:noProof/>
        </w:rPr>
        <w:t xml:space="preserve"> </w:t>
      </w:r>
      <w:r w:rsidR="004C17FB" w:rsidRPr="004C17FB">
        <w:rPr>
          <w:noProof/>
        </w:rPr>
        <w:t xml:space="preserve">Museum of New Mexico Research Records No. 6, Museum of New Mexico Press, </w:t>
      </w:r>
      <w:r w:rsidR="005B5BFC">
        <w:rPr>
          <w:noProof/>
        </w:rPr>
        <w:t>Santa Fe.</w:t>
      </w:r>
    </w:p>
    <w:p w14:paraId="0EA83683" w14:textId="5B460CE3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29.</w:t>
      </w:r>
      <w:r>
        <w:rPr>
          <w:noProof/>
        </w:rPr>
        <w:tab/>
        <w:t>Palkovich AM</w:t>
      </w:r>
      <w:r w:rsidR="00445C1A">
        <w:rPr>
          <w:noProof/>
        </w:rPr>
        <w:t xml:space="preserve"> (</w:t>
      </w:r>
      <w:r w:rsidR="00445C1A" w:rsidRPr="004C17FB">
        <w:rPr>
          <w:noProof/>
        </w:rPr>
        <w:t>1980</w:t>
      </w:r>
      <w:r w:rsidR="00445C1A">
        <w:rPr>
          <w:noProof/>
        </w:rPr>
        <w:t xml:space="preserve">) </w:t>
      </w:r>
      <w:r w:rsidR="004C17FB" w:rsidRPr="004C17FB">
        <w:rPr>
          <w:i/>
          <w:noProof/>
        </w:rPr>
        <w:t>Pueblo population and society: The Arroyo Hondo skeletal mortuary remains</w:t>
      </w:r>
      <w:r w:rsidR="004C17FB" w:rsidRPr="004C17FB">
        <w:rPr>
          <w:noProof/>
        </w:rPr>
        <w:t>. School of American Research Press, Santa Fe.</w:t>
      </w:r>
    </w:p>
    <w:p w14:paraId="401461EA" w14:textId="1AD1C5CF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0.</w:t>
      </w:r>
      <w:r>
        <w:rPr>
          <w:noProof/>
        </w:rPr>
        <w:tab/>
        <w:t>Williams HS.</w:t>
      </w:r>
      <w:r w:rsidR="00A90BDF">
        <w:rPr>
          <w:noProof/>
        </w:rPr>
        <w:t xml:space="preserve">(2005) </w:t>
      </w:r>
      <w:r w:rsidR="004C17FB" w:rsidRPr="00A90BDF">
        <w:rPr>
          <w:noProof/>
        </w:rPr>
        <w:t>A Re-Analysis of Tijeras Puebl</w:t>
      </w:r>
      <w:r w:rsidR="00A90BDF" w:rsidRPr="00A90BDF">
        <w:rPr>
          <w:noProof/>
        </w:rPr>
        <w:t xml:space="preserve">o: </w:t>
      </w:r>
      <w:r w:rsidR="004C17FB" w:rsidRPr="00A90BDF">
        <w:rPr>
          <w:noProof/>
        </w:rPr>
        <w:t>Another Look at Developmental Defects in the Prehispanic Southwest</w:t>
      </w:r>
      <w:r w:rsidR="00A90BDF" w:rsidRPr="00A90BDF">
        <w:rPr>
          <w:noProof/>
        </w:rPr>
        <w:t xml:space="preserve">. </w:t>
      </w:r>
      <w:r w:rsidR="00A90BDF">
        <w:rPr>
          <w:noProof/>
        </w:rPr>
        <w:t xml:space="preserve">M.A. Thesis, Department of </w:t>
      </w:r>
      <w:r w:rsidR="004C17FB" w:rsidRPr="00A90BDF">
        <w:rPr>
          <w:noProof/>
        </w:rPr>
        <w:t>Anthropology</w:t>
      </w:r>
      <w:r w:rsidR="00445C1A">
        <w:rPr>
          <w:noProof/>
        </w:rPr>
        <w:t>, University of Colora</w:t>
      </w:r>
      <w:r w:rsidR="004C17FB" w:rsidRPr="004C17FB">
        <w:rPr>
          <w:noProof/>
        </w:rPr>
        <w:t>do</w:t>
      </w:r>
      <w:r w:rsidR="00445C1A">
        <w:rPr>
          <w:noProof/>
        </w:rPr>
        <w:t>, Boulder</w:t>
      </w:r>
      <w:r w:rsidR="004C17FB" w:rsidRPr="004C17FB">
        <w:rPr>
          <w:noProof/>
        </w:rPr>
        <w:t>.</w:t>
      </w:r>
    </w:p>
    <w:p w14:paraId="01FA54A3" w14:textId="6F51BF9D" w:rsidR="004C17FB" w:rsidRPr="004C17FB" w:rsidRDefault="00294A73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1.</w:t>
      </w:r>
      <w:r>
        <w:rPr>
          <w:noProof/>
        </w:rPr>
        <w:tab/>
        <w:t>Tyson</w:t>
      </w:r>
      <w:r w:rsidR="003C3029">
        <w:rPr>
          <w:noProof/>
        </w:rPr>
        <w:t xml:space="preserve"> [Collins]</w:t>
      </w:r>
      <w:r w:rsidR="00720AAB">
        <w:rPr>
          <w:noProof/>
        </w:rPr>
        <w:t xml:space="preserve"> SC</w:t>
      </w:r>
      <w:r>
        <w:rPr>
          <w:noProof/>
        </w:rPr>
        <w:t xml:space="preserve"> (</w:t>
      </w:r>
      <w:r w:rsidRPr="004C17FB">
        <w:rPr>
          <w:noProof/>
        </w:rPr>
        <w:t>1992</w:t>
      </w:r>
      <w:r>
        <w:rPr>
          <w:noProof/>
        </w:rPr>
        <w:t xml:space="preserve">) </w:t>
      </w:r>
      <w:r w:rsidR="004C17FB" w:rsidRPr="003C3029">
        <w:rPr>
          <w:noProof/>
        </w:rPr>
        <w:t>A Biocultural Approach to Paleopathology of the Subadults From P</w:t>
      </w:r>
      <w:r w:rsidRPr="003C3029">
        <w:rPr>
          <w:noProof/>
        </w:rPr>
        <w:t>aa-ko</w:t>
      </w:r>
      <w:r w:rsidR="004C17FB" w:rsidRPr="003C3029">
        <w:rPr>
          <w:noProof/>
        </w:rPr>
        <w:t>, New Mexico</w:t>
      </w:r>
      <w:r w:rsidR="003C3029">
        <w:rPr>
          <w:noProof/>
        </w:rPr>
        <w:t>. M.A Thesis, Department of Anthropology, San Diego State University, San Diego.</w:t>
      </w:r>
    </w:p>
    <w:p w14:paraId="0358B2F6" w14:textId="72E18DB3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2.</w:t>
      </w:r>
      <w:r>
        <w:rPr>
          <w:noProof/>
        </w:rPr>
        <w:tab/>
        <w:t>Hayes AC</w:t>
      </w:r>
      <w:r w:rsidR="003C3029">
        <w:rPr>
          <w:noProof/>
        </w:rPr>
        <w:t xml:space="preserve"> (</w:t>
      </w:r>
      <w:r w:rsidR="003C3029" w:rsidRPr="004C17FB">
        <w:rPr>
          <w:noProof/>
        </w:rPr>
        <w:t>1981</w:t>
      </w:r>
      <w:r w:rsidR="003C3029">
        <w:rPr>
          <w:noProof/>
        </w:rPr>
        <w:t xml:space="preserve">) </w:t>
      </w:r>
      <w:r w:rsidR="004C17FB" w:rsidRPr="004C17FB">
        <w:rPr>
          <w:i/>
          <w:noProof/>
        </w:rPr>
        <w:t>Contributions to Gran Quivira Archeology, Gran Quivira National Monument, New Mexico</w:t>
      </w:r>
      <w:r w:rsidR="004C17FB" w:rsidRPr="004C17FB">
        <w:rPr>
          <w:noProof/>
        </w:rPr>
        <w:t>.</w:t>
      </w:r>
      <w:r w:rsidR="003C3029">
        <w:rPr>
          <w:noProof/>
        </w:rPr>
        <w:t xml:space="preserve"> National Park Service, </w:t>
      </w:r>
      <w:r w:rsidR="004C17FB" w:rsidRPr="004C17FB">
        <w:rPr>
          <w:noProof/>
        </w:rPr>
        <w:t>Washington, D.C.</w:t>
      </w:r>
    </w:p>
    <w:p w14:paraId="49A4F2C0" w14:textId="61153DE7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33.</w:t>
      </w:r>
      <w:r w:rsidRPr="004C17FB">
        <w:rPr>
          <w:noProof/>
        </w:rPr>
        <w:tab/>
      </w:r>
      <w:r w:rsidR="003C3029" w:rsidRPr="004C17FB">
        <w:rPr>
          <w:noProof/>
        </w:rPr>
        <w:t>American Museum of Natural History</w:t>
      </w:r>
      <w:r w:rsidR="003C3029" w:rsidRPr="004C17FB">
        <w:rPr>
          <w:i/>
          <w:noProof/>
        </w:rPr>
        <w:t xml:space="preserve"> </w:t>
      </w:r>
      <w:r w:rsidR="003C3029" w:rsidRPr="00D84E7C">
        <w:rPr>
          <w:noProof/>
        </w:rPr>
        <w:t>(2013)</w:t>
      </w:r>
      <w:r w:rsidR="003C3029" w:rsidRPr="003C3029">
        <w:rPr>
          <w:noProof/>
        </w:rPr>
        <w:t xml:space="preserve"> </w:t>
      </w:r>
      <w:r w:rsidRPr="003C3029">
        <w:rPr>
          <w:noProof/>
        </w:rPr>
        <w:t xml:space="preserve">Information from </w:t>
      </w:r>
      <w:r w:rsidR="005B5BFC">
        <w:rPr>
          <w:noProof/>
        </w:rPr>
        <w:t xml:space="preserve">analyses in compliance with </w:t>
      </w:r>
      <w:r w:rsidRPr="003C3029">
        <w:rPr>
          <w:noProof/>
        </w:rPr>
        <w:t>the Native American Graves Protection and Repatriation Act</w:t>
      </w:r>
      <w:r w:rsidRPr="004C17FB">
        <w:rPr>
          <w:noProof/>
        </w:rPr>
        <w:t>. American Museum of Natural History, New York.</w:t>
      </w:r>
    </w:p>
    <w:p w14:paraId="4E1C569F" w14:textId="51D60A4E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4.</w:t>
      </w:r>
      <w:r>
        <w:rPr>
          <w:noProof/>
        </w:rPr>
        <w:tab/>
        <w:t>Buzon M,</w:t>
      </w:r>
      <w:r w:rsidR="003C3029">
        <w:rPr>
          <w:noProof/>
        </w:rPr>
        <w:t xml:space="preserve"> Grauer </w:t>
      </w:r>
      <w:r>
        <w:rPr>
          <w:noProof/>
        </w:rPr>
        <w:t xml:space="preserve">AL </w:t>
      </w:r>
      <w:r w:rsidR="003C3029">
        <w:rPr>
          <w:noProof/>
        </w:rPr>
        <w:t>(</w:t>
      </w:r>
      <w:r w:rsidR="003C3029" w:rsidRPr="004C17FB">
        <w:rPr>
          <w:noProof/>
        </w:rPr>
        <w:t>2002</w:t>
      </w:r>
      <w:r w:rsidR="003C3029">
        <w:rPr>
          <w:noProof/>
        </w:rPr>
        <w:t xml:space="preserve">) </w:t>
      </w:r>
      <w:r w:rsidR="004C17FB" w:rsidRPr="003C3029">
        <w:rPr>
          <w:noProof/>
        </w:rPr>
        <w:t>A Bioarchaeological Analysis of Subsistence Strategies at the SU Site, New Mexico</w:t>
      </w:r>
      <w:r w:rsidR="004C17FB" w:rsidRPr="004C17FB">
        <w:rPr>
          <w:i/>
          <w:noProof/>
        </w:rPr>
        <w:t>.</w:t>
      </w:r>
      <w:r w:rsidR="003C3029">
        <w:rPr>
          <w:noProof/>
        </w:rPr>
        <w:t xml:space="preserve"> </w:t>
      </w:r>
      <w:r w:rsidR="003C3029" w:rsidRPr="003C3029">
        <w:rPr>
          <w:i/>
          <w:noProof/>
        </w:rPr>
        <w:t>Kiva</w:t>
      </w:r>
      <w:r w:rsidR="004C17FB" w:rsidRPr="004C17FB">
        <w:rPr>
          <w:noProof/>
        </w:rPr>
        <w:t xml:space="preserve"> </w:t>
      </w:r>
      <w:r w:rsidR="004C17FB" w:rsidRPr="003C3029">
        <w:rPr>
          <w:noProof/>
        </w:rPr>
        <w:t>68</w:t>
      </w:r>
      <w:r w:rsidR="003C3029">
        <w:rPr>
          <w:noProof/>
        </w:rPr>
        <w:t>(2):103-</w:t>
      </w:r>
      <w:r w:rsidR="004C17FB" w:rsidRPr="004C17FB">
        <w:rPr>
          <w:noProof/>
        </w:rPr>
        <w:t>122.</w:t>
      </w:r>
    </w:p>
    <w:p w14:paraId="6CB7478E" w14:textId="3514FFC4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5.</w:t>
      </w:r>
      <w:r>
        <w:rPr>
          <w:noProof/>
        </w:rPr>
        <w:tab/>
        <w:t>Shafer H</w:t>
      </w:r>
      <w:r w:rsidR="004C17FB" w:rsidRPr="004C17FB">
        <w:rPr>
          <w:noProof/>
        </w:rPr>
        <w:t xml:space="preserve"> </w:t>
      </w:r>
      <w:r w:rsidR="003C3029">
        <w:rPr>
          <w:noProof/>
        </w:rPr>
        <w:t>(</w:t>
      </w:r>
      <w:r w:rsidR="003C3029" w:rsidRPr="004C17FB">
        <w:rPr>
          <w:noProof/>
        </w:rPr>
        <w:t>2003</w:t>
      </w:r>
      <w:r w:rsidR="003C3029">
        <w:rPr>
          <w:noProof/>
        </w:rPr>
        <w:t xml:space="preserve">) </w:t>
      </w:r>
      <w:r w:rsidR="004C17FB" w:rsidRPr="004C17FB">
        <w:rPr>
          <w:i/>
          <w:noProof/>
        </w:rPr>
        <w:t>Mimbres Archaeology at the NAN Ranch Ruin</w:t>
      </w:r>
      <w:r w:rsidR="004C17FB" w:rsidRPr="004C17FB">
        <w:rPr>
          <w:noProof/>
        </w:rPr>
        <w:t xml:space="preserve">. University of New Mexico Press, Albuquerque. </w:t>
      </w:r>
    </w:p>
    <w:p w14:paraId="30C86926" w14:textId="792C6BEC" w:rsidR="004C17FB" w:rsidRPr="004C17FB" w:rsidRDefault="00720AA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6.</w:t>
      </w:r>
      <w:r>
        <w:rPr>
          <w:noProof/>
        </w:rPr>
        <w:tab/>
        <w:t>Woosley AI,</w:t>
      </w:r>
      <w:r w:rsidR="004C17FB" w:rsidRPr="004C17FB">
        <w:rPr>
          <w:noProof/>
        </w:rPr>
        <w:t xml:space="preserve"> McIntyre</w:t>
      </w:r>
      <w:r w:rsidR="003C3029">
        <w:rPr>
          <w:noProof/>
        </w:rPr>
        <w:t xml:space="preserve"> </w:t>
      </w:r>
      <w:r>
        <w:rPr>
          <w:noProof/>
        </w:rPr>
        <w:t xml:space="preserve">AJ </w:t>
      </w:r>
      <w:r w:rsidR="003C3029">
        <w:rPr>
          <w:noProof/>
        </w:rPr>
        <w:t>(</w:t>
      </w:r>
      <w:r w:rsidR="003C3029" w:rsidRPr="004C17FB">
        <w:rPr>
          <w:noProof/>
        </w:rPr>
        <w:t>1996</w:t>
      </w:r>
      <w:r w:rsidR="003C3029">
        <w:rPr>
          <w:noProof/>
        </w:rPr>
        <w:t>)</w:t>
      </w:r>
      <w:r w:rsidR="004C17FB" w:rsidRPr="004C17FB">
        <w:rPr>
          <w:noProof/>
        </w:rPr>
        <w:t xml:space="preserve"> </w:t>
      </w:r>
      <w:r w:rsidR="004C17FB" w:rsidRPr="004C17FB">
        <w:rPr>
          <w:i/>
          <w:noProof/>
        </w:rPr>
        <w:t>Mimbres Mogollon Archaeology: Charles C. DiPeso's Excavations at Wind Mountain</w:t>
      </w:r>
      <w:r w:rsidR="004C17FB" w:rsidRPr="004C17FB">
        <w:rPr>
          <w:noProof/>
        </w:rPr>
        <w:t>. University of New Mexico Press, Albuquerque.</w:t>
      </w:r>
    </w:p>
    <w:p w14:paraId="489C12F0" w14:textId="79D0A50E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37.</w:t>
      </w:r>
      <w:r w:rsidRPr="004C17FB">
        <w:rPr>
          <w:noProof/>
        </w:rPr>
        <w:tab/>
        <w:t>Ro</w:t>
      </w:r>
      <w:r w:rsidR="002422FD">
        <w:rPr>
          <w:noProof/>
        </w:rPr>
        <w:t>binson WJ</w:t>
      </w:r>
      <w:r w:rsidR="003C3029">
        <w:rPr>
          <w:noProof/>
        </w:rPr>
        <w:t xml:space="preserve"> and Sprague </w:t>
      </w:r>
      <w:r w:rsidR="002422FD">
        <w:rPr>
          <w:noProof/>
        </w:rPr>
        <w:t xml:space="preserve">R </w:t>
      </w:r>
      <w:r w:rsidR="003C3029">
        <w:rPr>
          <w:noProof/>
        </w:rPr>
        <w:t>(</w:t>
      </w:r>
      <w:r w:rsidR="003C3029" w:rsidRPr="004C17FB">
        <w:rPr>
          <w:noProof/>
        </w:rPr>
        <w:t>1965</w:t>
      </w:r>
      <w:r w:rsidR="003C3029">
        <w:rPr>
          <w:noProof/>
        </w:rPr>
        <w:t xml:space="preserve">) </w:t>
      </w:r>
      <w:r w:rsidRPr="003C3029">
        <w:rPr>
          <w:noProof/>
        </w:rPr>
        <w:t>Disposal of the Dead at Point of Pines, Arizona</w:t>
      </w:r>
      <w:r w:rsidRPr="004C17FB">
        <w:rPr>
          <w:i/>
          <w:noProof/>
        </w:rPr>
        <w:t>.</w:t>
      </w:r>
      <w:r w:rsidR="003C3029">
        <w:rPr>
          <w:noProof/>
        </w:rPr>
        <w:t xml:space="preserve"> </w:t>
      </w:r>
      <w:r w:rsidR="003C3029" w:rsidRPr="003C3029">
        <w:rPr>
          <w:i/>
          <w:noProof/>
        </w:rPr>
        <w:t>Am Antiq</w:t>
      </w:r>
      <w:r w:rsidRPr="004C17FB">
        <w:rPr>
          <w:noProof/>
        </w:rPr>
        <w:t xml:space="preserve"> </w:t>
      </w:r>
      <w:r w:rsidRPr="003C3029">
        <w:rPr>
          <w:noProof/>
        </w:rPr>
        <w:t>30</w:t>
      </w:r>
      <w:r w:rsidRPr="004C17FB">
        <w:rPr>
          <w:noProof/>
        </w:rPr>
        <w:t>(4): 442-453.</w:t>
      </w:r>
    </w:p>
    <w:p w14:paraId="63C3B74D" w14:textId="2AFA8D7F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8.</w:t>
      </w:r>
      <w:r>
        <w:rPr>
          <w:noProof/>
        </w:rPr>
        <w:tab/>
        <w:t>Anyon R,</w:t>
      </w:r>
      <w:r w:rsidR="003C3029">
        <w:rPr>
          <w:noProof/>
        </w:rPr>
        <w:t xml:space="preserve"> LeBlanc </w:t>
      </w:r>
      <w:r>
        <w:rPr>
          <w:noProof/>
        </w:rPr>
        <w:t xml:space="preserve">SA </w:t>
      </w:r>
      <w:r w:rsidR="003C3029">
        <w:rPr>
          <w:noProof/>
        </w:rPr>
        <w:t>(</w:t>
      </w:r>
      <w:r w:rsidR="003C3029" w:rsidRPr="004C17FB">
        <w:rPr>
          <w:noProof/>
        </w:rPr>
        <w:t>1984</w:t>
      </w:r>
      <w:r w:rsidR="003C3029">
        <w:rPr>
          <w:noProof/>
        </w:rPr>
        <w:t xml:space="preserve">) </w:t>
      </w:r>
      <w:r w:rsidR="004C17FB" w:rsidRPr="004C17FB">
        <w:rPr>
          <w:i/>
          <w:noProof/>
        </w:rPr>
        <w:t>The Galaz Ruin: A Prehistoric Mimbres Village in Southwestern New Mexico</w:t>
      </w:r>
      <w:r w:rsidR="004C17FB" w:rsidRPr="004C17FB">
        <w:rPr>
          <w:noProof/>
        </w:rPr>
        <w:t>. Maxwell Museum of Anthropology, Albuquerque.</w:t>
      </w:r>
    </w:p>
    <w:p w14:paraId="505BD1A1" w14:textId="5B78D914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39.</w:t>
      </w:r>
      <w:r>
        <w:rPr>
          <w:noProof/>
        </w:rPr>
        <w:tab/>
        <w:t>Stodder ALW</w:t>
      </w:r>
      <w:r w:rsidR="004C17FB" w:rsidRPr="008E1F70">
        <w:rPr>
          <w:noProof/>
        </w:rPr>
        <w:t xml:space="preserve"> </w:t>
      </w:r>
      <w:r w:rsidR="008E1F70" w:rsidRPr="008E1F70">
        <w:rPr>
          <w:noProof/>
        </w:rPr>
        <w:t xml:space="preserve">(2012) Data on file, </w:t>
      </w:r>
      <w:r w:rsidR="004C17FB" w:rsidRPr="008E1F70">
        <w:rPr>
          <w:noProof/>
        </w:rPr>
        <w:t>Southwest Mortuary Database</w:t>
      </w:r>
      <w:r w:rsidR="008E1F70" w:rsidRPr="008E1F70">
        <w:rPr>
          <w:noProof/>
        </w:rPr>
        <w:t>, tDAR.</w:t>
      </w:r>
    </w:p>
    <w:p w14:paraId="481BEFC1" w14:textId="4328BFFD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0.</w:t>
      </w:r>
      <w:r>
        <w:rPr>
          <w:noProof/>
        </w:rPr>
        <w:tab/>
        <w:t>Danforth</w:t>
      </w:r>
      <w:r w:rsidR="004C17FB" w:rsidRPr="004C17FB">
        <w:rPr>
          <w:noProof/>
        </w:rPr>
        <w:t xml:space="preserve"> M</w:t>
      </w:r>
      <w:r>
        <w:rPr>
          <w:noProof/>
        </w:rPr>
        <w:t>E</w:t>
      </w:r>
      <w:r w:rsidR="003C3029">
        <w:rPr>
          <w:noProof/>
        </w:rPr>
        <w:t xml:space="preserve">, </w:t>
      </w:r>
      <w:r>
        <w:rPr>
          <w:noProof/>
        </w:rPr>
        <w:t>Cook DC,</w:t>
      </w:r>
      <w:r w:rsidR="003C3029">
        <w:rPr>
          <w:noProof/>
        </w:rPr>
        <w:t xml:space="preserve"> K</w:t>
      </w:r>
      <w:r w:rsidR="004B659D">
        <w:rPr>
          <w:noProof/>
        </w:rPr>
        <w:t>nick</w:t>
      </w:r>
      <w:r>
        <w:rPr>
          <w:noProof/>
        </w:rPr>
        <w:t xml:space="preserve"> SG </w:t>
      </w:r>
      <w:r w:rsidR="003C3029">
        <w:rPr>
          <w:noProof/>
        </w:rPr>
        <w:t>III (</w:t>
      </w:r>
      <w:r w:rsidR="003C3029" w:rsidRPr="004C17FB">
        <w:rPr>
          <w:noProof/>
        </w:rPr>
        <w:t>1994</w:t>
      </w:r>
      <w:r w:rsidR="003C3029">
        <w:rPr>
          <w:noProof/>
        </w:rPr>
        <w:t xml:space="preserve">) </w:t>
      </w:r>
      <w:r w:rsidR="004C17FB" w:rsidRPr="004B659D">
        <w:rPr>
          <w:noProof/>
        </w:rPr>
        <w:t>The Human Remains from Carter Ranch Pueblo, Arizona: Health in Isolation</w:t>
      </w:r>
      <w:r w:rsidR="004C17FB" w:rsidRPr="004C17FB">
        <w:rPr>
          <w:i/>
          <w:noProof/>
        </w:rPr>
        <w:t>.</w:t>
      </w:r>
      <w:r w:rsidR="004B659D">
        <w:rPr>
          <w:noProof/>
        </w:rPr>
        <w:t xml:space="preserve"> </w:t>
      </w:r>
      <w:r w:rsidR="004B659D" w:rsidRPr="004B659D">
        <w:rPr>
          <w:i/>
          <w:noProof/>
        </w:rPr>
        <w:t>Am Antiq</w:t>
      </w:r>
      <w:r w:rsidR="004C17FB" w:rsidRPr="004C17FB">
        <w:rPr>
          <w:noProof/>
        </w:rPr>
        <w:t xml:space="preserve"> </w:t>
      </w:r>
      <w:r w:rsidR="004C17FB" w:rsidRPr="004B659D">
        <w:rPr>
          <w:noProof/>
        </w:rPr>
        <w:t>59</w:t>
      </w:r>
      <w:r w:rsidR="004B659D">
        <w:rPr>
          <w:noProof/>
        </w:rPr>
        <w:t>(1):88-</w:t>
      </w:r>
      <w:r w:rsidR="004C17FB" w:rsidRPr="004C17FB">
        <w:rPr>
          <w:noProof/>
        </w:rPr>
        <w:t>101.</w:t>
      </w:r>
    </w:p>
    <w:p w14:paraId="775F7987" w14:textId="7B46BDF7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1.</w:t>
      </w:r>
      <w:r>
        <w:rPr>
          <w:noProof/>
        </w:rPr>
        <w:tab/>
        <w:t>Berry DR</w:t>
      </w:r>
      <w:r w:rsidR="004B659D">
        <w:rPr>
          <w:noProof/>
        </w:rPr>
        <w:t xml:space="preserve"> (</w:t>
      </w:r>
      <w:r w:rsidR="004B659D" w:rsidRPr="004C17FB">
        <w:rPr>
          <w:noProof/>
        </w:rPr>
        <w:t>1983</w:t>
      </w:r>
      <w:r w:rsidR="004B659D">
        <w:rPr>
          <w:noProof/>
        </w:rPr>
        <w:t xml:space="preserve">) </w:t>
      </w:r>
      <w:r w:rsidR="004C17FB" w:rsidRPr="004B659D">
        <w:rPr>
          <w:noProof/>
        </w:rPr>
        <w:t>Disease and climatological relationship among Pueblo III-Pueblo IV Anasazi of the Colorado Plateau.</w:t>
      </w:r>
      <w:r w:rsidR="004B659D">
        <w:rPr>
          <w:noProof/>
        </w:rPr>
        <w:t xml:space="preserve"> </w:t>
      </w:r>
      <w:r w:rsidR="004C17FB" w:rsidRPr="004C17FB">
        <w:rPr>
          <w:noProof/>
        </w:rPr>
        <w:t xml:space="preserve">Unpublished Ph.D. dissertation, </w:t>
      </w:r>
      <w:r w:rsidR="004B659D">
        <w:rPr>
          <w:noProof/>
        </w:rPr>
        <w:t xml:space="preserve">Department of Anthropology, </w:t>
      </w:r>
      <w:r w:rsidR="004C17FB" w:rsidRPr="004C17FB">
        <w:rPr>
          <w:noProof/>
        </w:rPr>
        <w:t>University of California, Los Angeles.</w:t>
      </w:r>
    </w:p>
    <w:p w14:paraId="23B48860" w14:textId="34D71218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2.</w:t>
      </w:r>
      <w:r>
        <w:rPr>
          <w:noProof/>
        </w:rPr>
        <w:tab/>
        <w:t>DiPeso CC</w:t>
      </w:r>
      <w:r w:rsidR="004C17FB" w:rsidRPr="004C17FB">
        <w:rPr>
          <w:noProof/>
        </w:rPr>
        <w:t xml:space="preserve"> </w:t>
      </w:r>
      <w:r w:rsidR="004B659D">
        <w:rPr>
          <w:noProof/>
        </w:rPr>
        <w:t>(</w:t>
      </w:r>
      <w:r w:rsidR="004B659D" w:rsidRPr="004C17FB">
        <w:rPr>
          <w:noProof/>
        </w:rPr>
        <w:t>1974</w:t>
      </w:r>
      <w:r w:rsidR="004B659D">
        <w:rPr>
          <w:noProof/>
        </w:rPr>
        <w:t xml:space="preserve">) </w:t>
      </w:r>
      <w:r w:rsidR="004C17FB" w:rsidRPr="004C17FB">
        <w:rPr>
          <w:i/>
          <w:noProof/>
        </w:rPr>
        <w:t>Casas Grandes: The Medio Period</w:t>
      </w:r>
      <w:r w:rsidR="004C17FB" w:rsidRPr="004C17FB">
        <w:rPr>
          <w:noProof/>
        </w:rPr>
        <w:t>.</w:t>
      </w:r>
      <w:r w:rsidR="004B659D">
        <w:rPr>
          <w:noProof/>
        </w:rPr>
        <w:t xml:space="preserve"> </w:t>
      </w:r>
      <w:r w:rsidR="004C17FB" w:rsidRPr="004C17FB">
        <w:rPr>
          <w:noProof/>
        </w:rPr>
        <w:t>The Amerind Foundation, Inc., Dragoon</w:t>
      </w:r>
      <w:r w:rsidR="004B659D">
        <w:rPr>
          <w:noProof/>
        </w:rPr>
        <w:t>, Arizona, and</w:t>
      </w:r>
      <w:r w:rsidR="004C17FB" w:rsidRPr="004C17FB">
        <w:rPr>
          <w:noProof/>
        </w:rPr>
        <w:t xml:space="preserve"> Northland Press, Flagstaff.</w:t>
      </w:r>
    </w:p>
    <w:p w14:paraId="461C292C" w14:textId="424BF1D7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43.</w:t>
      </w:r>
      <w:r w:rsidRPr="004C17FB">
        <w:rPr>
          <w:noProof/>
        </w:rPr>
        <w:tab/>
      </w:r>
      <w:r w:rsidR="002422FD">
        <w:rPr>
          <w:noProof/>
        </w:rPr>
        <w:t>Ravesloot J</w:t>
      </w:r>
      <w:r w:rsidR="004B659D">
        <w:rPr>
          <w:noProof/>
        </w:rPr>
        <w:t xml:space="preserve">. and Regan </w:t>
      </w:r>
      <w:r w:rsidR="002422FD">
        <w:rPr>
          <w:noProof/>
        </w:rPr>
        <w:t xml:space="preserve">MH </w:t>
      </w:r>
      <w:r w:rsidR="004B659D">
        <w:rPr>
          <w:noProof/>
        </w:rPr>
        <w:t>(</w:t>
      </w:r>
      <w:r w:rsidR="004B659D" w:rsidRPr="004C17FB">
        <w:rPr>
          <w:noProof/>
        </w:rPr>
        <w:t>2000</w:t>
      </w:r>
      <w:r w:rsidR="004B659D">
        <w:rPr>
          <w:noProof/>
        </w:rPr>
        <w:t xml:space="preserve">) </w:t>
      </w:r>
      <w:r w:rsidRPr="004B659D">
        <w:rPr>
          <w:noProof/>
        </w:rPr>
        <w:t>Demographic, Health, Genetic, and Mortuary Characteristics of Late Prehistoric Central Arizona Populations</w:t>
      </w:r>
      <w:r w:rsidR="004B659D">
        <w:rPr>
          <w:noProof/>
        </w:rPr>
        <w:t>. 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Salado</w:t>
      </w:r>
      <w:r w:rsidRPr="004C17FB">
        <w:rPr>
          <w:noProof/>
        </w:rPr>
        <w:t xml:space="preserve">, </w:t>
      </w:r>
      <w:r w:rsidR="002422FD">
        <w:rPr>
          <w:noProof/>
        </w:rPr>
        <w:t>Dean</w:t>
      </w:r>
      <w:r w:rsidRPr="004C17FB">
        <w:rPr>
          <w:noProof/>
        </w:rPr>
        <w:t xml:space="preserve"> </w:t>
      </w:r>
      <w:r w:rsidR="002422FD">
        <w:rPr>
          <w:noProof/>
        </w:rPr>
        <w:t>JS</w:t>
      </w:r>
      <w:r w:rsidR="002422FD" w:rsidRPr="004C17FB">
        <w:rPr>
          <w:noProof/>
        </w:rPr>
        <w:t xml:space="preserve"> </w:t>
      </w:r>
      <w:r w:rsidR="002422FD">
        <w:rPr>
          <w:noProof/>
        </w:rPr>
        <w:t>ed</w:t>
      </w:r>
      <w:r w:rsidRPr="004C17FB">
        <w:rPr>
          <w:noProof/>
        </w:rPr>
        <w:t xml:space="preserve">, </w:t>
      </w:r>
      <w:r w:rsidR="004B659D" w:rsidRPr="004C17FB">
        <w:rPr>
          <w:noProof/>
        </w:rPr>
        <w:t>p</w:t>
      </w:r>
      <w:r w:rsidR="004B659D">
        <w:rPr>
          <w:noProof/>
        </w:rPr>
        <w:t>p</w:t>
      </w:r>
      <w:r w:rsidR="004B659D" w:rsidRPr="004C17FB">
        <w:rPr>
          <w:noProof/>
        </w:rPr>
        <w:t>. 28-57</w:t>
      </w:r>
      <w:r w:rsidR="004B659D">
        <w:rPr>
          <w:noProof/>
        </w:rPr>
        <w:t xml:space="preserve">. </w:t>
      </w:r>
      <w:r w:rsidRPr="004C17FB">
        <w:rPr>
          <w:noProof/>
        </w:rPr>
        <w:t>University of Mexico Press</w:t>
      </w:r>
      <w:r w:rsidR="004B659D">
        <w:rPr>
          <w:noProof/>
        </w:rPr>
        <w:t>,</w:t>
      </w:r>
      <w:r w:rsidRPr="004C17FB">
        <w:rPr>
          <w:noProof/>
        </w:rPr>
        <w:t xml:space="preserve"> Albuquerque.</w:t>
      </w:r>
    </w:p>
    <w:p w14:paraId="2D925114" w14:textId="13BECB68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4.</w:t>
      </w:r>
      <w:r>
        <w:rPr>
          <w:noProof/>
        </w:rPr>
        <w:tab/>
        <w:t>Minturn PD</w:t>
      </w:r>
      <w:r w:rsidR="004B659D">
        <w:rPr>
          <w:noProof/>
        </w:rPr>
        <w:t xml:space="preserve"> (</w:t>
      </w:r>
      <w:r w:rsidR="004B659D" w:rsidRPr="004C17FB">
        <w:rPr>
          <w:noProof/>
        </w:rPr>
        <w:t>2001</w:t>
      </w:r>
      <w:r w:rsidR="004B659D">
        <w:rPr>
          <w:noProof/>
        </w:rPr>
        <w:t xml:space="preserve">) </w:t>
      </w:r>
      <w:r w:rsidR="004C17FB" w:rsidRPr="004B659D">
        <w:rPr>
          <w:noProof/>
        </w:rPr>
        <w:t>Osteological Analysis of the TCAP Burial Population</w:t>
      </w:r>
      <w:r w:rsidR="004B659D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onto Creek Archaeological Project: Life and Death Along Tonto Creek</w:t>
      </w:r>
      <w:r w:rsidR="004C17FB" w:rsidRPr="004C17FB">
        <w:rPr>
          <w:noProof/>
        </w:rPr>
        <w:t>, Clark</w:t>
      </w:r>
      <w:r>
        <w:rPr>
          <w:noProof/>
        </w:rPr>
        <w:t xml:space="preserve"> JJ,</w:t>
      </w:r>
      <w:r w:rsidRPr="004C17FB">
        <w:rPr>
          <w:noProof/>
        </w:rPr>
        <w:t xml:space="preserve"> </w:t>
      </w:r>
      <w:r w:rsidR="004C17FB" w:rsidRPr="004C17FB">
        <w:rPr>
          <w:noProof/>
        </w:rPr>
        <w:t>Minturn</w:t>
      </w:r>
      <w:r>
        <w:rPr>
          <w:noProof/>
        </w:rPr>
        <w:t xml:space="preserve"> PD</w:t>
      </w:r>
      <w:r w:rsidR="004C17FB" w:rsidRPr="004C17FB">
        <w:rPr>
          <w:noProof/>
        </w:rPr>
        <w:t xml:space="preserve">, </w:t>
      </w:r>
      <w:r>
        <w:rPr>
          <w:noProof/>
        </w:rPr>
        <w:t>eds</w:t>
      </w:r>
      <w:r w:rsidR="004B659D">
        <w:rPr>
          <w:noProof/>
        </w:rPr>
        <w:t xml:space="preserve">, </w:t>
      </w:r>
      <w:r w:rsidR="004B659D" w:rsidRPr="004C17FB">
        <w:rPr>
          <w:noProof/>
        </w:rPr>
        <w:t>p</w:t>
      </w:r>
      <w:r w:rsidR="004B659D">
        <w:rPr>
          <w:noProof/>
        </w:rPr>
        <w:t>p. 311</w:t>
      </w:r>
      <w:r w:rsidR="004B659D" w:rsidRPr="004C17FB">
        <w:rPr>
          <w:noProof/>
        </w:rPr>
        <w:t>-332.</w:t>
      </w:r>
      <w:r w:rsidR="004B659D">
        <w:rPr>
          <w:noProof/>
        </w:rPr>
        <w:t xml:space="preserve"> Anthropological Papers No. 24, </w:t>
      </w:r>
      <w:r w:rsidR="004C17FB" w:rsidRPr="004C17FB">
        <w:rPr>
          <w:noProof/>
        </w:rPr>
        <w:t xml:space="preserve">Center for Desert Archaeology, Tucson. </w:t>
      </w:r>
    </w:p>
    <w:p w14:paraId="4153FB80" w14:textId="4A60A407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5.</w:t>
      </w:r>
      <w:r>
        <w:rPr>
          <w:noProof/>
        </w:rPr>
        <w:tab/>
        <w:t>Woodson KJ</w:t>
      </w:r>
      <w:r w:rsidR="004B659D">
        <w:rPr>
          <w:noProof/>
        </w:rPr>
        <w:t>, Jones</w:t>
      </w:r>
      <w:r>
        <w:rPr>
          <w:noProof/>
        </w:rPr>
        <w:t xml:space="preserve"> TE, </w:t>
      </w:r>
      <w:r w:rsidR="004B659D">
        <w:rPr>
          <w:noProof/>
        </w:rPr>
        <w:t xml:space="preserve">Crary </w:t>
      </w:r>
      <w:r>
        <w:rPr>
          <w:noProof/>
        </w:rPr>
        <w:t xml:space="preserve">JS </w:t>
      </w:r>
      <w:r w:rsidR="004B659D">
        <w:rPr>
          <w:noProof/>
        </w:rPr>
        <w:t>(</w:t>
      </w:r>
      <w:r w:rsidR="004B659D" w:rsidRPr="004C17FB">
        <w:rPr>
          <w:noProof/>
        </w:rPr>
        <w:t>1999</w:t>
      </w:r>
      <w:r w:rsidR="004B659D">
        <w:rPr>
          <w:noProof/>
        </w:rPr>
        <w:t xml:space="preserve">) </w:t>
      </w:r>
      <w:r w:rsidR="004C17FB" w:rsidRPr="004C17FB">
        <w:rPr>
          <w:i/>
          <w:noProof/>
        </w:rPr>
        <w:t>Exploring Late-Prehistoric Mortuary Patterns of Southeastern Arizona and Southwestern New Mexico</w:t>
      </w:r>
      <w:r w:rsidR="004B659D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Sixty Years of Mogollon</w:t>
      </w:r>
      <w:r w:rsidR="00812134">
        <w:rPr>
          <w:i/>
          <w:noProof/>
        </w:rPr>
        <w:t xml:space="preserve"> </w:t>
      </w:r>
      <w:r w:rsidR="004C17FB" w:rsidRPr="004C17FB">
        <w:rPr>
          <w:i/>
          <w:noProof/>
        </w:rPr>
        <w:t>Archaeology: Papers from the Ninth Mogollon Conference, Silver City, New Mexico, 1996</w:t>
      </w:r>
      <w:r w:rsidR="004C17FB" w:rsidRPr="004C17FB">
        <w:rPr>
          <w:noProof/>
        </w:rPr>
        <w:t>, Whittlesey</w:t>
      </w:r>
      <w:r>
        <w:rPr>
          <w:noProof/>
        </w:rPr>
        <w:t xml:space="preserve"> SM</w:t>
      </w:r>
      <w:r w:rsidR="004C17FB" w:rsidRPr="004C17FB">
        <w:rPr>
          <w:noProof/>
        </w:rPr>
        <w:t xml:space="preserve">, </w:t>
      </w:r>
      <w:r>
        <w:rPr>
          <w:noProof/>
        </w:rPr>
        <w:t>e</w:t>
      </w:r>
      <w:r w:rsidR="004C17FB" w:rsidRPr="004C17FB">
        <w:rPr>
          <w:noProof/>
        </w:rPr>
        <w:t>d.</w:t>
      </w:r>
      <w:r w:rsidR="004B659D">
        <w:rPr>
          <w:noProof/>
        </w:rPr>
        <w:t xml:space="preserve"> SRI Press, Tuscon</w:t>
      </w:r>
      <w:r w:rsidR="004C17FB" w:rsidRPr="004C17FB">
        <w:rPr>
          <w:noProof/>
        </w:rPr>
        <w:t>.</w:t>
      </w:r>
    </w:p>
    <w:p w14:paraId="5C0FBC53" w14:textId="0445F3F9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6.</w:t>
      </w:r>
      <w:r>
        <w:rPr>
          <w:noProof/>
        </w:rPr>
        <w:tab/>
        <w:t>Means M</w:t>
      </w:r>
      <w:r w:rsidR="004C17FB" w:rsidRPr="004C17FB">
        <w:rPr>
          <w:noProof/>
        </w:rPr>
        <w:t xml:space="preserve"> </w:t>
      </w:r>
      <w:r w:rsidR="004B659D">
        <w:rPr>
          <w:noProof/>
        </w:rPr>
        <w:t>(</w:t>
      </w:r>
      <w:r w:rsidR="004B659D" w:rsidRPr="004C17FB">
        <w:rPr>
          <w:noProof/>
        </w:rPr>
        <w:t>1980</w:t>
      </w:r>
      <w:r w:rsidR="004B659D">
        <w:rPr>
          <w:noProof/>
        </w:rPr>
        <w:t xml:space="preserve">) </w:t>
      </w:r>
      <w:r w:rsidR="004C17FB" w:rsidRPr="004B659D">
        <w:rPr>
          <w:noProof/>
        </w:rPr>
        <w:t>Appendix IV: Human Skeletal Remains from Site X29SF17</w:t>
      </w:r>
      <w:r w:rsidR="004B659D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rchaeological Investigations at Nambe Falls</w:t>
      </w:r>
      <w:r w:rsidR="004C17FB" w:rsidRPr="004C17FB">
        <w:rPr>
          <w:noProof/>
        </w:rPr>
        <w:t xml:space="preserve">, </w:t>
      </w:r>
      <w:r w:rsidR="00812134">
        <w:rPr>
          <w:noProof/>
        </w:rPr>
        <w:t>Skinner</w:t>
      </w:r>
      <w:r w:rsidR="004C17FB" w:rsidRPr="004C17FB">
        <w:rPr>
          <w:noProof/>
        </w:rPr>
        <w:t xml:space="preserve"> </w:t>
      </w:r>
      <w:r>
        <w:rPr>
          <w:noProof/>
        </w:rPr>
        <w:t xml:space="preserve">SA </w:t>
      </w:r>
      <w:r w:rsidR="004C17FB" w:rsidRPr="004C17FB">
        <w:rPr>
          <w:noProof/>
        </w:rPr>
        <w:t xml:space="preserve">et al.,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4B659D" w:rsidRPr="004C17FB">
        <w:rPr>
          <w:noProof/>
        </w:rPr>
        <w:t>p</w:t>
      </w:r>
      <w:r w:rsidR="004B659D">
        <w:rPr>
          <w:noProof/>
        </w:rPr>
        <w:t>p</w:t>
      </w:r>
      <w:r w:rsidR="004B659D" w:rsidRPr="004C17FB">
        <w:rPr>
          <w:noProof/>
        </w:rPr>
        <w:t>. 225</w:t>
      </w:r>
      <w:r w:rsidR="004B659D">
        <w:rPr>
          <w:noProof/>
        </w:rPr>
        <w:t>-</w:t>
      </w:r>
      <w:r w:rsidR="004B659D" w:rsidRPr="004C17FB">
        <w:rPr>
          <w:noProof/>
        </w:rPr>
        <w:t>227</w:t>
      </w:r>
      <w:r w:rsidR="004B659D">
        <w:rPr>
          <w:noProof/>
        </w:rPr>
        <w:t xml:space="preserve">. </w:t>
      </w:r>
      <w:r w:rsidR="004C17FB" w:rsidRPr="004C17FB">
        <w:rPr>
          <w:noProof/>
        </w:rPr>
        <w:t>Archaeology Research Program, Department of Anthropology, Southern Methodist University, Dallas.</w:t>
      </w:r>
    </w:p>
    <w:p w14:paraId="612DA29D" w14:textId="5082187B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7.</w:t>
      </w:r>
      <w:r>
        <w:rPr>
          <w:noProof/>
        </w:rPr>
        <w:tab/>
        <w:t>Kramer K</w:t>
      </w:r>
      <w:r w:rsidR="004C17FB" w:rsidRPr="004C17FB">
        <w:rPr>
          <w:noProof/>
        </w:rPr>
        <w:t xml:space="preserve">, </w:t>
      </w:r>
      <w:r w:rsidR="004B659D">
        <w:rPr>
          <w:noProof/>
        </w:rPr>
        <w:t>(</w:t>
      </w:r>
      <w:r w:rsidR="004B659D" w:rsidRPr="004C17FB">
        <w:rPr>
          <w:noProof/>
        </w:rPr>
        <w:t>2002</w:t>
      </w:r>
      <w:r w:rsidR="004B659D">
        <w:rPr>
          <w:noProof/>
        </w:rPr>
        <w:t xml:space="preserve">) </w:t>
      </w:r>
      <w:r w:rsidR="004C17FB" w:rsidRPr="004C17FB">
        <w:rPr>
          <w:i/>
          <w:noProof/>
        </w:rPr>
        <w:t>Sex Ratios and Warfare in the Prehistoric Puebloan Southwest</w:t>
      </w:r>
      <w:r w:rsidR="004B659D">
        <w:rPr>
          <w:noProof/>
        </w:rPr>
        <w:t xml:space="preserve">. M.A. Thesis, </w:t>
      </w:r>
      <w:r w:rsidR="004C17FB" w:rsidRPr="004B659D">
        <w:rPr>
          <w:noProof/>
        </w:rPr>
        <w:t>Department of Anthropology</w:t>
      </w:r>
      <w:r w:rsidR="004B659D">
        <w:rPr>
          <w:noProof/>
        </w:rPr>
        <w:t>, Washington State University,</w:t>
      </w:r>
      <w:r w:rsidR="004C17FB" w:rsidRPr="004C17FB">
        <w:rPr>
          <w:noProof/>
        </w:rPr>
        <w:t xml:space="preserve"> Pullman.</w:t>
      </w:r>
    </w:p>
    <w:p w14:paraId="05324751" w14:textId="4AACD636" w:rsidR="004C17FB" w:rsidRPr="004C17FB" w:rsidRDefault="002422FD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8.</w:t>
      </w:r>
      <w:r>
        <w:rPr>
          <w:noProof/>
        </w:rPr>
        <w:tab/>
        <w:t>Whitley CD</w:t>
      </w:r>
      <w:r w:rsidR="004B659D">
        <w:rPr>
          <w:noProof/>
        </w:rPr>
        <w:t>B. (</w:t>
      </w:r>
      <w:r w:rsidR="004B659D" w:rsidRPr="004C17FB">
        <w:rPr>
          <w:noProof/>
        </w:rPr>
        <w:t>2009</w:t>
      </w:r>
      <w:r w:rsidR="004B659D">
        <w:rPr>
          <w:noProof/>
        </w:rPr>
        <w:t xml:space="preserve">) </w:t>
      </w:r>
      <w:r w:rsidR="004C17FB" w:rsidRPr="004B659D">
        <w:rPr>
          <w:noProof/>
        </w:rPr>
        <w:t>Body Language: An Integrative Approach to the Bioarchaeology and Mortuary Practices of the Taos Valley</w:t>
      </w:r>
      <w:r w:rsidR="004C17FB" w:rsidRPr="004C17FB">
        <w:rPr>
          <w:noProof/>
        </w:rPr>
        <w:t>.</w:t>
      </w:r>
      <w:r w:rsidR="004B659D">
        <w:rPr>
          <w:noProof/>
        </w:rPr>
        <w:t xml:space="preserve"> Ph.D. Dissertation, Department of Anthropology,</w:t>
      </w:r>
      <w:r w:rsidR="004C17FB" w:rsidRPr="004C17FB">
        <w:rPr>
          <w:noProof/>
        </w:rPr>
        <w:t xml:space="preserve"> So</w:t>
      </w:r>
      <w:r w:rsidR="004B659D">
        <w:rPr>
          <w:noProof/>
        </w:rPr>
        <w:t>uthern Methodist University</w:t>
      </w:r>
      <w:r w:rsidR="004C17FB" w:rsidRPr="004C17FB">
        <w:rPr>
          <w:noProof/>
        </w:rPr>
        <w:t>.</w:t>
      </w:r>
    </w:p>
    <w:p w14:paraId="63ACBC17" w14:textId="6DFB5966" w:rsidR="004C17FB" w:rsidRPr="004C17FB" w:rsidRDefault="00EB611A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49.</w:t>
      </w:r>
      <w:r>
        <w:rPr>
          <w:noProof/>
        </w:rPr>
        <w:tab/>
        <w:t>Akins NJ</w:t>
      </w:r>
      <w:r w:rsidR="004B659D">
        <w:rPr>
          <w:noProof/>
        </w:rPr>
        <w:t xml:space="preserve"> (</w:t>
      </w:r>
      <w:r w:rsidR="004B659D" w:rsidRPr="004C17FB">
        <w:rPr>
          <w:noProof/>
        </w:rPr>
        <w:t>2011</w:t>
      </w:r>
      <w:r w:rsidR="004B659D">
        <w:rPr>
          <w:noProof/>
        </w:rPr>
        <w:t xml:space="preserve">) </w:t>
      </w:r>
      <w:r w:rsidR="004C17FB" w:rsidRPr="004B659D">
        <w:rPr>
          <w:noProof/>
        </w:rPr>
        <w:t>Human Remains: Aspects of Life and Death at LA 1051</w:t>
      </w:r>
      <w:r w:rsidR="004B659D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Ogapoge, the White Shell Water Place: The Prehistoric Component at El Pueblo de Santa Fe (LA 1051)</w:t>
      </w:r>
      <w:r w:rsidR="004C17FB" w:rsidRPr="004C17FB">
        <w:rPr>
          <w:noProof/>
        </w:rPr>
        <w:t xml:space="preserve">, </w:t>
      </w:r>
      <w:r>
        <w:rPr>
          <w:noProof/>
        </w:rPr>
        <w:t>Lentz SC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4B659D">
        <w:rPr>
          <w:noProof/>
        </w:rPr>
        <w:t>pp. 247-</w:t>
      </w:r>
      <w:r w:rsidR="004B659D" w:rsidRPr="004C17FB">
        <w:rPr>
          <w:noProof/>
        </w:rPr>
        <w:t>287.</w:t>
      </w:r>
      <w:r w:rsidR="004B659D">
        <w:rPr>
          <w:noProof/>
        </w:rPr>
        <w:t xml:space="preserve"> </w:t>
      </w:r>
      <w:r w:rsidR="004B659D" w:rsidRPr="004C17FB">
        <w:rPr>
          <w:noProof/>
        </w:rPr>
        <w:t xml:space="preserve">Office of Archaeological Studies, </w:t>
      </w:r>
      <w:r w:rsidR="004C17FB" w:rsidRPr="004C17FB">
        <w:rPr>
          <w:noProof/>
        </w:rPr>
        <w:t>Museum of New Mexico, Santa Fe.</w:t>
      </w:r>
    </w:p>
    <w:p w14:paraId="7CFA25D3" w14:textId="07D6D98C" w:rsidR="004C17FB" w:rsidRPr="004C17FB" w:rsidRDefault="00EB611A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0.</w:t>
      </w:r>
      <w:r>
        <w:rPr>
          <w:noProof/>
        </w:rPr>
        <w:tab/>
        <w:t>Fallon</w:t>
      </w:r>
      <w:r w:rsidR="00B03B5D">
        <w:rPr>
          <w:noProof/>
        </w:rPr>
        <w:t xml:space="preserve"> D.</w:t>
      </w:r>
      <w:r>
        <w:rPr>
          <w:noProof/>
        </w:rPr>
        <w:t>,</w:t>
      </w:r>
      <w:r w:rsidR="00B03B5D">
        <w:rPr>
          <w:noProof/>
        </w:rPr>
        <w:t xml:space="preserve"> Wening </w:t>
      </w:r>
      <w:r>
        <w:rPr>
          <w:noProof/>
        </w:rPr>
        <w:t xml:space="preserve">K </w:t>
      </w:r>
      <w:r w:rsidR="00B03B5D">
        <w:rPr>
          <w:noProof/>
        </w:rPr>
        <w:t>(</w:t>
      </w:r>
      <w:r w:rsidR="00B03B5D" w:rsidRPr="004C17FB">
        <w:rPr>
          <w:noProof/>
        </w:rPr>
        <w:t>1987</w:t>
      </w:r>
      <w:r w:rsidR="00B03B5D">
        <w:rPr>
          <w:noProof/>
        </w:rPr>
        <w:t xml:space="preserve">) </w:t>
      </w:r>
      <w:r w:rsidR="004C17FB" w:rsidRPr="004C17FB">
        <w:rPr>
          <w:i/>
          <w:noProof/>
        </w:rPr>
        <w:t>Howiri: Excavation at a Northern Rio Grande Biscuit Ware Site</w:t>
      </w:r>
      <w:r w:rsidR="004C17FB" w:rsidRPr="004C17FB">
        <w:rPr>
          <w:noProof/>
        </w:rPr>
        <w:t>. Laboratory of Anthropology, Santa Fe.</w:t>
      </w:r>
    </w:p>
    <w:p w14:paraId="55CCE96B" w14:textId="6D753118" w:rsidR="004C17FB" w:rsidRPr="004C17FB" w:rsidRDefault="00EB611A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1.</w:t>
      </w:r>
      <w:r>
        <w:rPr>
          <w:noProof/>
        </w:rPr>
        <w:tab/>
        <w:t>Sharrock FW</w:t>
      </w:r>
      <w:r w:rsidR="004C17FB" w:rsidRPr="004C17FB">
        <w:rPr>
          <w:noProof/>
        </w:rPr>
        <w:t xml:space="preserve">, </w:t>
      </w:r>
      <w:r w:rsidR="00B03B5D">
        <w:rPr>
          <w:noProof/>
        </w:rPr>
        <w:t>Day</w:t>
      </w:r>
      <w:r>
        <w:rPr>
          <w:noProof/>
        </w:rPr>
        <w:t xml:space="preserve"> K</w:t>
      </w:r>
      <w:r w:rsidRPr="004C17FB">
        <w:rPr>
          <w:noProof/>
        </w:rPr>
        <w:t>C</w:t>
      </w:r>
      <w:r>
        <w:rPr>
          <w:noProof/>
        </w:rPr>
        <w:t xml:space="preserve">, </w:t>
      </w:r>
      <w:r w:rsidR="00B03B5D">
        <w:rPr>
          <w:noProof/>
        </w:rPr>
        <w:t xml:space="preserve">Dibble </w:t>
      </w:r>
      <w:r>
        <w:rPr>
          <w:noProof/>
        </w:rPr>
        <w:t xml:space="preserve">DS </w:t>
      </w:r>
      <w:r w:rsidR="00B03B5D">
        <w:rPr>
          <w:noProof/>
        </w:rPr>
        <w:t>(</w:t>
      </w:r>
      <w:r w:rsidR="00B03B5D" w:rsidRPr="004C17FB">
        <w:rPr>
          <w:noProof/>
        </w:rPr>
        <w:t>1963</w:t>
      </w:r>
      <w:r w:rsidR="00B03B5D">
        <w:rPr>
          <w:noProof/>
        </w:rPr>
        <w:t xml:space="preserve">) </w:t>
      </w:r>
      <w:r w:rsidR="004C17FB" w:rsidRPr="004C17FB">
        <w:rPr>
          <w:i/>
          <w:noProof/>
        </w:rPr>
        <w:t>1961 Excavations, Glen Canyon Area</w:t>
      </w:r>
      <w:r w:rsidR="004C17FB" w:rsidRPr="004C17FB">
        <w:rPr>
          <w:noProof/>
        </w:rPr>
        <w:t>. Anthropological Pa</w:t>
      </w:r>
      <w:r w:rsidR="00B03B5D">
        <w:rPr>
          <w:noProof/>
        </w:rPr>
        <w:t>pers, Glen Canyon Series No. 18</w:t>
      </w:r>
      <w:r w:rsidR="00103551">
        <w:rPr>
          <w:noProof/>
        </w:rPr>
        <w:t>.</w:t>
      </w:r>
      <w:r w:rsidR="004C17FB" w:rsidRPr="004C17FB">
        <w:rPr>
          <w:noProof/>
        </w:rPr>
        <w:t xml:space="preserve"> University of Utah, Salt Lake City. </w:t>
      </w:r>
    </w:p>
    <w:p w14:paraId="3BDD99FF" w14:textId="580FC8C1" w:rsidR="004C17FB" w:rsidRPr="004C17FB" w:rsidRDefault="00EB611A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2.</w:t>
      </w:r>
      <w:r>
        <w:rPr>
          <w:noProof/>
        </w:rPr>
        <w:tab/>
        <w:t xml:space="preserve">Eddy FW, </w:t>
      </w:r>
      <w:r w:rsidR="00C84744">
        <w:rPr>
          <w:noProof/>
        </w:rPr>
        <w:t>Harlan</w:t>
      </w:r>
      <w:r>
        <w:rPr>
          <w:noProof/>
        </w:rPr>
        <w:t xml:space="preserve"> T</w:t>
      </w:r>
      <w:r w:rsidR="00C84744">
        <w:rPr>
          <w:noProof/>
        </w:rPr>
        <w:t xml:space="preserve"> (</w:t>
      </w:r>
      <w:r w:rsidR="00C84744" w:rsidRPr="004C17FB">
        <w:rPr>
          <w:noProof/>
        </w:rPr>
        <w:t>1966</w:t>
      </w:r>
      <w:r w:rsidR="00C84744">
        <w:rPr>
          <w:noProof/>
        </w:rPr>
        <w:t xml:space="preserve">) </w:t>
      </w:r>
      <w:r w:rsidR="004C17FB" w:rsidRPr="004C17FB">
        <w:rPr>
          <w:i/>
          <w:noProof/>
        </w:rPr>
        <w:t>Prehistory in the Navajo Reservoir District, northwestern New Mexico</w:t>
      </w:r>
      <w:r w:rsidR="004C17FB" w:rsidRPr="004C17FB">
        <w:rPr>
          <w:noProof/>
        </w:rPr>
        <w:t>. Museum of New Mexico Press, Santa Fe.</w:t>
      </w:r>
    </w:p>
    <w:p w14:paraId="2E698960" w14:textId="33F330CA" w:rsidR="004C17FB" w:rsidRPr="004C17FB" w:rsidRDefault="009E352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3.</w:t>
      </w:r>
      <w:r>
        <w:rPr>
          <w:noProof/>
        </w:rPr>
        <w:tab/>
        <w:t>Charles MC</w:t>
      </w:r>
      <w:r w:rsidR="004C17FB" w:rsidRPr="004C17FB">
        <w:rPr>
          <w:noProof/>
        </w:rPr>
        <w:t xml:space="preserve">, </w:t>
      </w:r>
      <w:r>
        <w:rPr>
          <w:noProof/>
        </w:rPr>
        <w:t>ed</w:t>
      </w:r>
      <w:r w:rsidR="00C84744">
        <w:rPr>
          <w:noProof/>
        </w:rPr>
        <w:t xml:space="preserve"> (</w:t>
      </w:r>
      <w:r w:rsidR="00C84744" w:rsidRPr="004C17FB">
        <w:rPr>
          <w:noProof/>
        </w:rPr>
        <w:t>2000</w:t>
      </w:r>
      <w:r w:rsidR="00C84744">
        <w:rPr>
          <w:noProof/>
        </w:rPr>
        <w:t xml:space="preserve">) </w:t>
      </w:r>
      <w:r w:rsidR="004C17FB" w:rsidRPr="004C17FB">
        <w:rPr>
          <w:i/>
          <w:noProof/>
        </w:rPr>
        <w:t>The emergency excavation of eleven human burials from archaeological site 5LP4991, the Darkmold site, La Plata County, Colorado</w:t>
      </w:r>
      <w:r w:rsidR="004C17FB" w:rsidRPr="004C17FB">
        <w:rPr>
          <w:noProof/>
        </w:rPr>
        <w:t>., Colorado Historical Society</w:t>
      </w:r>
      <w:r w:rsidR="00C84744">
        <w:rPr>
          <w:noProof/>
        </w:rPr>
        <w:t>,</w:t>
      </w:r>
      <w:r w:rsidR="004C17FB" w:rsidRPr="004C17FB">
        <w:rPr>
          <w:noProof/>
        </w:rPr>
        <w:t xml:space="preserve"> Denver.</w:t>
      </w:r>
    </w:p>
    <w:p w14:paraId="49E5681B" w14:textId="60F620A3" w:rsidR="004C17FB" w:rsidRPr="004C17FB" w:rsidRDefault="00A3031C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4.</w:t>
      </w:r>
      <w:r>
        <w:rPr>
          <w:noProof/>
        </w:rPr>
        <w:tab/>
        <w:t xml:space="preserve">Martin DL, </w:t>
      </w:r>
      <w:r w:rsidR="00C84744">
        <w:rPr>
          <w:noProof/>
        </w:rPr>
        <w:t xml:space="preserve">Margolis </w:t>
      </w:r>
      <w:r>
        <w:rPr>
          <w:noProof/>
        </w:rPr>
        <w:t xml:space="preserve">MM </w:t>
      </w:r>
      <w:r w:rsidR="00C84744">
        <w:rPr>
          <w:noProof/>
        </w:rPr>
        <w:t>(</w:t>
      </w:r>
      <w:r w:rsidR="00C84744" w:rsidRPr="004C17FB">
        <w:rPr>
          <w:noProof/>
        </w:rPr>
        <w:t>2000</w:t>
      </w:r>
      <w:r w:rsidR="00C84744">
        <w:rPr>
          <w:noProof/>
        </w:rPr>
        <w:t xml:space="preserve">) </w:t>
      </w:r>
      <w:r w:rsidR="004C17FB" w:rsidRPr="00C84744">
        <w:rPr>
          <w:noProof/>
        </w:rPr>
        <w:t>Analysis of Human Remains from the Darkmold Site, 5LP4991, Durango, Colorado, from the Emergency 1998 Field Excavations</w:t>
      </w:r>
      <w:r w:rsidR="00C84744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Emergency Excavation of Eleven Human Burials from Archaeological Site 5LP4911, The Darkmold Site, La Plata County, Colorado</w:t>
      </w:r>
      <w:r w:rsidR="004C17FB" w:rsidRPr="004C17FB">
        <w:rPr>
          <w:noProof/>
        </w:rPr>
        <w:t xml:space="preserve">, </w:t>
      </w:r>
      <w:r>
        <w:rPr>
          <w:noProof/>
        </w:rPr>
        <w:t>Charles,MC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C84744" w:rsidRPr="004C17FB">
        <w:rPr>
          <w:noProof/>
        </w:rPr>
        <w:t>p</w:t>
      </w:r>
      <w:r w:rsidR="00C84744">
        <w:rPr>
          <w:noProof/>
        </w:rPr>
        <w:t>p. 8.11-</w:t>
      </w:r>
      <w:r w:rsidR="00C84744" w:rsidRPr="004C17FB">
        <w:rPr>
          <w:noProof/>
        </w:rPr>
        <w:t>8.16.</w:t>
      </w:r>
      <w:r w:rsidR="00C84744">
        <w:rPr>
          <w:noProof/>
        </w:rPr>
        <w:t xml:space="preserve"> </w:t>
      </w:r>
      <w:r w:rsidR="004C17FB" w:rsidRPr="004C17FB">
        <w:rPr>
          <w:noProof/>
        </w:rPr>
        <w:t xml:space="preserve">Colorado Historical Society, Denver. </w:t>
      </w:r>
    </w:p>
    <w:p w14:paraId="55BB5AE7" w14:textId="54399270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5.</w:t>
      </w:r>
      <w:r>
        <w:rPr>
          <w:noProof/>
        </w:rPr>
        <w:tab/>
        <w:t>Charles MC,</w:t>
      </w:r>
      <w:r w:rsidR="00C84744">
        <w:rPr>
          <w:noProof/>
        </w:rPr>
        <w:t xml:space="preserve"> Cole </w:t>
      </w:r>
      <w:r>
        <w:rPr>
          <w:noProof/>
        </w:rPr>
        <w:t xml:space="preserve">SJ </w:t>
      </w:r>
      <w:r w:rsidR="00C84744">
        <w:rPr>
          <w:noProof/>
        </w:rPr>
        <w:t>(</w:t>
      </w:r>
      <w:r w:rsidR="00C84744" w:rsidRPr="004C17FB">
        <w:rPr>
          <w:noProof/>
        </w:rPr>
        <w:t>2006</w:t>
      </w:r>
      <w:r w:rsidR="00C84744">
        <w:rPr>
          <w:noProof/>
        </w:rPr>
        <w:t xml:space="preserve">) </w:t>
      </w:r>
      <w:r w:rsidR="004C17FB" w:rsidRPr="00C84744">
        <w:rPr>
          <w:noProof/>
        </w:rPr>
        <w:t>Chronology and Cultural Variation in Basketmaker II</w:t>
      </w:r>
      <w:r w:rsidR="004C17FB" w:rsidRPr="004C17FB">
        <w:rPr>
          <w:i/>
          <w:noProof/>
        </w:rPr>
        <w:t>.</w:t>
      </w:r>
      <w:r w:rsidR="00C84744">
        <w:rPr>
          <w:noProof/>
        </w:rPr>
        <w:t xml:space="preserve"> </w:t>
      </w:r>
      <w:r w:rsidR="00C84744" w:rsidRPr="00C84744">
        <w:rPr>
          <w:i/>
          <w:noProof/>
        </w:rPr>
        <w:t>Kiva</w:t>
      </w:r>
      <w:r w:rsidR="004C17FB" w:rsidRPr="004C17FB">
        <w:rPr>
          <w:noProof/>
        </w:rPr>
        <w:t xml:space="preserve"> </w:t>
      </w:r>
      <w:r w:rsidR="004C17FB" w:rsidRPr="00C84744">
        <w:rPr>
          <w:noProof/>
        </w:rPr>
        <w:t>72</w:t>
      </w:r>
      <w:r w:rsidR="00C84744">
        <w:rPr>
          <w:noProof/>
        </w:rPr>
        <w:t>(2):</w:t>
      </w:r>
      <w:r w:rsidR="00103551">
        <w:rPr>
          <w:noProof/>
        </w:rPr>
        <w:t>167-</w:t>
      </w:r>
      <w:r w:rsidR="004C17FB" w:rsidRPr="004C17FB">
        <w:rPr>
          <w:noProof/>
        </w:rPr>
        <w:t>216.</w:t>
      </w:r>
    </w:p>
    <w:p w14:paraId="50BA30D6" w14:textId="389288F1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6.</w:t>
      </w:r>
      <w:r>
        <w:rPr>
          <w:noProof/>
        </w:rPr>
        <w:tab/>
        <w:t>LeBlanc SA</w:t>
      </w:r>
      <w:r w:rsidR="00C84744" w:rsidRPr="00687B7B">
        <w:rPr>
          <w:noProof/>
        </w:rPr>
        <w:t xml:space="preserve"> (2012) </w:t>
      </w:r>
      <w:r w:rsidR="004C17FB" w:rsidRPr="00687B7B">
        <w:rPr>
          <w:noProof/>
        </w:rPr>
        <w:t xml:space="preserve">Re-Analysis </w:t>
      </w:r>
      <w:r w:rsidR="00687B7B" w:rsidRPr="00687B7B">
        <w:rPr>
          <w:noProof/>
        </w:rPr>
        <w:t xml:space="preserve">of Skeletal Materials from Talus and Falls Creek. Records on file </w:t>
      </w:r>
      <w:r w:rsidR="004C17FB" w:rsidRPr="00687B7B">
        <w:rPr>
          <w:noProof/>
        </w:rPr>
        <w:t xml:space="preserve">at Peabody </w:t>
      </w:r>
      <w:r w:rsidR="00687B7B" w:rsidRPr="00687B7B">
        <w:rPr>
          <w:noProof/>
        </w:rPr>
        <w:t>Museum, Harvard University</w:t>
      </w:r>
      <w:r w:rsidR="00687B7B" w:rsidRPr="00687B7B">
        <w:rPr>
          <w:i/>
          <w:noProof/>
        </w:rPr>
        <w:t>.</w:t>
      </w:r>
    </w:p>
    <w:p w14:paraId="732C9D73" w14:textId="39D20656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7.</w:t>
      </w:r>
      <w:r>
        <w:rPr>
          <w:noProof/>
        </w:rPr>
        <w:tab/>
        <w:t>Reed AD,</w:t>
      </w:r>
      <w:r w:rsidR="00C84744">
        <w:rPr>
          <w:noProof/>
        </w:rPr>
        <w:t xml:space="preserve"> Kainer </w:t>
      </w:r>
      <w:r>
        <w:rPr>
          <w:noProof/>
        </w:rPr>
        <w:t xml:space="preserve">RE </w:t>
      </w:r>
      <w:r w:rsidR="00C84744">
        <w:rPr>
          <w:noProof/>
        </w:rPr>
        <w:t>(</w:t>
      </w:r>
      <w:r w:rsidR="00C84744" w:rsidRPr="004C17FB">
        <w:rPr>
          <w:noProof/>
        </w:rPr>
        <w:t>1978</w:t>
      </w:r>
      <w:r w:rsidR="00C84744">
        <w:rPr>
          <w:noProof/>
        </w:rPr>
        <w:t xml:space="preserve">) </w:t>
      </w:r>
      <w:r w:rsidR="004C17FB" w:rsidRPr="00C84744">
        <w:rPr>
          <w:noProof/>
        </w:rPr>
        <w:t>The Tamarron Site, 5LP326</w:t>
      </w:r>
      <w:r w:rsidR="004C17FB" w:rsidRPr="004C17FB">
        <w:rPr>
          <w:i/>
          <w:noProof/>
        </w:rPr>
        <w:t>.</w:t>
      </w:r>
      <w:r w:rsidR="00C84744">
        <w:rPr>
          <w:noProof/>
        </w:rPr>
        <w:t xml:space="preserve"> </w:t>
      </w:r>
      <w:r w:rsidR="00C84744" w:rsidRPr="00C84744">
        <w:rPr>
          <w:i/>
          <w:noProof/>
        </w:rPr>
        <w:t>Southwestern Lore</w:t>
      </w:r>
      <w:r w:rsidR="004C17FB" w:rsidRPr="004C17FB">
        <w:rPr>
          <w:noProof/>
        </w:rPr>
        <w:t xml:space="preserve"> </w:t>
      </w:r>
      <w:r w:rsidR="004C17FB" w:rsidRPr="00C84744">
        <w:rPr>
          <w:noProof/>
        </w:rPr>
        <w:t>44</w:t>
      </w:r>
      <w:r w:rsidR="00C84744">
        <w:rPr>
          <w:noProof/>
        </w:rPr>
        <w:t>(1 and 2):</w:t>
      </w:r>
      <w:r w:rsidR="004C17FB" w:rsidRPr="004C17FB">
        <w:rPr>
          <w:noProof/>
        </w:rPr>
        <w:t>1-47.</w:t>
      </w:r>
    </w:p>
    <w:p w14:paraId="70EED960" w14:textId="226145F0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8.</w:t>
      </w:r>
      <w:r>
        <w:rPr>
          <w:noProof/>
        </w:rPr>
        <w:tab/>
        <w:t>Eddy FW</w:t>
      </w:r>
      <w:r w:rsidR="004C17FB" w:rsidRPr="004C17FB">
        <w:rPr>
          <w:noProof/>
        </w:rPr>
        <w:t xml:space="preserve"> </w:t>
      </w:r>
      <w:r w:rsidR="00C84744">
        <w:rPr>
          <w:noProof/>
        </w:rPr>
        <w:t>(</w:t>
      </w:r>
      <w:r w:rsidR="00C84744" w:rsidRPr="004C17FB">
        <w:rPr>
          <w:noProof/>
        </w:rPr>
        <w:t>1961</w:t>
      </w:r>
      <w:r w:rsidR="00C84744">
        <w:rPr>
          <w:noProof/>
        </w:rPr>
        <w:t xml:space="preserve">) </w:t>
      </w:r>
      <w:r w:rsidR="004C17FB" w:rsidRPr="004C17FB">
        <w:rPr>
          <w:i/>
          <w:noProof/>
        </w:rPr>
        <w:t>Excavations at Los Pinos Phase Sites in the Navajo Reservoir District</w:t>
      </w:r>
      <w:r w:rsidR="004C17FB" w:rsidRPr="004C17FB">
        <w:rPr>
          <w:noProof/>
        </w:rPr>
        <w:t>.</w:t>
      </w:r>
      <w:r w:rsidR="00C84744">
        <w:rPr>
          <w:noProof/>
        </w:rPr>
        <w:t xml:space="preserve"> </w:t>
      </w:r>
      <w:r w:rsidR="004C17FB" w:rsidRPr="004C17FB">
        <w:rPr>
          <w:noProof/>
        </w:rPr>
        <w:t>Museum of New Mexico Press, Santa Fe.</w:t>
      </w:r>
    </w:p>
    <w:p w14:paraId="188B71EE" w14:textId="04CE1A62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59.</w:t>
      </w:r>
      <w:r>
        <w:rPr>
          <w:noProof/>
        </w:rPr>
        <w:tab/>
        <w:t>Charles MC</w:t>
      </w:r>
      <w:r w:rsidR="004C17FB" w:rsidRPr="004C17FB">
        <w:rPr>
          <w:noProof/>
        </w:rPr>
        <w:t>, Sesler</w:t>
      </w:r>
      <w:r>
        <w:rPr>
          <w:noProof/>
        </w:rPr>
        <w:t xml:space="preserve"> L</w:t>
      </w:r>
      <w:r w:rsidRPr="004C17FB">
        <w:rPr>
          <w:noProof/>
        </w:rPr>
        <w:t>M</w:t>
      </w:r>
      <w:r>
        <w:rPr>
          <w:noProof/>
        </w:rPr>
        <w:t xml:space="preserve">, </w:t>
      </w:r>
      <w:r w:rsidR="00C84744">
        <w:rPr>
          <w:noProof/>
        </w:rPr>
        <w:t>Hovezak</w:t>
      </w:r>
      <w:r>
        <w:rPr>
          <w:noProof/>
        </w:rPr>
        <w:t xml:space="preserve"> TD</w:t>
      </w:r>
      <w:r w:rsidR="00C84744">
        <w:rPr>
          <w:noProof/>
        </w:rPr>
        <w:t xml:space="preserve"> (</w:t>
      </w:r>
      <w:r w:rsidR="00C84744" w:rsidRPr="004C17FB">
        <w:rPr>
          <w:noProof/>
        </w:rPr>
        <w:t>2006</w:t>
      </w:r>
      <w:r w:rsidR="00C84744">
        <w:rPr>
          <w:noProof/>
        </w:rPr>
        <w:t xml:space="preserve">) </w:t>
      </w:r>
      <w:r w:rsidR="004C17FB" w:rsidRPr="00C84744">
        <w:rPr>
          <w:noProof/>
        </w:rPr>
        <w:t>Understanding Eastern Basketmaker II Chronology and Migrations</w:t>
      </w:r>
      <w:r w:rsidR="004C17FB" w:rsidRPr="004C17FB">
        <w:rPr>
          <w:i/>
          <w:noProof/>
        </w:rPr>
        <w:t>.</w:t>
      </w:r>
      <w:r w:rsidR="00C84744">
        <w:rPr>
          <w:noProof/>
        </w:rPr>
        <w:t xml:space="preserve"> </w:t>
      </w:r>
      <w:r w:rsidR="00C84744" w:rsidRPr="00C84744">
        <w:rPr>
          <w:i/>
          <w:noProof/>
        </w:rPr>
        <w:t>Kiva</w:t>
      </w:r>
      <w:r w:rsidR="004C17FB" w:rsidRPr="004C17FB">
        <w:rPr>
          <w:noProof/>
        </w:rPr>
        <w:t xml:space="preserve"> </w:t>
      </w:r>
      <w:r w:rsidR="004C17FB" w:rsidRPr="00C84744">
        <w:rPr>
          <w:noProof/>
        </w:rPr>
        <w:t>72</w:t>
      </w:r>
      <w:r w:rsidR="00C84744">
        <w:rPr>
          <w:noProof/>
        </w:rPr>
        <w:t>(2):217-</w:t>
      </w:r>
      <w:r w:rsidR="004C17FB" w:rsidRPr="004C17FB">
        <w:rPr>
          <w:noProof/>
        </w:rPr>
        <w:t>238.</w:t>
      </w:r>
    </w:p>
    <w:p w14:paraId="67547220" w14:textId="0EF60FB8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0.</w:t>
      </w:r>
      <w:r>
        <w:rPr>
          <w:noProof/>
        </w:rPr>
        <w:tab/>
        <w:t xml:space="preserve">Pecotte J, </w:t>
      </w:r>
      <w:r w:rsidR="00B14F12">
        <w:rPr>
          <w:noProof/>
        </w:rPr>
        <w:t xml:space="preserve">Andrews </w:t>
      </w:r>
      <w:r>
        <w:rPr>
          <w:noProof/>
        </w:rPr>
        <w:t xml:space="preserve">J </w:t>
      </w:r>
      <w:r w:rsidR="00B14F12">
        <w:rPr>
          <w:noProof/>
        </w:rPr>
        <w:t>(</w:t>
      </w:r>
      <w:r w:rsidR="00B14F12" w:rsidRPr="004C17FB">
        <w:rPr>
          <w:noProof/>
        </w:rPr>
        <w:t>1982</w:t>
      </w:r>
      <w:r w:rsidR="00B14F12">
        <w:rPr>
          <w:noProof/>
        </w:rPr>
        <w:t xml:space="preserve">) </w:t>
      </w:r>
      <w:r w:rsidR="004C17FB" w:rsidRPr="00B14F12">
        <w:rPr>
          <w:noProof/>
        </w:rPr>
        <w:t>Human Bone Analysis</w:t>
      </w:r>
      <w:r w:rsidR="00B14F12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Basketmaker Settlement and Subsistence Along the San Juan River, Utah: The U.S. 163 Archaeological Project</w:t>
      </w:r>
      <w:r w:rsidR="004C17FB" w:rsidRPr="004C17FB">
        <w:rPr>
          <w:noProof/>
        </w:rPr>
        <w:t>, Neily</w:t>
      </w:r>
      <w:r>
        <w:rPr>
          <w:noProof/>
        </w:rPr>
        <w:t xml:space="preserve"> RB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B14F12">
        <w:rPr>
          <w:noProof/>
        </w:rPr>
        <w:t>pp. 444-</w:t>
      </w:r>
      <w:r w:rsidR="00B14F12" w:rsidRPr="004C17FB">
        <w:rPr>
          <w:noProof/>
        </w:rPr>
        <w:t>487.</w:t>
      </w:r>
      <w:r w:rsidR="00B14F12">
        <w:rPr>
          <w:noProof/>
        </w:rPr>
        <w:t xml:space="preserve"> </w:t>
      </w:r>
      <w:r w:rsidR="004C17FB" w:rsidRPr="004C17FB">
        <w:rPr>
          <w:noProof/>
        </w:rPr>
        <w:t xml:space="preserve">Utah Department of Transportation, Salt Lake City. </w:t>
      </w:r>
    </w:p>
    <w:p w14:paraId="7F3B2954" w14:textId="50DAD5A6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1.</w:t>
      </w:r>
      <w:r>
        <w:rPr>
          <w:noProof/>
        </w:rPr>
        <w:tab/>
        <w:t>Stodder ALW</w:t>
      </w:r>
      <w:r w:rsidR="00E33959">
        <w:rPr>
          <w:noProof/>
        </w:rPr>
        <w:t xml:space="preserve"> (</w:t>
      </w:r>
      <w:r w:rsidR="00E33959" w:rsidRPr="004C17FB">
        <w:rPr>
          <w:noProof/>
        </w:rPr>
        <w:t>2010</w:t>
      </w:r>
      <w:r w:rsidR="00E33959">
        <w:rPr>
          <w:noProof/>
        </w:rPr>
        <w:t xml:space="preserve">) </w:t>
      </w:r>
      <w:r w:rsidR="004C17FB" w:rsidRPr="00C62770">
        <w:rPr>
          <w:noProof/>
        </w:rPr>
        <w:t>Paleodemography</w:t>
      </w:r>
      <w:r w:rsidR="00E33959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nimas-La Plata Project: Volume XV - Bioarchaeology</w:t>
      </w:r>
      <w:r w:rsidR="004C17FB" w:rsidRPr="004C17FB">
        <w:rPr>
          <w:noProof/>
        </w:rPr>
        <w:t>, Perry</w:t>
      </w:r>
      <w:r>
        <w:rPr>
          <w:noProof/>
        </w:rPr>
        <w:t xml:space="preserve"> EM,</w:t>
      </w:r>
      <w:r w:rsidR="004C17FB" w:rsidRPr="004C17FB">
        <w:rPr>
          <w:noProof/>
        </w:rPr>
        <w:t xml:space="preserve"> Stodder</w:t>
      </w:r>
      <w:r>
        <w:rPr>
          <w:noProof/>
        </w:rPr>
        <w:t xml:space="preserve"> ALW</w:t>
      </w:r>
      <w:r w:rsidR="004C17FB" w:rsidRPr="004C17FB">
        <w:rPr>
          <w:noProof/>
        </w:rPr>
        <w:t xml:space="preserve">, </w:t>
      </w:r>
      <w:r>
        <w:rPr>
          <w:noProof/>
        </w:rPr>
        <w:t>Bollong</w:t>
      </w:r>
      <w:r w:rsidR="004C17FB" w:rsidRPr="004C17FB">
        <w:rPr>
          <w:noProof/>
        </w:rPr>
        <w:t xml:space="preserve"> </w:t>
      </w:r>
      <w:r>
        <w:rPr>
          <w:noProof/>
        </w:rPr>
        <w:t>CA</w:t>
      </w:r>
      <w:r w:rsidRPr="004C17FB">
        <w:rPr>
          <w:noProof/>
        </w:rPr>
        <w:t xml:space="preserve">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C62770">
        <w:rPr>
          <w:noProof/>
        </w:rPr>
        <w:t>p</w:t>
      </w:r>
      <w:r w:rsidR="00E33959">
        <w:rPr>
          <w:noProof/>
        </w:rPr>
        <w:t>p. 67-</w:t>
      </w:r>
      <w:r w:rsidR="00E33959" w:rsidRPr="004C17FB">
        <w:rPr>
          <w:noProof/>
        </w:rPr>
        <w:t>74.</w:t>
      </w:r>
      <w:r w:rsidR="00E33959">
        <w:rPr>
          <w:noProof/>
        </w:rPr>
        <w:t xml:space="preserve"> </w:t>
      </w:r>
      <w:r w:rsidR="004C17FB" w:rsidRPr="004C17FB">
        <w:rPr>
          <w:noProof/>
        </w:rPr>
        <w:t>Anthro</w:t>
      </w:r>
      <w:r w:rsidR="00C62770">
        <w:rPr>
          <w:noProof/>
        </w:rPr>
        <w:t>pological Research Paper No. 10.</w:t>
      </w:r>
      <w:r w:rsidR="004C17FB" w:rsidRPr="004C17FB">
        <w:rPr>
          <w:noProof/>
        </w:rPr>
        <w:t xml:space="preserve"> SWCA Environmental Consultants, Phoenix. </w:t>
      </w:r>
    </w:p>
    <w:p w14:paraId="6B13C0B5" w14:textId="5B91238C" w:rsidR="004C17FB" w:rsidRPr="004C17FB" w:rsidRDefault="00DA297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2.</w:t>
      </w:r>
      <w:r>
        <w:rPr>
          <w:noProof/>
        </w:rPr>
        <w:tab/>
        <w:t>Perry E</w:t>
      </w:r>
      <w:r w:rsidR="004C17FB" w:rsidRPr="004C17FB">
        <w:rPr>
          <w:noProof/>
        </w:rPr>
        <w:t xml:space="preserve">, </w:t>
      </w:r>
      <w:r w:rsidR="00C62770">
        <w:rPr>
          <w:noProof/>
        </w:rPr>
        <w:t>Stodder</w:t>
      </w:r>
      <w:r>
        <w:rPr>
          <w:noProof/>
        </w:rPr>
        <w:t xml:space="preserve"> ALW</w:t>
      </w:r>
      <w:r w:rsidR="00C62770">
        <w:rPr>
          <w:noProof/>
        </w:rPr>
        <w:t xml:space="preserve">, </w:t>
      </w:r>
      <w:r>
        <w:rPr>
          <w:noProof/>
        </w:rPr>
        <w:t>Bollong C. eds</w:t>
      </w:r>
      <w:r w:rsidR="00C62770">
        <w:rPr>
          <w:noProof/>
        </w:rPr>
        <w:t xml:space="preserve"> (</w:t>
      </w:r>
      <w:r w:rsidR="00C62770" w:rsidRPr="004C17FB">
        <w:rPr>
          <w:noProof/>
        </w:rPr>
        <w:t>2010</w:t>
      </w:r>
      <w:r w:rsidR="00C62770">
        <w:rPr>
          <w:noProof/>
        </w:rPr>
        <w:t xml:space="preserve">) </w:t>
      </w:r>
      <w:r w:rsidR="004C17FB" w:rsidRPr="004C17FB">
        <w:rPr>
          <w:i/>
          <w:noProof/>
        </w:rPr>
        <w:t>Animas-La Plata Project: Volume XV - Bioarchaeology</w:t>
      </w:r>
      <w:r w:rsidR="004C17FB" w:rsidRPr="004C17FB">
        <w:rPr>
          <w:noProof/>
        </w:rPr>
        <w:t>. Anthropological Research Paper No. 10, SWCA Environmental Consultants, Phoenix.</w:t>
      </w:r>
    </w:p>
    <w:p w14:paraId="63C47C11" w14:textId="1E4A51DA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3.</w:t>
      </w:r>
      <w:r>
        <w:rPr>
          <w:noProof/>
        </w:rPr>
        <w:tab/>
        <w:t>Swedlund AC</w:t>
      </w:r>
      <w:r w:rsidR="004C17FB" w:rsidRPr="004C17FB">
        <w:rPr>
          <w:noProof/>
        </w:rPr>
        <w:t xml:space="preserve"> </w:t>
      </w:r>
      <w:r w:rsidR="00C62770">
        <w:rPr>
          <w:noProof/>
        </w:rPr>
        <w:t>(</w:t>
      </w:r>
      <w:r w:rsidR="00C62770" w:rsidRPr="004C17FB">
        <w:rPr>
          <w:noProof/>
        </w:rPr>
        <w:t>1969</w:t>
      </w:r>
      <w:r w:rsidR="00C62770">
        <w:rPr>
          <w:noProof/>
        </w:rPr>
        <w:t xml:space="preserve">) </w:t>
      </w:r>
      <w:r w:rsidR="004C17FB" w:rsidRPr="00C62770">
        <w:rPr>
          <w:noProof/>
        </w:rPr>
        <w:t>Human Skeletal Material from the Yellowjacket Canyon Area, Southwestern Colorado</w:t>
      </w:r>
      <w:r w:rsidR="00C62770">
        <w:rPr>
          <w:noProof/>
        </w:rPr>
        <w:t>. M. A. Thesis,</w:t>
      </w:r>
      <w:r w:rsidR="004C17FB" w:rsidRPr="004C17FB">
        <w:rPr>
          <w:noProof/>
        </w:rPr>
        <w:t xml:space="preserve"> </w:t>
      </w:r>
      <w:r w:rsidR="004C17FB" w:rsidRPr="00C62770">
        <w:rPr>
          <w:noProof/>
        </w:rPr>
        <w:t>Department of Anthropology</w:t>
      </w:r>
      <w:r w:rsidR="00C62770">
        <w:rPr>
          <w:noProof/>
        </w:rPr>
        <w:t>,</w:t>
      </w:r>
      <w:r w:rsidR="004C17FB" w:rsidRPr="004C17FB">
        <w:rPr>
          <w:noProof/>
        </w:rPr>
        <w:t xml:space="preserve"> University of Colorado, Boulder.</w:t>
      </w:r>
    </w:p>
    <w:p w14:paraId="49AACAA1" w14:textId="29AA157E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64.</w:t>
      </w:r>
      <w:r w:rsidRPr="004C17FB">
        <w:rPr>
          <w:noProof/>
        </w:rPr>
        <w:tab/>
      </w:r>
      <w:r w:rsidR="00E93AB7">
        <w:rPr>
          <w:noProof/>
        </w:rPr>
        <w:t>Rowan</w:t>
      </w:r>
      <w:r w:rsidR="00257976">
        <w:rPr>
          <w:noProof/>
        </w:rPr>
        <w:t xml:space="preserve"> </w:t>
      </w:r>
      <w:r w:rsidR="00E93AB7">
        <w:rPr>
          <w:noProof/>
        </w:rPr>
        <w:t>EJ</w:t>
      </w:r>
      <w:r w:rsidR="00257976">
        <w:rPr>
          <w:noProof/>
        </w:rPr>
        <w:t xml:space="preserve"> III (</w:t>
      </w:r>
      <w:r w:rsidR="00257976" w:rsidRPr="004C17FB">
        <w:rPr>
          <w:noProof/>
        </w:rPr>
        <w:t>1978</w:t>
      </w:r>
      <w:r w:rsidR="00257976">
        <w:rPr>
          <w:noProof/>
        </w:rPr>
        <w:t xml:space="preserve">) </w:t>
      </w:r>
      <w:r w:rsidRPr="00257976">
        <w:rPr>
          <w:noProof/>
        </w:rPr>
        <w:t xml:space="preserve">Human Skeletal Remains from the Tamarron Site. </w:t>
      </w:r>
      <w:r w:rsidRPr="00257976">
        <w:rPr>
          <w:i/>
          <w:noProof/>
        </w:rPr>
        <w:t>Southwestern Lore</w:t>
      </w:r>
      <w:r w:rsidR="00257976">
        <w:rPr>
          <w:noProof/>
        </w:rPr>
        <w:t xml:space="preserve"> </w:t>
      </w:r>
      <w:r w:rsidRPr="00257976">
        <w:rPr>
          <w:noProof/>
        </w:rPr>
        <w:t>44</w:t>
      </w:r>
      <w:r w:rsidRPr="004C17FB">
        <w:rPr>
          <w:noProof/>
        </w:rPr>
        <w:t>(1 and 2):</w:t>
      </w:r>
      <w:r w:rsidR="00257976">
        <w:rPr>
          <w:noProof/>
        </w:rPr>
        <w:t>48-</w:t>
      </w:r>
      <w:r w:rsidRPr="004C17FB">
        <w:rPr>
          <w:noProof/>
        </w:rPr>
        <w:t>57.</w:t>
      </w:r>
    </w:p>
    <w:p w14:paraId="5AB400D5" w14:textId="0E40BDCF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5.</w:t>
      </w:r>
      <w:r>
        <w:rPr>
          <w:noProof/>
        </w:rPr>
        <w:tab/>
        <w:t>Lambert PM</w:t>
      </w:r>
      <w:r w:rsidR="00257976">
        <w:rPr>
          <w:noProof/>
        </w:rPr>
        <w:t xml:space="preserve"> (</w:t>
      </w:r>
      <w:r w:rsidR="00257976" w:rsidRPr="004C17FB">
        <w:rPr>
          <w:noProof/>
        </w:rPr>
        <w:t>1998</w:t>
      </w:r>
      <w:r w:rsidR="00257976">
        <w:rPr>
          <w:noProof/>
        </w:rPr>
        <w:t>)</w:t>
      </w:r>
      <w:r w:rsidR="00257976" w:rsidRPr="00257976">
        <w:rPr>
          <w:noProof/>
        </w:rPr>
        <w:t xml:space="preserve"> </w:t>
      </w:r>
      <w:r w:rsidR="004C17FB" w:rsidRPr="00257976">
        <w:rPr>
          <w:noProof/>
        </w:rPr>
        <w:t>Human Skeletal Remains</w:t>
      </w:r>
      <w:r w:rsidR="00257976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Puebloan Occupation of the Ute Mountain Piedmont, Volume 5: Environmental and Bioarchaeological Studies</w:t>
      </w:r>
      <w:r w:rsidR="004C17FB" w:rsidRPr="004C17FB">
        <w:rPr>
          <w:noProof/>
        </w:rPr>
        <w:t xml:space="preserve">, </w:t>
      </w:r>
      <w:r>
        <w:rPr>
          <w:noProof/>
        </w:rPr>
        <w:t>Billman BR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257976" w:rsidRPr="004C17FB">
        <w:rPr>
          <w:noProof/>
        </w:rPr>
        <w:t>p</w:t>
      </w:r>
      <w:r w:rsidR="00257976">
        <w:rPr>
          <w:noProof/>
        </w:rPr>
        <w:t>p. 111</w:t>
      </w:r>
      <w:r w:rsidR="00257976" w:rsidRPr="004C17FB">
        <w:rPr>
          <w:noProof/>
        </w:rPr>
        <w:t>-161.</w:t>
      </w:r>
      <w:r w:rsidR="00257976">
        <w:rPr>
          <w:noProof/>
        </w:rPr>
        <w:t xml:space="preserve"> </w:t>
      </w:r>
      <w:r w:rsidR="004C17FB" w:rsidRPr="004C17FB">
        <w:rPr>
          <w:noProof/>
        </w:rPr>
        <w:t>Soil Systems Pub</w:t>
      </w:r>
      <w:r w:rsidR="00257976">
        <w:rPr>
          <w:noProof/>
        </w:rPr>
        <w:t>lications in Archaeology No. 22.</w:t>
      </w:r>
      <w:r w:rsidR="004C17FB" w:rsidRPr="004C17FB">
        <w:rPr>
          <w:noProof/>
        </w:rPr>
        <w:t xml:space="preserve"> Soil Systems, Inc., Phoenix. </w:t>
      </w:r>
    </w:p>
    <w:p w14:paraId="381310A1" w14:textId="7B5B0D7D" w:rsidR="00D84E7C" w:rsidRPr="004C17FB" w:rsidRDefault="00FA2C55" w:rsidP="00D84E7C">
      <w:pPr>
        <w:pStyle w:val="EndNoteBibliography"/>
        <w:ind w:left="720" w:hanging="720"/>
        <w:rPr>
          <w:noProof/>
        </w:rPr>
      </w:pPr>
      <w:r>
        <w:rPr>
          <w:noProof/>
        </w:rPr>
        <w:t>66.</w:t>
      </w:r>
      <w:r>
        <w:rPr>
          <w:noProof/>
        </w:rPr>
        <w:tab/>
      </w:r>
      <w:r w:rsidR="00D84E7C" w:rsidRPr="004C17FB">
        <w:rPr>
          <w:noProof/>
        </w:rPr>
        <w:t>American Museum of Natural History</w:t>
      </w:r>
      <w:r w:rsidR="00D84E7C" w:rsidRPr="004C17FB">
        <w:rPr>
          <w:i/>
          <w:noProof/>
        </w:rPr>
        <w:t xml:space="preserve"> </w:t>
      </w:r>
      <w:r w:rsidR="00D84E7C" w:rsidRPr="00D84E7C">
        <w:rPr>
          <w:noProof/>
        </w:rPr>
        <w:t>(201</w:t>
      </w:r>
      <w:r w:rsidR="00D84E7C">
        <w:rPr>
          <w:noProof/>
        </w:rPr>
        <w:t>2</w:t>
      </w:r>
      <w:r w:rsidR="00D84E7C" w:rsidRPr="00D84E7C">
        <w:rPr>
          <w:noProof/>
        </w:rPr>
        <w:t>)</w:t>
      </w:r>
      <w:r w:rsidR="00D84E7C" w:rsidRPr="003C3029">
        <w:rPr>
          <w:noProof/>
        </w:rPr>
        <w:t xml:space="preserve"> Information from the Native American Graves Protection and Repatriation Act</w:t>
      </w:r>
      <w:r w:rsidR="00D84E7C" w:rsidRPr="004C17FB">
        <w:rPr>
          <w:noProof/>
        </w:rPr>
        <w:t>. American Museum of Natural History, New York.</w:t>
      </w:r>
    </w:p>
    <w:p w14:paraId="4BE82274" w14:textId="09DE0E29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7.</w:t>
      </w:r>
      <w:r>
        <w:rPr>
          <w:noProof/>
        </w:rPr>
        <w:tab/>
        <w:t>Kearns TM</w:t>
      </w:r>
      <w:r w:rsidR="004C17FB" w:rsidRPr="004C17FB">
        <w:rPr>
          <w:noProof/>
        </w:rPr>
        <w:t xml:space="preserve">, </w:t>
      </w:r>
      <w:r w:rsidR="00D84E7C">
        <w:rPr>
          <w:noProof/>
        </w:rPr>
        <w:t>Kugler</w:t>
      </w:r>
      <w:r>
        <w:rPr>
          <w:noProof/>
        </w:rPr>
        <w:t xml:space="preserve"> CA</w:t>
      </w:r>
      <w:r w:rsidR="00D84E7C">
        <w:rPr>
          <w:noProof/>
        </w:rPr>
        <w:t>, Stirniman</w:t>
      </w:r>
      <w:r w:rsidR="004C17FB" w:rsidRPr="004C17FB">
        <w:rPr>
          <w:noProof/>
        </w:rPr>
        <w:t xml:space="preserve"> </w:t>
      </w:r>
      <w:r>
        <w:rPr>
          <w:noProof/>
        </w:rPr>
        <w:t xml:space="preserve">P </w:t>
      </w:r>
      <w:r w:rsidR="00D84E7C">
        <w:rPr>
          <w:noProof/>
        </w:rPr>
        <w:t>(</w:t>
      </w:r>
      <w:r w:rsidR="00D84E7C" w:rsidRPr="004C17FB">
        <w:rPr>
          <w:noProof/>
        </w:rPr>
        <w:t>1998</w:t>
      </w:r>
      <w:r w:rsidR="00D84E7C">
        <w:rPr>
          <w:noProof/>
        </w:rPr>
        <w:t xml:space="preserve">) </w:t>
      </w:r>
      <w:r w:rsidR="004C17FB" w:rsidRPr="00D84E7C">
        <w:rPr>
          <w:noProof/>
        </w:rPr>
        <w:t>The Dog Leg Site (LA 6448): A Basketmaker II Cache Locale in the Southern Chuska Valley, New Mexico</w:t>
      </w:r>
      <w:r w:rsidR="00D84E7C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Pipeline Archaeology 1990-1993: the El Paso Natural Gas North System Expansion Project, New Mexico and Arizona</w:t>
      </w:r>
      <w:r w:rsidR="004C17FB" w:rsidRPr="004C17FB">
        <w:rPr>
          <w:noProof/>
        </w:rPr>
        <w:t>, Baugh</w:t>
      </w:r>
      <w:r>
        <w:rPr>
          <w:noProof/>
        </w:rPr>
        <w:t xml:space="preserve"> TG,</w:t>
      </w:r>
      <w:r w:rsidRPr="004C17FB">
        <w:rPr>
          <w:noProof/>
        </w:rPr>
        <w:t xml:space="preserve"> </w:t>
      </w:r>
      <w:r w:rsidR="004C17FB" w:rsidRPr="004C17FB">
        <w:rPr>
          <w:noProof/>
        </w:rPr>
        <w:t>Kearns</w:t>
      </w:r>
      <w:r>
        <w:rPr>
          <w:noProof/>
        </w:rPr>
        <w:t xml:space="preserve"> T</w:t>
      </w:r>
      <w:r w:rsidRPr="004C17FB">
        <w:rPr>
          <w:noProof/>
        </w:rPr>
        <w:t>M</w:t>
      </w:r>
      <w:r>
        <w:rPr>
          <w:noProof/>
        </w:rPr>
        <w:t>,</w:t>
      </w:r>
      <w:r w:rsidR="004C17FB" w:rsidRPr="004C17FB">
        <w:rPr>
          <w:noProof/>
        </w:rPr>
        <w:t xml:space="preserve"> </w:t>
      </w:r>
      <w:r>
        <w:rPr>
          <w:noProof/>
        </w:rPr>
        <w:t>Wheeler CW</w:t>
      </w:r>
      <w:r w:rsidRPr="004C17FB">
        <w:rPr>
          <w:noProof/>
        </w:rPr>
        <w:t xml:space="preserve"> </w:t>
      </w:r>
      <w:r>
        <w:rPr>
          <w:noProof/>
        </w:rPr>
        <w:t>e</w:t>
      </w:r>
      <w:r w:rsidR="004C17FB" w:rsidRPr="004C17FB">
        <w:rPr>
          <w:noProof/>
        </w:rPr>
        <w:t>ds. Western Cultural Resource Management Inc</w:t>
      </w:r>
      <w:r w:rsidR="00D84E7C">
        <w:rPr>
          <w:noProof/>
        </w:rPr>
        <w:t>., Farmington, NM.</w:t>
      </w:r>
    </w:p>
    <w:p w14:paraId="3C29D01A" w14:textId="70AF545B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8.</w:t>
      </w:r>
      <w:r>
        <w:rPr>
          <w:noProof/>
        </w:rPr>
        <w:tab/>
        <w:t>Kearns TM</w:t>
      </w:r>
      <w:r w:rsidR="004C17FB" w:rsidRPr="004C17FB">
        <w:rPr>
          <w:noProof/>
        </w:rPr>
        <w:t xml:space="preserve"> </w:t>
      </w:r>
      <w:r w:rsidR="00D84E7C">
        <w:rPr>
          <w:noProof/>
        </w:rPr>
        <w:t>(</w:t>
      </w:r>
      <w:r w:rsidR="00D84E7C" w:rsidRPr="004C17FB">
        <w:rPr>
          <w:noProof/>
        </w:rPr>
        <w:t>1996</w:t>
      </w:r>
      <w:r w:rsidR="00D84E7C">
        <w:rPr>
          <w:noProof/>
        </w:rPr>
        <w:t xml:space="preserve">) </w:t>
      </w:r>
      <w:r w:rsidR="004C17FB" w:rsidRPr="00D84E7C">
        <w:rPr>
          <w:noProof/>
        </w:rPr>
        <w:t>An Initial Assessment of Anasazi Mortuary Behavior in the Southern Chuska Valley, New Mexico</w:t>
      </w:r>
      <w:r w:rsidR="00D84E7C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Pipeline Archaeol</w:t>
      </w:r>
      <w:r w:rsidR="00D84E7C">
        <w:rPr>
          <w:i/>
          <w:noProof/>
        </w:rPr>
        <w:t>ogy 19</w:t>
      </w:r>
      <w:r w:rsidR="004C17FB" w:rsidRPr="004C17FB">
        <w:rPr>
          <w:i/>
          <w:noProof/>
        </w:rPr>
        <w:t>90-1993: The El Paso Natural Gas North System Expansion Project, New Mexico and Arizona</w:t>
      </w:r>
      <w:r w:rsidR="004C17FB" w:rsidRPr="004C17FB">
        <w:rPr>
          <w:noProof/>
        </w:rPr>
        <w:t xml:space="preserve">, Flores </w:t>
      </w:r>
      <w:r>
        <w:rPr>
          <w:noProof/>
        </w:rPr>
        <w:t>P,</w:t>
      </w:r>
      <w:r w:rsidR="004C17FB" w:rsidRPr="004C17FB">
        <w:rPr>
          <w:noProof/>
        </w:rPr>
        <w:t xml:space="preserve"> Kearns</w:t>
      </w:r>
      <w:r>
        <w:rPr>
          <w:noProof/>
        </w:rPr>
        <w:t xml:space="preserve"> TM</w:t>
      </w:r>
      <w:r w:rsidR="004C17FB" w:rsidRPr="004C17FB">
        <w:rPr>
          <w:noProof/>
        </w:rPr>
        <w:t xml:space="preserve">,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D84E7C">
        <w:rPr>
          <w:noProof/>
        </w:rPr>
        <w:t>p</w:t>
      </w:r>
      <w:r w:rsidR="00D84E7C" w:rsidRPr="004C17FB">
        <w:rPr>
          <w:noProof/>
        </w:rPr>
        <w:t>p. 119-166</w:t>
      </w:r>
      <w:r w:rsidR="00D84E7C">
        <w:rPr>
          <w:noProof/>
        </w:rPr>
        <w:t xml:space="preserve">. </w:t>
      </w:r>
      <w:r w:rsidR="004C17FB" w:rsidRPr="004C17FB">
        <w:rPr>
          <w:noProof/>
        </w:rPr>
        <w:t>Western Cultual Resource Management, Inc</w:t>
      </w:r>
      <w:r w:rsidR="00D84E7C">
        <w:rPr>
          <w:noProof/>
        </w:rPr>
        <w:t>.,</w:t>
      </w:r>
      <w:r w:rsidR="004C17FB" w:rsidRPr="004C17FB">
        <w:rPr>
          <w:noProof/>
        </w:rPr>
        <w:t xml:space="preserve"> Farmington, NM.</w:t>
      </w:r>
    </w:p>
    <w:p w14:paraId="0A48A8E2" w14:textId="3D208407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69.</w:t>
      </w:r>
      <w:r>
        <w:rPr>
          <w:noProof/>
        </w:rPr>
        <w:tab/>
        <w:t>Herrmann NP</w:t>
      </w:r>
      <w:r w:rsidR="004C17FB" w:rsidRPr="004C17FB">
        <w:rPr>
          <w:noProof/>
        </w:rPr>
        <w:t xml:space="preserve"> </w:t>
      </w:r>
      <w:r w:rsidR="00D84E7C">
        <w:rPr>
          <w:noProof/>
        </w:rPr>
        <w:t>(</w:t>
      </w:r>
      <w:r w:rsidR="00D84E7C" w:rsidRPr="004C17FB">
        <w:rPr>
          <w:noProof/>
        </w:rPr>
        <w:t>1993</w:t>
      </w:r>
      <w:r w:rsidR="00D84E7C">
        <w:rPr>
          <w:noProof/>
        </w:rPr>
        <w:t xml:space="preserve">) </w:t>
      </w:r>
      <w:r w:rsidR="004C17FB" w:rsidRPr="004C17FB">
        <w:rPr>
          <w:i/>
          <w:noProof/>
        </w:rPr>
        <w:t>Burial Descriptions</w:t>
      </w:r>
      <w:r w:rsidR="00D84E7C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cross the Colorado Plateau: Anthropological Studies for the Transwestern Pipeline Expansion Project</w:t>
      </w:r>
      <w:r w:rsidR="004C17FB" w:rsidRPr="004C17FB">
        <w:rPr>
          <w:noProof/>
        </w:rPr>
        <w:t>, Herrmann</w:t>
      </w:r>
      <w:r>
        <w:rPr>
          <w:noProof/>
        </w:rPr>
        <w:t xml:space="preserve"> NP</w:t>
      </w:r>
      <w:r w:rsidRPr="004C17FB">
        <w:rPr>
          <w:noProof/>
        </w:rPr>
        <w:t xml:space="preserve"> </w:t>
      </w:r>
      <w:r w:rsidR="004C17FB" w:rsidRPr="004C17FB">
        <w:rPr>
          <w:noProof/>
        </w:rPr>
        <w:t xml:space="preserve">et al.,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D84E7C">
        <w:rPr>
          <w:noProof/>
        </w:rPr>
        <w:t>p</w:t>
      </w:r>
      <w:r w:rsidR="00D84E7C" w:rsidRPr="004C17FB">
        <w:rPr>
          <w:noProof/>
        </w:rPr>
        <w:t>p. 11-32.</w:t>
      </w:r>
      <w:r w:rsidR="00D84E7C">
        <w:rPr>
          <w:noProof/>
        </w:rPr>
        <w:t xml:space="preserve"> </w:t>
      </w:r>
      <w:r w:rsidR="004C17FB" w:rsidRPr="004C17FB">
        <w:rPr>
          <w:noProof/>
        </w:rPr>
        <w:t>Maxwell Museum of Anthropology, University of New Mexico</w:t>
      </w:r>
      <w:r w:rsidR="00D84E7C">
        <w:rPr>
          <w:noProof/>
        </w:rPr>
        <w:t xml:space="preserve">, </w:t>
      </w:r>
      <w:r w:rsidR="004C17FB" w:rsidRPr="004C17FB">
        <w:rPr>
          <w:noProof/>
        </w:rPr>
        <w:t xml:space="preserve">Albuquerque. </w:t>
      </w:r>
    </w:p>
    <w:p w14:paraId="12D51A78" w14:textId="6512BF24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0.</w:t>
      </w:r>
      <w:r>
        <w:rPr>
          <w:noProof/>
        </w:rPr>
        <w:tab/>
        <w:t>Akins NJ</w:t>
      </w:r>
      <w:r w:rsidR="00D84E7C">
        <w:rPr>
          <w:noProof/>
        </w:rPr>
        <w:t xml:space="preserve"> (</w:t>
      </w:r>
      <w:r w:rsidR="00D84E7C" w:rsidRPr="004C17FB">
        <w:rPr>
          <w:noProof/>
        </w:rPr>
        <w:t>1986</w:t>
      </w:r>
      <w:r w:rsidR="00D84E7C">
        <w:rPr>
          <w:noProof/>
        </w:rPr>
        <w:t xml:space="preserve">) </w:t>
      </w:r>
      <w:r w:rsidR="004C17FB" w:rsidRPr="004C17FB">
        <w:rPr>
          <w:i/>
          <w:noProof/>
        </w:rPr>
        <w:t>A Biocultural Approach to Human Burials from Chaco Canyon, New Mexico</w:t>
      </w:r>
      <w:r w:rsidR="004C17FB" w:rsidRPr="004C17FB">
        <w:rPr>
          <w:noProof/>
        </w:rPr>
        <w:t>. Reports of the Chaco Center Issue 9, Branch of Cultural Research, U.S. Department of Interior, National Park Service, Santa Fe.</w:t>
      </w:r>
    </w:p>
    <w:p w14:paraId="112BD2B1" w14:textId="4B372084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1.</w:t>
      </w:r>
      <w:r>
        <w:rPr>
          <w:noProof/>
        </w:rPr>
        <w:tab/>
        <w:t>Martin DL et al, eds</w:t>
      </w:r>
      <w:r w:rsidR="004C17FB" w:rsidRPr="004C17FB">
        <w:rPr>
          <w:noProof/>
        </w:rPr>
        <w:t xml:space="preserve"> </w:t>
      </w:r>
      <w:r w:rsidR="00D84E7C">
        <w:rPr>
          <w:noProof/>
        </w:rPr>
        <w:t>(</w:t>
      </w:r>
      <w:r w:rsidR="00D84E7C" w:rsidRPr="004C17FB">
        <w:rPr>
          <w:noProof/>
        </w:rPr>
        <w:t>2001</w:t>
      </w:r>
      <w:r w:rsidR="00D84E7C">
        <w:rPr>
          <w:noProof/>
        </w:rPr>
        <w:t xml:space="preserve">) </w:t>
      </w:r>
      <w:r w:rsidR="004C17FB" w:rsidRPr="004C17FB">
        <w:rPr>
          <w:i/>
          <w:noProof/>
        </w:rPr>
        <w:t>Totah: Time and the Rivers Flowing, Excavations in the La Plata Valley, Volume 5, Harmony and Discord, Bioarchaeology</w:t>
      </w:r>
      <w:r w:rsidR="004C17FB" w:rsidRPr="004C17FB">
        <w:rPr>
          <w:noProof/>
        </w:rPr>
        <w:t>. Archaeology Notes 242, Office of Archaeologcial Studies, Santa Fe.</w:t>
      </w:r>
    </w:p>
    <w:p w14:paraId="5190F597" w14:textId="661D7E91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2.</w:t>
      </w:r>
      <w:r>
        <w:rPr>
          <w:noProof/>
        </w:rPr>
        <w:tab/>
        <w:t>Spurr K</w:t>
      </w:r>
      <w:r w:rsidR="00D84E7C">
        <w:rPr>
          <w:noProof/>
        </w:rPr>
        <w:t xml:space="preserve"> (</w:t>
      </w:r>
      <w:r w:rsidR="00D84E7C" w:rsidRPr="004C17FB">
        <w:rPr>
          <w:noProof/>
        </w:rPr>
        <w:t>2011</w:t>
      </w:r>
      <w:r w:rsidR="00D84E7C">
        <w:rPr>
          <w:noProof/>
        </w:rPr>
        <w:t xml:space="preserve">) </w:t>
      </w:r>
      <w:r w:rsidR="004C17FB" w:rsidRPr="00D84E7C">
        <w:rPr>
          <w:noProof/>
        </w:rPr>
        <w:t>Osteological Analysis of Human Remains</w:t>
      </w:r>
      <w:r w:rsidR="00D84E7C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rchaeological Data Recovery of AZ N:4:110(ASM) at Grey Fox Ridge, Cottonwood, Yavapai County, Arizona</w:t>
      </w:r>
      <w:r w:rsidR="004C17FB" w:rsidRPr="004C17FB">
        <w:rPr>
          <w:noProof/>
        </w:rPr>
        <w:t>, Deats</w:t>
      </w:r>
      <w:r>
        <w:rPr>
          <w:noProof/>
        </w:rPr>
        <w:t xml:space="preserve"> S</w:t>
      </w:r>
      <w:r w:rsidR="004C17FB"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5D135B">
        <w:rPr>
          <w:noProof/>
        </w:rPr>
        <w:t>p</w:t>
      </w:r>
      <w:r w:rsidR="005D135B" w:rsidRPr="004C17FB">
        <w:rPr>
          <w:noProof/>
        </w:rPr>
        <w:t>p. 9.1--9.15</w:t>
      </w:r>
      <w:r w:rsidR="005D135B">
        <w:rPr>
          <w:noProof/>
        </w:rPr>
        <w:t xml:space="preserve">. </w:t>
      </w:r>
      <w:r w:rsidR="004C17FB" w:rsidRPr="004C17FB">
        <w:rPr>
          <w:noProof/>
        </w:rPr>
        <w:t>Army Cor</w:t>
      </w:r>
      <w:r w:rsidR="00D84E7C">
        <w:rPr>
          <w:noProof/>
        </w:rPr>
        <w:t>ps of Engineers, Phoenix</w:t>
      </w:r>
      <w:r w:rsidR="004C17FB" w:rsidRPr="004C17FB">
        <w:rPr>
          <w:noProof/>
        </w:rPr>
        <w:t>.</w:t>
      </w:r>
    </w:p>
    <w:p w14:paraId="38B5A032" w14:textId="7FEC7E8B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3.</w:t>
      </w:r>
      <w:r>
        <w:rPr>
          <w:noProof/>
        </w:rPr>
        <w:tab/>
        <w:t>Bliss WL</w:t>
      </w:r>
      <w:r w:rsidR="005D135B">
        <w:rPr>
          <w:noProof/>
        </w:rPr>
        <w:t xml:space="preserve"> (</w:t>
      </w:r>
      <w:r w:rsidR="005D135B" w:rsidRPr="004C17FB">
        <w:rPr>
          <w:noProof/>
        </w:rPr>
        <w:t>1956</w:t>
      </w:r>
      <w:r w:rsidR="005D135B">
        <w:rPr>
          <w:noProof/>
        </w:rPr>
        <w:t xml:space="preserve">) </w:t>
      </w:r>
      <w:r w:rsidR="004C17FB" w:rsidRPr="005D135B">
        <w:rPr>
          <w:noProof/>
        </w:rPr>
        <w:t>Burials</w:t>
      </w:r>
      <w:r w:rsidR="005D135B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Pipeline Archaeology: Reports of Salvage Operations in the Southwest on El Paso Natural Gas Company Projects 1950-1953</w:t>
      </w:r>
      <w:r w:rsidR="004C17FB" w:rsidRPr="004C17FB">
        <w:rPr>
          <w:noProof/>
        </w:rPr>
        <w:t>, Wendor</w:t>
      </w:r>
      <w:r>
        <w:rPr>
          <w:noProof/>
        </w:rPr>
        <w:t xml:space="preserve"> F</w:t>
      </w:r>
      <w:r w:rsidR="004C17FB" w:rsidRPr="004C17FB">
        <w:rPr>
          <w:noProof/>
        </w:rPr>
        <w:t>, Fox</w:t>
      </w:r>
      <w:r>
        <w:rPr>
          <w:noProof/>
        </w:rPr>
        <w:t xml:space="preserve"> N</w:t>
      </w:r>
      <w:r w:rsidR="004C17FB" w:rsidRPr="004C17FB">
        <w:rPr>
          <w:noProof/>
        </w:rPr>
        <w:t>, Lewis</w:t>
      </w:r>
      <w:r>
        <w:rPr>
          <w:noProof/>
        </w:rPr>
        <w:t xml:space="preserve"> OL</w:t>
      </w:r>
      <w:r w:rsidRPr="004C17FB">
        <w:rPr>
          <w:noProof/>
        </w:rPr>
        <w:t xml:space="preserve">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5D135B">
        <w:rPr>
          <w:noProof/>
        </w:rPr>
        <w:t>p</w:t>
      </w:r>
      <w:r w:rsidR="005D135B" w:rsidRPr="004C17FB">
        <w:rPr>
          <w:noProof/>
        </w:rPr>
        <w:t>p. 133-135.</w:t>
      </w:r>
      <w:r w:rsidR="005D135B">
        <w:rPr>
          <w:noProof/>
        </w:rPr>
        <w:t xml:space="preserve"> </w:t>
      </w:r>
      <w:r w:rsidR="004C17FB" w:rsidRPr="004C17FB">
        <w:rPr>
          <w:noProof/>
        </w:rPr>
        <w:t xml:space="preserve">Laboratory of Anthropology and Museum of Northern Arizona, Santa Fe and Flagstaff. </w:t>
      </w:r>
    </w:p>
    <w:p w14:paraId="3799F826" w14:textId="69552B6D" w:rsidR="004C17FB" w:rsidRPr="004C17FB" w:rsidRDefault="00E93AB7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4.</w:t>
      </w:r>
      <w:r>
        <w:rPr>
          <w:noProof/>
        </w:rPr>
        <w:tab/>
        <w:t>Ezell PH</w:t>
      </w:r>
      <w:r w:rsidR="004C17FB" w:rsidRPr="004C17FB">
        <w:rPr>
          <w:noProof/>
        </w:rPr>
        <w:t xml:space="preserve"> </w:t>
      </w:r>
      <w:r w:rsidR="005D135B">
        <w:rPr>
          <w:noProof/>
        </w:rPr>
        <w:t>(</w:t>
      </w:r>
      <w:r w:rsidR="005D135B" w:rsidRPr="004C17FB">
        <w:rPr>
          <w:noProof/>
        </w:rPr>
        <w:t>1956</w:t>
      </w:r>
      <w:r w:rsidR="005D135B">
        <w:rPr>
          <w:noProof/>
        </w:rPr>
        <w:t xml:space="preserve">) </w:t>
      </w:r>
      <w:r w:rsidR="004C17FB" w:rsidRPr="005D135B">
        <w:rPr>
          <w:noProof/>
        </w:rPr>
        <w:t>Discussion</w:t>
      </w:r>
      <w:r w:rsidR="005D135B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Pipeline Archaeology: Reports of Salvage Operations in the Southwest on El Paso Natural Gas Company Projects 1950-1953</w:t>
      </w:r>
      <w:r w:rsidR="004C17FB" w:rsidRPr="004C17FB">
        <w:rPr>
          <w:noProof/>
        </w:rPr>
        <w:t>, Wendorf</w:t>
      </w:r>
      <w:r>
        <w:rPr>
          <w:noProof/>
        </w:rPr>
        <w:t xml:space="preserve"> </w:t>
      </w:r>
      <w:r w:rsidR="00796E73">
        <w:rPr>
          <w:noProof/>
        </w:rPr>
        <w:t>F</w:t>
      </w:r>
      <w:r w:rsidR="004C17FB" w:rsidRPr="004C17FB">
        <w:rPr>
          <w:noProof/>
        </w:rPr>
        <w:t>, Fox</w:t>
      </w:r>
      <w:r w:rsidR="00796E73">
        <w:rPr>
          <w:noProof/>
        </w:rPr>
        <w:t xml:space="preserve"> N</w:t>
      </w:r>
      <w:r w:rsidR="004C17FB" w:rsidRPr="004C17FB">
        <w:rPr>
          <w:noProof/>
        </w:rPr>
        <w:t>, and Lewis</w:t>
      </w:r>
      <w:r w:rsidR="00796E73">
        <w:rPr>
          <w:noProof/>
        </w:rPr>
        <w:t xml:space="preserve"> O</w:t>
      </w:r>
      <w:r w:rsidR="00796E73" w:rsidRPr="004C17FB">
        <w:rPr>
          <w:noProof/>
        </w:rPr>
        <w:t>.</w:t>
      </w:r>
      <w:r w:rsidR="004C17FB" w:rsidRPr="004C17FB">
        <w:rPr>
          <w:noProof/>
        </w:rPr>
        <w:t xml:space="preserve"> </w:t>
      </w:r>
      <w:r w:rsidR="00796E73"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5D135B">
        <w:rPr>
          <w:noProof/>
        </w:rPr>
        <w:t>p</w:t>
      </w:r>
      <w:r w:rsidR="005D135B" w:rsidRPr="004C17FB">
        <w:rPr>
          <w:noProof/>
        </w:rPr>
        <w:t>p. 135-137</w:t>
      </w:r>
      <w:r w:rsidR="005D135B">
        <w:rPr>
          <w:noProof/>
        </w:rPr>
        <w:t xml:space="preserve">. </w:t>
      </w:r>
      <w:r w:rsidR="004C17FB" w:rsidRPr="004C17FB">
        <w:rPr>
          <w:noProof/>
        </w:rPr>
        <w:t>Laboratory of Anthropology and Museum of Northern Arizona, Santa Fe and Flagstaff.</w:t>
      </w:r>
    </w:p>
    <w:p w14:paraId="618E40CD" w14:textId="6BEA1AB5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5.</w:t>
      </w:r>
      <w:r>
        <w:rPr>
          <w:noProof/>
        </w:rPr>
        <w:tab/>
        <w:t>Merbs CF</w:t>
      </w:r>
      <w:r w:rsidR="00D433C8">
        <w:rPr>
          <w:noProof/>
        </w:rPr>
        <w:t xml:space="preserve"> (</w:t>
      </w:r>
      <w:r w:rsidR="00D433C8" w:rsidRPr="004C17FB">
        <w:rPr>
          <w:noProof/>
        </w:rPr>
        <w:t>1999</w:t>
      </w:r>
      <w:r w:rsidR="00D433C8">
        <w:rPr>
          <w:noProof/>
        </w:rPr>
        <w:t xml:space="preserve">) </w:t>
      </w:r>
      <w:r w:rsidR="004C17FB" w:rsidRPr="00D433C8">
        <w:rPr>
          <w:noProof/>
        </w:rPr>
        <w:t>Human Burials: The Physical Anthropology of the People of Sundown</w:t>
      </w:r>
      <w:r w:rsidR="00D433C8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Sundown Site, NA 16385: A Prescott Area Community</w:t>
      </w:r>
      <w:r w:rsidR="004C17FB" w:rsidRPr="004C17FB">
        <w:rPr>
          <w:noProof/>
        </w:rPr>
        <w:t>, Grossman</w:t>
      </w:r>
      <w:r>
        <w:rPr>
          <w:noProof/>
        </w:rPr>
        <w:t xml:space="preserve"> JE</w:t>
      </w:r>
      <w:r w:rsidR="004C17FB" w:rsidRPr="004C17FB">
        <w:rPr>
          <w:noProof/>
        </w:rPr>
        <w:t xml:space="preserve">, </w:t>
      </w:r>
      <w:r>
        <w:rPr>
          <w:noProof/>
        </w:rPr>
        <w:t>P</w:t>
      </w:r>
      <w:r w:rsidR="004C17FB" w:rsidRPr="004C17FB">
        <w:rPr>
          <w:noProof/>
        </w:rPr>
        <w:t>arsons</w:t>
      </w:r>
      <w:r>
        <w:rPr>
          <w:noProof/>
        </w:rPr>
        <w:t xml:space="preserve"> </w:t>
      </w:r>
      <w:r w:rsidRPr="004C17FB">
        <w:rPr>
          <w:noProof/>
        </w:rPr>
        <w:t>P</w:t>
      </w:r>
      <w:r w:rsidR="004C17FB" w:rsidRPr="004C17FB">
        <w:rPr>
          <w:noProof/>
        </w:rPr>
        <w:t xml:space="preserve">, </w:t>
      </w:r>
      <w:r>
        <w:rPr>
          <w:noProof/>
        </w:rPr>
        <w:t>Ferg A</w:t>
      </w:r>
      <w:r w:rsidRPr="004C17FB">
        <w:rPr>
          <w:noProof/>
        </w:rPr>
        <w:t xml:space="preserve">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D433C8" w:rsidRPr="004C17FB">
        <w:rPr>
          <w:noProof/>
        </w:rPr>
        <w:t>p</w:t>
      </w:r>
      <w:r w:rsidR="00D433C8">
        <w:rPr>
          <w:noProof/>
        </w:rPr>
        <w:t>p</w:t>
      </w:r>
      <w:r>
        <w:rPr>
          <w:noProof/>
        </w:rPr>
        <w:t>. 143-</w:t>
      </w:r>
      <w:r w:rsidR="00D433C8" w:rsidRPr="004C17FB">
        <w:rPr>
          <w:noProof/>
        </w:rPr>
        <w:t>167</w:t>
      </w:r>
      <w:r w:rsidR="00D433C8">
        <w:rPr>
          <w:noProof/>
        </w:rPr>
        <w:t xml:space="preserve">. </w:t>
      </w:r>
      <w:r w:rsidR="004C17FB" w:rsidRPr="004C17FB">
        <w:rPr>
          <w:noProof/>
        </w:rPr>
        <w:t>Yavapai Chapter, Arizona Archaeological Society, Prescott.</w:t>
      </w:r>
    </w:p>
    <w:p w14:paraId="1DEAA087" w14:textId="41F890E3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6.</w:t>
      </w:r>
      <w:r>
        <w:rPr>
          <w:noProof/>
        </w:rPr>
        <w:tab/>
        <w:t xml:space="preserve">Kamp KA, </w:t>
      </w:r>
      <w:r w:rsidR="004A53E0">
        <w:rPr>
          <w:noProof/>
        </w:rPr>
        <w:t>Whittaker</w:t>
      </w:r>
      <w:r>
        <w:rPr>
          <w:noProof/>
        </w:rPr>
        <w:t xml:space="preserve"> JC </w:t>
      </w:r>
      <w:r w:rsidR="004A53E0">
        <w:rPr>
          <w:noProof/>
        </w:rPr>
        <w:t>(</w:t>
      </w:r>
      <w:r w:rsidR="004A53E0" w:rsidRPr="004C17FB">
        <w:rPr>
          <w:noProof/>
        </w:rPr>
        <w:t>1999</w:t>
      </w:r>
      <w:r w:rsidR="004A53E0">
        <w:rPr>
          <w:noProof/>
        </w:rPr>
        <w:t xml:space="preserve">) </w:t>
      </w:r>
      <w:r w:rsidR="004C17FB" w:rsidRPr="004C17FB">
        <w:rPr>
          <w:i/>
          <w:noProof/>
        </w:rPr>
        <w:t>Surviving Adversity: The Sinagua of Lizard Man Village</w:t>
      </w:r>
      <w:r w:rsidR="004C17FB" w:rsidRPr="004C17FB">
        <w:rPr>
          <w:noProof/>
        </w:rPr>
        <w:t xml:space="preserve">. University </w:t>
      </w:r>
      <w:r>
        <w:rPr>
          <w:noProof/>
        </w:rPr>
        <w:t xml:space="preserve">of Utah Anthropological Papers </w:t>
      </w:r>
      <w:r w:rsidR="004C17FB" w:rsidRPr="004C17FB">
        <w:rPr>
          <w:noProof/>
        </w:rPr>
        <w:t xml:space="preserve">No. 120. University of Utah Press, Salt Lake City. </w:t>
      </w:r>
    </w:p>
    <w:p w14:paraId="7185F62C" w14:textId="1C13DD4C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7.</w:t>
      </w:r>
      <w:r>
        <w:rPr>
          <w:noProof/>
        </w:rPr>
        <w:tab/>
        <w:t>McGregor JC</w:t>
      </w:r>
      <w:r w:rsidR="004A53E0">
        <w:rPr>
          <w:noProof/>
        </w:rPr>
        <w:t xml:space="preserve"> (</w:t>
      </w:r>
      <w:r w:rsidR="004A53E0" w:rsidRPr="004C17FB">
        <w:rPr>
          <w:noProof/>
        </w:rPr>
        <w:t>1941</w:t>
      </w:r>
      <w:r w:rsidR="004A53E0">
        <w:rPr>
          <w:noProof/>
        </w:rPr>
        <w:t xml:space="preserve">) </w:t>
      </w:r>
      <w:r w:rsidR="004C17FB" w:rsidRPr="004C17FB">
        <w:rPr>
          <w:i/>
          <w:noProof/>
        </w:rPr>
        <w:t>Winona and Ridge Run, Part I: Architecture and Material Culture</w:t>
      </w:r>
      <w:r w:rsidR="004C17FB" w:rsidRPr="004C17FB">
        <w:rPr>
          <w:noProof/>
        </w:rPr>
        <w:t xml:space="preserve">. Museum of Northern Arizona, Flagstaff, Arizona. </w:t>
      </w:r>
    </w:p>
    <w:p w14:paraId="2F9680ED" w14:textId="1ED24437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8.</w:t>
      </w:r>
      <w:r>
        <w:rPr>
          <w:noProof/>
        </w:rPr>
        <w:tab/>
        <w:t>King DS</w:t>
      </w:r>
      <w:r w:rsidR="004A53E0">
        <w:rPr>
          <w:noProof/>
        </w:rPr>
        <w:t xml:space="preserve"> (</w:t>
      </w:r>
      <w:r w:rsidR="004A53E0" w:rsidRPr="004C17FB">
        <w:rPr>
          <w:noProof/>
        </w:rPr>
        <w:t>1949</w:t>
      </w:r>
      <w:r w:rsidR="004A53E0">
        <w:rPr>
          <w:noProof/>
        </w:rPr>
        <w:t xml:space="preserve">) </w:t>
      </w:r>
      <w:r w:rsidR="004C17FB" w:rsidRPr="004C17FB">
        <w:rPr>
          <w:i/>
          <w:noProof/>
        </w:rPr>
        <w:t>Nalakihu: Excavations at a Pueblo III Site on Wupatki National Monument, Arizona</w:t>
      </w:r>
      <w:r w:rsidR="004C17FB" w:rsidRPr="004C17FB">
        <w:rPr>
          <w:noProof/>
        </w:rPr>
        <w:t>. Northern Arizona Society of Science and Art, Inc., Flagstaff, Arizona.</w:t>
      </w:r>
    </w:p>
    <w:p w14:paraId="1FCB796F" w14:textId="25324D73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79.</w:t>
      </w:r>
      <w:r>
        <w:rPr>
          <w:noProof/>
        </w:rPr>
        <w:tab/>
        <w:t>McGregor JC</w:t>
      </w:r>
      <w:r w:rsidR="004C17FB" w:rsidRPr="004C17FB">
        <w:rPr>
          <w:noProof/>
        </w:rPr>
        <w:t xml:space="preserve"> </w:t>
      </w:r>
      <w:r w:rsidR="004A53E0">
        <w:rPr>
          <w:noProof/>
        </w:rPr>
        <w:t>(</w:t>
      </w:r>
      <w:r w:rsidR="004A53E0" w:rsidRPr="004C17FB">
        <w:rPr>
          <w:noProof/>
        </w:rPr>
        <w:t>1936</w:t>
      </w:r>
      <w:r w:rsidR="004A53E0">
        <w:rPr>
          <w:noProof/>
        </w:rPr>
        <w:t xml:space="preserve">) </w:t>
      </w:r>
      <w:r w:rsidR="004C17FB" w:rsidRPr="004A53E0">
        <w:rPr>
          <w:noProof/>
        </w:rPr>
        <w:t>Dates from Tsegi and Nalakihu</w:t>
      </w:r>
      <w:r w:rsidR="004C17FB" w:rsidRPr="004C17FB">
        <w:rPr>
          <w:i/>
          <w:noProof/>
        </w:rPr>
        <w:t>.</w:t>
      </w:r>
      <w:r w:rsidR="004A53E0">
        <w:rPr>
          <w:noProof/>
        </w:rPr>
        <w:t xml:space="preserve"> </w:t>
      </w:r>
      <w:r w:rsidR="004A53E0" w:rsidRPr="004A53E0">
        <w:rPr>
          <w:i/>
          <w:noProof/>
        </w:rPr>
        <w:t>Tree-Ring Bulletin</w:t>
      </w:r>
      <w:r w:rsidR="004C17FB" w:rsidRPr="004C17FB">
        <w:rPr>
          <w:noProof/>
        </w:rPr>
        <w:t xml:space="preserve"> </w:t>
      </w:r>
      <w:r w:rsidR="004C17FB" w:rsidRPr="004A53E0">
        <w:rPr>
          <w:noProof/>
        </w:rPr>
        <w:t>3</w:t>
      </w:r>
      <w:r w:rsidR="004A53E0">
        <w:rPr>
          <w:noProof/>
        </w:rPr>
        <w:t>(2):</w:t>
      </w:r>
      <w:r w:rsidR="004C17FB" w:rsidRPr="004C17FB">
        <w:rPr>
          <w:noProof/>
        </w:rPr>
        <w:t>15-16.</w:t>
      </w:r>
    </w:p>
    <w:p w14:paraId="26AFA0B9" w14:textId="641E9E12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0.</w:t>
      </w:r>
      <w:r>
        <w:rPr>
          <w:noProof/>
        </w:rPr>
        <w:tab/>
        <w:t>Hill RJ</w:t>
      </w:r>
      <w:r w:rsidR="00014F0D" w:rsidRPr="00103551">
        <w:rPr>
          <w:noProof/>
        </w:rPr>
        <w:t xml:space="preserve"> (1998) </w:t>
      </w:r>
      <w:r w:rsidR="004C17FB" w:rsidRPr="00103551">
        <w:rPr>
          <w:noProof/>
        </w:rPr>
        <w:t>The Paleopathology of Elden Pueblo.</w:t>
      </w:r>
      <w:r w:rsidR="00014F0D" w:rsidRPr="00103551">
        <w:rPr>
          <w:noProof/>
        </w:rPr>
        <w:t xml:space="preserve"> </w:t>
      </w:r>
      <w:r w:rsidR="00103551" w:rsidRPr="00103551">
        <w:rPr>
          <w:noProof/>
        </w:rPr>
        <w:t>M.A. Thesis, Department of Anthropology, Arizona State University, Tempe.</w:t>
      </w:r>
    </w:p>
    <w:p w14:paraId="679A056B" w14:textId="15380731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1.</w:t>
      </w:r>
      <w:r>
        <w:rPr>
          <w:noProof/>
        </w:rPr>
        <w:tab/>
        <w:t>Anderson KM (</w:t>
      </w:r>
      <w:r w:rsidRPr="004C17FB">
        <w:rPr>
          <w:noProof/>
        </w:rPr>
        <w:t>1992</w:t>
      </w:r>
      <w:r>
        <w:rPr>
          <w:noProof/>
        </w:rPr>
        <w:t xml:space="preserve">) </w:t>
      </w:r>
      <w:r w:rsidR="004C17FB" w:rsidRPr="004C17FB">
        <w:rPr>
          <w:i/>
          <w:noProof/>
        </w:rPr>
        <w:t>Tuzigoot Burials</w:t>
      </w:r>
      <w:r w:rsidR="004C17FB" w:rsidRPr="004C17FB">
        <w:rPr>
          <w:noProof/>
        </w:rPr>
        <w:t>. Publications in Anthropology, No. 60. Western Archaeological Conservation Center, National Park Service, U.S. Department of the Interior.</w:t>
      </w:r>
    </w:p>
    <w:p w14:paraId="1D52C964" w14:textId="1D129F8D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2.</w:t>
      </w:r>
      <w:r>
        <w:rPr>
          <w:noProof/>
        </w:rPr>
        <w:tab/>
        <w:t>Vint, JM</w:t>
      </w:r>
      <w:r w:rsidR="00014F0D">
        <w:rPr>
          <w:noProof/>
        </w:rPr>
        <w:t xml:space="preserve"> (</w:t>
      </w:r>
      <w:r w:rsidR="00014F0D" w:rsidRPr="004C17FB">
        <w:rPr>
          <w:noProof/>
        </w:rPr>
        <w:t>2011</w:t>
      </w:r>
      <w:r w:rsidR="00014F0D">
        <w:rPr>
          <w:noProof/>
        </w:rPr>
        <w:t xml:space="preserve">) </w:t>
      </w:r>
      <w:r w:rsidR="004C17FB" w:rsidRPr="00103551">
        <w:rPr>
          <w:noProof/>
        </w:rPr>
        <w:t>Las Capas Burial Forms</w:t>
      </w:r>
      <w:r w:rsidR="00103551" w:rsidRPr="00103551">
        <w:rPr>
          <w:noProof/>
        </w:rPr>
        <w:t xml:space="preserve">. </w:t>
      </w:r>
      <w:r w:rsidR="00103551">
        <w:rPr>
          <w:noProof/>
        </w:rPr>
        <w:t xml:space="preserve">On file, Department of Anthropology, Washington State University, Pullman. </w:t>
      </w:r>
    </w:p>
    <w:p w14:paraId="2D0903F5" w14:textId="4BA62E73" w:rsidR="004C17FB" w:rsidRPr="004C17FB" w:rsidRDefault="00A81F1E" w:rsidP="00103551">
      <w:pPr>
        <w:pStyle w:val="EndNoteBibliography"/>
        <w:tabs>
          <w:tab w:val="left" w:pos="1800"/>
        </w:tabs>
        <w:ind w:left="720" w:hanging="720"/>
        <w:rPr>
          <w:noProof/>
        </w:rPr>
      </w:pPr>
      <w:r>
        <w:rPr>
          <w:noProof/>
        </w:rPr>
        <w:t>83.</w:t>
      </w:r>
      <w:r>
        <w:rPr>
          <w:noProof/>
        </w:rPr>
        <w:tab/>
        <w:t>Watson JT</w:t>
      </w:r>
      <w:r w:rsidR="00103551" w:rsidRPr="00103551">
        <w:rPr>
          <w:noProof/>
        </w:rPr>
        <w:t xml:space="preserve"> (2011) Data filed in the </w:t>
      </w:r>
      <w:r w:rsidR="004C17FB" w:rsidRPr="00103551">
        <w:rPr>
          <w:noProof/>
        </w:rPr>
        <w:t>Southwest Mortuary Database</w:t>
      </w:r>
      <w:r w:rsidR="00103551" w:rsidRPr="00103551">
        <w:rPr>
          <w:noProof/>
        </w:rPr>
        <w:t>, tDAR</w:t>
      </w:r>
      <w:r w:rsidR="004C17FB" w:rsidRPr="00103551">
        <w:rPr>
          <w:noProof/>
        </w:rPr>
        <w:t>.</w:t>
      </w:r>
    </w:p>
    <w:p w14:paraId="76167C1B" w14:textId="316F3842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84.</w:t>
      </w:r>
      <w:r w:rsidRPr="004C17FB">
        <w:rPr>
          <w:noProof/>
        </w:rPr>
        <w:tab/>
        <w:t>McCl</w:t>
      </w:r>
      <w:r w:rsidR="00A81F1E">
        <w:rPr>
          <w:noProof/>
        </w:rPr>
        <w:t>elland J</w:t>
      </w:r>
      <w:r w:rsidR="00014F0D">
        <w:rPr>
          <w:noProof/>
        </w:rPr>
        <w:t xml:space="preserve"> (</w:t>
      </w:r>
      <w:r w:rsidR="00014F0D" w:rsidRPr="004C17FB">
        <w:rPr>
          <w:noProof/>
        </w:rPr>
        <w:t>2005</w:t>
      </w:r>
      <w:r w:rsidR="00014F0D">
        <w:rPr>
          <w:noProof/>
        </w:rPr>
        <w:t xml:space="preserve">) </w:t>
      </w:r>
      <w:r w:rsidRPr="00014F0D">
        <w:rPr>
          <w:noProof/>
        </w:rPr>
        <w:t>Bioarchaeological Analysis of Early Agricultural Period Human Skeletal Remains from Southern Arizona</w:t>
      </w:r>
      <w:r w:rsidR="00014F0D" w:rsidRPr="00014F0D">
        <w:rPr>
          <w:noProof/>
        </w:rPr>
        <w:t xml:space="preserve">. </w:t>
      </w:r>
      <w:r w:rsidR="00014F0D">
        <w:rPr>
          <w:noProof/>
        </w:rPr>
        <w:t>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Subsistence and Resource Use Strategies of Early Agricultural Communities in Southern Arizona</w:t>
      </w:r>
      <w:r w:rsidRPr="004C17FB">
        <w:rPr>
          <w:noProof/>
        </w:rPr>
        <w:t>, Diehl</w:t>
      </w:r>
      <w:r w:rsidR="00A81F1E">
        <w:rPr>
          <w:noProof/>
        </w:rPr>
        <w:t xml:space="preserve"> MW</w:t>
      </w:r>
      <w:r w:rsidR="00A81F1E" w:rsidRPr="004C17FB">
        <w:rPr>
          <w:noProof/>
        </w:rPr>
        <w:t xml:space="preserve"> </w:t>
      </w:r>
      <w:r w:rsidR="00A81F1E">
        <w:rPr>
          <w:noProof/>
        </w:rPr>
        <w:t>ed</w:t>
      </w:r>
      <w:r w:rsidRPr="004C17FB">
        <w:rPr>
          <w:noProof/>
        </w:rPr>
        <w:t xml:space="preserve">, </w:t>
      </w:r>
      <w:r w:rsidR="00014F0D">
        <w:rPr>
          <w:noProof/>
        </w:rPr>
        <w:t>p</w:t>
      </w:r>
      <w:r w:rsidR="00014F0D" w:rsidRPr="004C17FB">
        <w:rPr>
          <w:noProof/>
        </w:rPr>
        <w:t>p. 153-168</w:t>
      </w:r>
      <w:r w:rsidR="00014F0D">
        <w:rPr>
          <w:noProof/>
        </w:rPr>
        <w:t xml:space="preserve">. </w:t>
      </w:r>
      <w:r w:rsidRPr="004C17FB">
        <w:rPr>
          <w:noProof/>
        </w:rPr>
        <w:t>Center for Desert Archaeology</w:t>
      </w:r>
      <w:r w:rsidR="00014F0D">
        <w:rPr>
          <w:noProof/>
        </w:rPr>
        <w:t>,</w:t>
      </w:r>
      <w:r w:rsidRPr="004C17FB">
        <w:rPr>
          <w:noProof/>
        </w:rPr>
        <w:t xml:space="preserve"> Tucson.</w:t>
      </w:r>
    </w:p>
    <w:p w14:paraId="36FACA34" w14:textId="6543D481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5.</w:t>
      </w:r>
      <w:r>
        <w:rPr>
          <w:noProof/>
        </w:rPr>
        <w:tab/>
        <w:t>McClelland J</w:t>
      </w:r>
      <w:r w:rsidR="00D00628">
        <w:rPr>
          <w:noProof/>
        </w:rPr>
        <w:t xml:space="preserve"> (</w:t>
      </w:r>
      <w:r w:rsidR="00D00628" w:rsidRPr="004C17FB">
        <w:rPr>
          <w:noProof/>
        </w:rPr>
        <w:t>2008</w:t>
      </w:r>
      <w:r w:rsidR="00D00628">
        <w:rPr>
          <w:noProof/>
        </w:rPr>
        <w:t xml:space="preserve">) </w:t>
      </w:r>
      <w:r w:rsidR="004C17FB" w:rsidRPr="00D00628">
        <w:rPr>
          <w:noProof/>
        </w:rPr>
        <w:t>Health and Demography of Early Agriculturalists in Southern Arizona</w:t>
      </w:r>
      <w:r w:rsidR="00D00628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Reanalysis and Reinterpretation in Southwestern Bioarchaeology</w:t>
      </w:r>
      <w:r w:rsidR="004C17FB" w:rsidRPr="004C17FB">
        <w:rPr>
          <w:noProof/>
        </w:rPr>
        <w:t xml:space="preserve">, </w:t>
      </w:r>
      <w:r>
        <w:rPr>
          <w:noProof/>
        </w:rPr>
        <w:t>Stodder ALW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D00628" w:rsidRPr="004C17FB">
        <w:rPr>
          <w:noProof/>
        </w:rPr>
        <w:t>p</w:t>
      </w:r>
      <w:r w:rsidR="00D00628">
        <w:rPr>
          <w:noProof/>
        </w:rPr>
        <w:t>p</w:t>
      </w:r>
      <w:r w:rsidR="00D00628" w:rsidRPr="004C17FB">
        <w:rPr>
          <w:noProof/>
        </w:rPr>
        <w:t>. 83-104</w:t>
      </w:r>
      <w:r w:rsidR="00D00628">
        <w:rPr>
          <w:noProof/>
        </w:rPr>
        <w:t xml:space="preserve">. </w:t>
      </w:r>
      <w:r>
        <w:rPr>
          <w:noProof/>
        </w:rPr>
        <w:t xml:space="preserve">Anthropological Research Paper 59, </w:t>
      </w:r>
      <w:r w:rsidR="004C17FB" w:rsidRPr="004C17FB">
        <w:rPr>
          <w:noProof/>
        </w:rPr>
        <w:t>Arizona State University</w:t>
      </w:r>
      <w:r w:rsidR="00D00628">
        <w:rPr>
          <w:noProof/>
        </w:rPr>
        <w:t xml:space="preserve">, </w:t>
      </w:r>
      <w:r w:rsidR="004C17FB" w:rsidRPr="004C17FB">
        <w:rPr>
          <w:noProof/>
        </w:rPr>
        <w:t>Tempe.</w:t>
      </w:r>
    </w:p>
    <w:p w14:paraId="056F2CDB" w14:textId="2FA2DB38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86.</w:t>
      </w:r>
      <w:r w:rsidRPr="004C17FB">
        <w:rPr>
          <w:noProof/>
        </w:rPr>
        <w:tab/>
        <w:t>Diehl</w:t>
      </w:r>
      <w:r w:rsidR="00A81F1E">
        <w:rPr>
          <w:noProof/>
        </w:rPr>
        <w:t xml:space="preserve"> MW</w:t>
      </w:r>
      <w:r w:rsidR="00D00628">
        <w:rPr>
          <w:noProof/>
        </w:rPr>
        <w:t xml:space="preserve"> (</w:t>
      </w:r>
      <w:r w:rsidR="00D00628" w:rsidRPr="004C17FB">
        <w:rPr>
          <w:noProof/>
        </w:rPr>
        <w:t>1997</w:t>
      </w:r>
      <w:r w:rsidR="00D00628">
        <w:rPr>
          <w:noProof/>
        </w:rPr>
        <w:t xml:space="preserve">) </w:t>
      </w:r>
      <w:r w:rsidRPr="004C17FB">
        <w:rPr>
          <w:i/>
          <w:noProof/>
        </w:rPr>
        <w:t>Archaeological Investigations of the Early Agricultural Period Settlement at the Base of A-Mountain, Tucson, Arizona</w:t>
      </w:r>
      <w:r w:rsidRPr="004C17FB">
        <w:rPr>
          <w:noProof/>
        </w:rPr>
        <w:t>.</w:t>
      </w:r>
      <w:r w:rsidR="00D00628">
        <w:rPr>
          <w:noProof/>
        </w:rPr>
        <w:t xml:space="preserve"> </w:t>
      </w:r>
      <w:r w:rsidRPr="004C17FB">
        <w:rPr>
          <w:noProof/>
        </w:rPr>
        <w:t>Center for Desert Archaeology, Tucson.</w:t>
      </w:r>
    </w:p>
    <w:p w14:paraId="5FFB95AE" w14:textId="00DBFC9D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87.</w:t>
      </w:r>
      <w:r w:rsidR="00A81F1E">
        <w:rPr>
          <w:noProof/>
        </w:rPr>
        <w:tab/>
        <w:t>McClelland</w:t>
      </w:r>
      <w:r w:rsidR="00D00628">
        <w:rPr>
          <w:noProof/>
        </w:rPr>
        <w:t xml:space="preserve"> J</w:t>
      </w:r>
      <w:r w:rsidR="00A81F1E">
        <w:rPr>
          <w:noProof/>
        </w:rPr>
        <w:t>,</w:t>
      </w:r>
      <w:r w:rsidR="00D00628">
        <w:rPr>
          <w:noProof/>
        </w:rPr>
        <w:t xml:space="preserve"> Dayhoff </w:t>
      </w:r>
      <w:r w:rsidR="00A81F1E">
        <w:rPr>
          <w:noProof/>
        </w:rPr>
        <w:t xml:space="preserve">R </w:t>
      </w:r>
      <w:r w:rsidR="00D00628">
        <w:rPr>
          <w:noProof/>
        </w:rPr>
        <w:t>(</w:t>
      </w:r>
      <w:r w:rsidR="00D00628" w:rsidRPr="004C17FB">
        <w:rPr>
          <w:noProof/>
        </w:rPr>
        <w:t>2006</w:t>
      </w:r>
      <w:r w:rsidR="00D00628">
        <w:rPr>
          <w:noProof/>
        </w:rPr>
        <w:t xml:space="preserve">) </w:t>
      </w:r>
      <w:r w:rsidRPr="00D00628">
        <w:rPr>
          <w:noProof/>
        </w:rPr>
        <w:t>Human Burials</w:t>
      </w:r>
      <w:r w:rsidR="00D00628">
        <w:rPr>
          <w:noProof/>
        </w:rPr>
        <w:t>. 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Rio Nuevo Archaeology Program 2000-2003: Investigations at the San Agustín Mission and Mission Gardens, Tucson Presidio, Tucson Pressed Brick Company, and Clearwater Site</w:t>
      </w:r>
      <w:r w:rsidRPr="004C17FB">
        <w:rPr>
          <w:noProof/>
        </w:rPr>
        <w:t xml:space="preserve">, Thiel </w:t>
      </w:r>
      <w:r w:rsidR="00A81F1E">
        <w:rPr>
          <w:noProof/>
        </w:rPr>
        <w:t>JH,</w:t>
      </w:r>
      <w:r w:rsidRPr="004C17FB">
        <w:rPr>
          <w:noProof/>
        </w:rPr>
        <w:t xml:space="preserve"> Mabry</w:t>
      </w:r>
      <w:r w:rsidR="00A81F1E">
        <w:rPr>
          <w:noProof/>
        </w:rPr>
        <w:t xml:space="preserve"> JB</w:t>
      </w:r>
      <w:r w:rsidRPr="004C17FB">
        <w:rPr>
          <w:noProof/>
        </w:rPr>
        <w:t xml:space="preserve">, </w:t>
      </w:r>
      <w:r w:rsidR="00A81F1E">
        <w:rPr>
          <w:noProof/>
        </w:rPr>
        <w:t>eds</w:t>
      </w:r>
      <w:r w:rsidRPr="004C17FB">
        <w:rPr>
          <w:noProof/>
        </w:rPr>
        <w:t xml:space="preserve">, </w:t>
      </w:r>
      <w:r w:rsidR="00D00628">
        <w:rPr>
          <w:noProof/>
        </w:rPr>
        <w:t>pp. 18.1-</w:t>
      </w:r>
      <w:r w:rsidR="00D00628" w:rsidRPr="004C17FB">
        <w:rPr>
          <w:noProof/>
        </w:rPr>
        <w:t>18.15</w:t>
      </w:r>
      <w:r w:rsidR="00D00628">
        <w:rPr>
          <w:noProof/>
        </w:rPr>
        <w:t xml:space="preserve">. </w:t>
      </w:r>
      <w:r w:rsidRPr="004C17FB">
        <w:rPr>
          <w:noProof/>
        </w:rPr>
        <w:t>Technical Series No. 2004-11, Center for Desert Archaeology, Tucson.</w:t>
      </w:r>
    </w:p>
    <w:p w14:paraId="1BA1ABB7" w14:textId="19A56F79" w:rsidR="004C17FB" w:rsidRPr="004C17FB" w:rsidRDefault="00A81F1E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8.</w:t>
      </w:r>
      <w:r>
        <w:rPr>
          <w:noProof/>
        </w:rPr>
        <w:tab/>
        <w:t>Huckell BB</w:t>
      </w:r>
      <w:r w:rsidR="00D00628">
        <w:rPr>
          <w:noProof/>
        </w:rPr>
        <w:t xml:space="preserve"> (</w:t>
      </w:r>
      <w:r w:rsidR="00D00628" w:rsidRPr="004C17FB">
        <w:rPr>
          <w:noProof/>
        </w:rPr>
        <w:t>1995</w:t>
      </w:r>
      <w:r w:rsidR="00D00628">
        <w:rPr>
          <w:noProof/>
        </w:rPr>
        <w:t xml:space="preserve">) </w:t>
      </w:r>
      <w:r w:rsidR="004C17FB" w:rsidRPr="004C17FB">
        <w:rPr>
          <w:i/>
          <w:noProof/>
        </w:rPr>
        <w:t>Of Maize and Marshes: Preceramic Agricultural Settlements in the Cienega Valley, Southeastern Arizona</w:t>
      </w:r>
      <w:r w:rsidR="004C17FB" w:rsidRPr="004C17FB">
        <w:rPr>
          <w:noProof/>
        </w:rPr>
        <w:t>. University of Arizona Press, Tucson.</w:t>
      </w:r>
    </w:p>
    <w:p w14:paraId="117E584E" w14:textId="1CF6B36C" w:rsidR="004C17FB" w:rsidRPr="004C17FB" w:rsidRDefault="00685A8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89.</w:t>
      </w:r>
      <w:r>
        <w:rPr>
          <w:noProof/>
        </w:rPr>
        <w:tab/>
        <w:t>Mabry JB</w:t>
      </w:r>
      <w:r w:rsidR="00D00628">
        <w:rPr>
          <w:noProof/>
        </w:rPr>
        <w:t xml:space="preserve"> (</w:t>
      </w:r>
      <w:r w:rsidR="00D00628" w:rsidRPr="004C17FB">
        <w:rPr>
          <w:noProof/>
        </w:rPr>
        <w:t>1998</w:t>
      </w:r>
      <w:r w:rsidR="00D00628">
        <w:rPr>
          <w:noProof/>
        </w:rPr>
        <w:t xml:space="preserve">) </w:t>
      </w:r>
      <w:r w:rsidR="004C17FB" w:rsidRPr="004C17FB">
        <w:rPr>
          <w:i/>
          <w:noProof/>
        </w:rPr>
        <w:t>Archaeological Investigations at Early Village Sites in the Middle Santa Cruz Valley: Analyses and Synthesis</w:t>
      </w:r>
      <w:r w:rsidR="00FC71FC">
        <w:rPr>
          <w:noProof/>
        </w:rPr>
        <w:t xml:space="preserve">. </w:t>
      </w:r>
      <w:r w:rsidR="004C17FB" w:rsidRPr="004C17FB">
        <w:rPr>
          <w:noProof/>
        </w:rPr>
        <w:t>Center for Desert Archaeology, Tucson.</w:t>
      </w:r>
    </w:p>
    <w:p w14:paraId="6502D28D" w14:textId="6805B22B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90.</w:t>
      </w:r>
      <w:r w:rsidR="00685A80">
        <w:rPr>
          <w:noProof/>
        </w:rPr>
        <w:tab/>
        <w:t xml:space="preserve">Graves WM, </w:t>
      </w:r>
      <w:r w:rsidR="00FC71FC">
        <w:rPr>
          <w:noProof/>
        </w:rPr>
        <w:t xml:space="preserve">Wegener </w:t>
      </w:r>
      <w:r w:rsidR="00685A80">
        <w:rPr>
          <w:noProof/>
        </w:rPr>
        <w:t xml:space="preserve">RM </w:t>
      </w:r>
      <w:r w:rsidR="00FC71FC">
        <w:rPr>
          <w:noProof/>
        </w:rPr>
        <w:t>(</w:t>
      </w:r>
      <w:r w:rsidR="00FC71FC" w:rsidRPr="004C17FB">
        <w:rPr>
          <w:noProof/>
        </w:rPr>
        <w:t>2011</w:t>
      </w:r>
      <w:r w:rsidR="00FC71FC">
        <w:rPr>
          <w:noProof/>
        </w:rPr>
        <w:t xml:space="preserve">) </w:t>
      </w:r>
      <w:r w:rsidRPr="00FC71FC">
        <w:rPr>
          <w:noProof/>
        </w:rPr>
        <w:t>Summary of Findings in the Queen Valley to Queen Creek Project</w:t>
      </w:r>
      <w:r w:rsidR="00FC71FC">
        <w:rPr>
          <w:noProof/>
        </w:rPr>
        <w:t>. 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Early Agricultural, Formative, and Historical Period Use of the Upper Queen Creek Region</w:t>
      </w:r>
      <w:r w:rsidRPr="004C17FB">
        <w:rPr>
          <w:noProof/>
        </w:rPr>
        <w:t>, Wegener</w:t>
      </w:r>
      <w:r w:rsidR="00685A80">
        <w:rPr>
          <w:noProof/>
        </w:rPr>
        <w:t xml:space="preserve"> RM et al.</w:t>
      </w:r>
      <w:r w:rsidRPr="004C17FB">
        <w:rPr>
          <w:noProof/>
        </w:rPr>
        <w:t xml:space="preserve"> </w:t>
      </w:r>
      <w:r w:rsidR="00685A80">
        <w:rPr>
          <w:noProof/>
        </w:rPr>
        <w:t>e</w:t>
      </w:r>
      <w:r w:rsidRPr="004C17FB">
        <w:rPr>
          <w:noProof/>
        </w:rPr>
        <w:t>ds.</w:t>
      </w:r>
      <w:r w:rsidR="00FC71FC">
        <w:rPr>
          <w:noProof/>
        </w:rPr>
        <w:t xml:space="preserve"> Technical Series No. 92.</w:t>
      </w:r>
      <w:r w:rsidRPr="004C17FB">
        <w:rPr>
          <w:noProof/>
        </w:rPr>
        <w:t xml:space="preserve"> Sta</w:t>
      </w:r>
      <w:r w:rsidR="00FC71FC">
        <w:rPr>
          <w:noProof/>
        </w:rPr>
        <w:t>tistical Research, Inc., Tucson</w:t>
      </w:r>
      <w:r w:rsidRPr="004C17FB">
        <w:rPr>
          <w:noProof/>
        </w:rPr>
        <w:t>.</w:t>
      </w:r>
    </w:p>
    <w:p w14:paraId="2FAA5F88" w14:textId="174F1E6D" w:rsidR="004C17FB" w:rsidRPr="004C17FB" w:rsidRDefault="00685A8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1.</w:t>
      </w:r>
      <w:r>
        <w:rPr>
          <w:noProof/>
        </w:rPr>
        <w:tab/>
        <w:t>Lincoln-Babb L</w:t>
      </w:r>
      <w:r w:rsidR="00FC71FC">
        <w:rPr>
          <w:noProof/>
        </w:rPr>
        <w:t xml:space="preserve"> et al.</w:t>
      </w:r>
      <w:r w:rsidR="004C17FB" w:rsidRPr="004C17FB">
        <w:rPr>
          <w:noProof/>
        </w:rPr>
        <w:t xml:space="preserve"> </w:t>
      </w:r>
      <w:r w:rsidR="00FC71FC">
        <w:rPr>
          <w:noProof/>
        </w:rPr>
        <w:t>(</w:t>
      </w:r>
      <w:r w:rsidR="00FC71FC" w:rsidRPr="004C17FB">
        <w:rPr>
          <w:noProof/>
        </w:rPr>
        <w:t>2011</w:t>
      </w:r>
      <w:r w:rsidR="00FC71FC">
        <w:rPr>
          <w:noProof/>
        </w:rPr>
        <w:t xml:space="preserve">) </w:t>
      </w:r>
      <w:r w:rsidR="004C17FB" w:rsidRPr="004C17FB">
        <w:rPr>
          <w:i/>
          <w:noProof/>
        </w:rPr>
        <w:t>A Bioarchaeological Study of Human Remains and Mortuary Behavior in the U.S. 60 Project Area</w:t>
      </w:r>
      <w:r w:rsidR="00FC71FC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Early Agricultural, Formative, and Historical Period Use of the Upper Queen Creek Region</w:t>
      </w:r>
      <w:r w:rsidR="004C17FB" w:rsidRPr="004C17FB">
        <w:rPr>
          <w:noProof/>
        </w:rPr>
        <w:t>, Wegener</w:t>
      </w:r>
      <w:r>
        <w:rPr>
          <w:noProof/>
        </w:rPr>
        <w:t xml:space="preserve"> RM</w:t>
      </w:r>
      <w:r w:rsidRPr="004C17FB">
        <w:rPr>
          <w:noProof/>
        </w:rPr>
        <w:t xml:space="preserve"> </w:t>
      </w:r>
      <w:r>
        <w:rPr>
          <w:noProof/>
        </w:rPr>
        <w:t>et al. eds</w:t>
      </w:r>
      <w:r w:rsidR="004C17FB" w:rsidRPr="004C17FB">
        <w:rPr>
          <w:noProof/>
        </w:rPr>
        <w:t xml:space="preserve">, </w:t>
      </w:r>
      <w:r w:rsidR="00FC71FC">
        <w:rPr>
          <w:noProof/>
        </w:rPr>
        <w:t>p</w:t>
      </w:r>
      <w:r>
        <w:rPr>
          <w:noProof/>
        </w:rPr>
        <w:t>p. 549-</w:t>
      </w:r>
      <w:r w:rsidR="00FC71FC" w:rsidRPr="004C17FB">
        <w:rPr>
          <w:noProof/>
        </w:rPr>
        <w:t>586</w:t>
      </w:r>
      <w:r w:rsidR="00FC71FC">
        <w:rPr>
          <w:noProof/>
        </w:rPr>
        <w:t xml:space="preserve">. </w:t>
      </w:r>
      <w:r w:rsidR="004C17FB" w:rsidRPr="004C17FB">
        <w:rPr>
          <w:noProof/>
        </w:rPr>
        <w:t>Technical Series No. 92, Statistical Research, Inc., Tucson.</w:t>
      </w:r>
    </w:p>
    <w:p w14:paraId="334EFFA6" w14:textId="5238FCF4" w:rsidR="004C17FB" w:rsidRPr="004C17FB" w:rsidRDefault="00685A8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2.</w:t>
      </w:r>
      <w:r>
        <w:rPr>
          <w:noProof/>
        </w:rPr>
        <w:tab/>
        <w:t>Hoffman JR</w:t>
      </w:r>
      <w:r w:rsidR="004C17FB" w:rsidRPr="004C17FB">
        <w:rPr>
          <w:noProof/>
        </w:rPr>
        <w:t xml:space="preserve"> and </w:t>
      </w:r>
      <w:r w:rsidR="00BD0CB7">
        <w:rPr>
          <w:noProof/>
        </w:rPr>
        <w:t xml:space="preserve">Homburg </w:t>
      </w:r>
      <w:r>
        <w:rPr>
          <w:noProof/>
        </w:rPr>
        <w:t xml:space="preserve">JA </w:t>
      </w:r>
      <w:r w:rsidR="00BD0CB7">
        <w:rPr>
          <w:noProof/>
        </w:rPr>
        <w:t>(</w:t>
      </w:r>
      <w:r w:rsidR="00BD0CB7" w:rsidRPr="004C17FB">
        <w:rPr>
          <w:noProof/>
        </w:rPr>
        <w:t>1998</w:t>
      </w:r>
      <w:r w:rsidR="00BD0CB7">
        <w:rPr>
          <w:noProof/>
        </w:rPr>
        <w:t xml:space="preserve">) </w:t>
      </w:r>
      <w:r w:rsidR="004C17FB" w:rsidRPr="00BD0CB7">
        <w:rPr>
          <w:noProof/>
        </w:rPr>
        <w:t>Human Skeletal Analysis</w:t>
      </w:r>
      <w:r w:rsidR="00BD0CB7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Early Farmers of the Sonoran Desert</w:t>
      </w:r>
      <w:r w:rsidR="004C17FB" w:rsidRPr="004C17FB">
        <w:rPr>
          <w:noProof/>
        </w:rPr>
        <w:t>, Ciolek-Torello</w:t>
      </w:r>
      <w:r>
        <w:rPr>
          <w:noProof/>
        </w:rPr>
        <w:t xml:space="preserve"> R ed</w:t>
      </w:r>
      <w:r w:rsidR="004C17FB" w:rsidRPr="004C17FB">
        <w:rPr>
          <w:noProof/>
        </w:rPr>
        <w:t xml:space="preserve">, </w:t>
      </w:r>
      <w:r w:rsidR="00BD0CB7" w:rsidRPr="004C17FB">
        <w:rPr>
          <w:noProof/>
        </w:rPr>
        <w:t>p</w:t>
      </w:r>
      <w:r w:rsidR="00BD0CB7">
        <w:rPr>
          <w:noProof/>
        </w:rPr>
        <w:t>p. 185</w:t>
      </w:r>
      <w:r w:rsidR="00BD0CB7" w:rsidRPr="004C17FB">
        <w:rPr>
          <w:noProof/>
        </w:rPr>
        <w:t>-188</w:t>
      </w:r>
      <w:r w:rsidR="00BD0CB7">
        <w:rPr>
          <w:noProof/>
        </w:rPr>
        <w:t xml:space="preserve">. </w:t>
      </w:r>
      <w:r w:rsidR="004C17FB" w:rsidRPr="004C17FB">
        <w:rPr>
          <w:noProof/>
        </w:rPr>
        <w:t>Technical Series No. 72, Statistical Research, Inc., Tucson.</w:t>
      </w:r>
    </w:p>
    <w:p w14:paraId="6D6CE8F5" w14:textId="61481A23" w:rsidR="004C17FB" w:rsidRPr="004C17FB" w:rsidRDefault="00685A8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3.</w:t>
      </w:r>
      <w:r>
        <w:rPr>
          <w:noProof/>
        </w:rPr>
        <w:tab/>
        <w:t>McGuire RH</w:t>
      </w:r>
      <w:r w:rsidR="00915708">
        <w:rPr>
          <w:noProof/>
        </w:rPr>
        <w:t xml:space="preserve"> (</w:t>
      </w:r>
      <w:r w:rsidR="00915708" w:rsidRPr="004C17FB">
        <w:rPr>
          <w:noProof/>
        </w:rPr>
        <w:t>1992</w:t>
      </w:r>
      <w:r w:rsidR="00915708">
        <w:rPr>
          <w:noProof/>
        </w:rPr>
        <w:t xml:space="preserve">) </w:t>
      </w:r>
      <w:r w:rsidR="004C17FB" w:rsidRPr="004C17FB">
        <w:rPr>
          <w:i/>
          <w:noProof/>
        </w:rPr>
        <w:t>Death, Society, and Ideology in a Hohodam Community</w:t>
      </w:r>
      <w:r>
        <w:rPr>
          <w:noProof/>
        </w:rPr>
        <w:t>.</w:t>
      </w:r>
      <w:r w:rsidR="004C17FB" w:rsidRPr="004C17FB">
        <w:rPr>
          <w:noProof/>
        </w:rPr>
        <w:t xml:space="preserve"> </w:t>
      </w:r>
      <w:r w:rsidR="00915708">
        <w:rPr>
          <w:noProof/>
        </w:rPr>
        <w:t>Westview Press, Boulder, CO.</w:t>
      </w:r>
    </w:p>
    <w:p w14:paraId="0ABC9AA9" w14:textId="410DA335" w:rsidR="004C17FB" w:rsidRPr="004C17FB" w:rsidRDefault="00685A80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4.</w:t>
      </w:r>
      <w:r>
        <w:rPr>
          <w:noProof/>
        </w:rPr>
        <w:tab/>
        <w:t xml:space="preserve">Minturn PD, </w:t>
      </w:r>
      <w:r w:rsidR="00F70E6A">
        <w:rPr>
          <w:noProof/>
        </w:rPr>
        <w:t xml:space="preserve">Craig </w:t>
      </w:r>
      <w:r>
        <w:rPr>
          <w:noProof/>
        </w:rPr>
        <w:t xml:space="preserve">DB </w:t>
      </w:r>
      <w:r w:rsidR="00F70E6A">
        <w:rPr>
          <w:noProof/>
        </w:rPr>
        <w:t>(</w:t>
      </w:r>
      <w:r w:rsidR="00F70E6A" w:rsidRPr="004C17FB">
        <w:rPr>
          <w:noProof/>
        </w:rPr>
        <w:t>2001</w:t>
      </w:r>
      <w:r w:rsidR="00F70E6A">
        <w:rPr>
          <w:noProof/>
        </w:rPr>
        <w:t xml:space="preserve">) </w:t>
      </w:r>
      <w:r w:rsidR="004C17FB" w:rsidRPr="00F70E6A">
        <w:rPr>
          <w:noProof/>
        </w:rPr>
        <w:t>Burials</w:t>
      </w:r>
      <w:r w:rsidR="00F70E6A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Grewe Archaeological Research Project - Volume 1: Project Background anf Feature Descriptions</w:t>
      </w:r>
      <w:r w:rsidR="004C17FB" w:rsidRPr="004C17FB">
        <w:rPr>
          <w:noProof/>
        </w:rPr>
        <w:t>, Craig</w:t>
      </w:r>
      <w:r>
        <w:rPr>
          <w:noProof/>
        </w:rPr>
        <w:t xml:space="preserve"> D</w:t>
      </w:r>
      <w:r w:rsidRPr="004C17FB">
        <w:rPr>
          <w:noProof/>
        </w:rPr>
        <w:t xml:space="preserve">B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F70E6A" w:rsidRPr="004C17FB">
        <w:rPr>
          <w:noProof/>
        </w:rPr>
        <w:t>p</w:t>
      </w:r>
      <w:r w:rsidR="00F70E6A">
        <w:rPr>
          <w:noProof/>
        </w:rPr>
        <w:t>p</w:t>
      </w:r>
      <w:r w:rsidR="00F70E6A" w:rsidRPr="004C17FB">
        <w:rPr>
          <w:noProof/>
        </w:rPr>
        <w:t>. 137-145.</w:t>
      </w:r>
      <w:r w:rsidR="00F70E6A">
        <w:rPr>
          <w:noProof/>
        </w:rPr>
        <w:t xml:space="preserve"> </w:t>
      </w:r>
      <w:r w:rsidR="004C17FB" w:rsidRPr="004C17FB">
        <w:rPr>
          <w:noProof/>
        </w:rPr>
        <w:t xml:space="preserve">Northland Research, Inc., Flagstaff and Tempe, Arizona. </w:t>
      </w:r>
    </w:p>
    <w:p w14:paraId="5E183780" w14:textId="1C762DB4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95.</w:t>
      </w:r>
      <w:r w:rsidRPr="004C17FB">
        <w:rPr>
          <w:noProof/>
        </w:rPr>
        <w:tab/>
        <w:t>T</w:t>
      </w:r>
      <w:r w:rsidR="00685A80">
        <w:rPr>
          <w:noProof/>
        </w:rPr>
        <w:t>eague LS</w:t>
      </w:r>
      <w:r w:rsidRPr="004C17FB">
        <w:rPr>
          <w:noProof/>
        </w:rPr>
        <w:t xml:space="preserve"> </w:t>
      </w:r>
      <w:r w:rsidR="00F70E6A">
        <w:rPr>
          <w:noProof/>
        </w:rPr>
        <w:t>(</w:t>
      </w:r>
      <w:r w:rsidR="00F70E6A" w:rsidRPr="004C17FB">
        <w:rPr>
          <w:noProof/>
        </w:rPr>
        <w:t>1984</w:t>
      </w:r>
      <w:r w:rsidR="00F70E6A">
        <w:rPr>
          <w:noProof/>
        </w:rPr>
        <w:t xml:space="preserve">) </w:t>
      </w:r>
      <w:r w:rsidRPr="00F70E6A">
        <w:rPr>
          <w:noProof/>
        </w:rPr>
        <w:t>Introduction</w:t>
      </w:r>
      <w:r w:rsidR="00F70E6A">
        <w:rPr>
          <w:noProof/>
        </w:rPr>
        <w:t>. 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Hohokam Archaeology Along the Salt-Gila Aqueduct, Central Arizona Project, Volume IX: Synthesis and Conclusions</w:t>
      </w:r>
      <w:r w:rsidRPr="004C17FB">
        <w:rPr>
          <w:noProof/>
        </w:rPr>
        <w:t xml:space="preserve">, Teague </w:t>
      </w:r>
      <w:r w:rsidR="00685A80">
        <w:rPr>
          <w:noProof/>
        </w:rPr>
        <w:t xml:space="preserve">LS, </w:t>
      </w:r>
      <w:r w:rsidRPr="004C17FB">
        <w:rPr>
          <w:noProof/>
        </w:rPr>
        <w:t>Crown</w:t>
      </w:r>
      <w:r w:rsidR="00685A80">
        <w:rPr>
          <w:noProof/>
        </w:rPr>
        <w:t xml:space="preserve"> PL</w:t>
      </w:r>
      <w:r w:rsidRPr="004C17FB">
        <w:rPr>
          <w:noProof/>
        </w:rPr>
        <w:t xml:space="preserve"> </w:t>
      </w:r>
      <w:r w:rsidR="006B4CD8">
        <w:rPr>
          <w:noProof/>
        </w:rPr>
        <w:t>eds</w:t>
      </w:r>
      <w:r w:rsidRPr="004C17FB">
        <w:rPr>
          <w:noProof/>
        </w:rPr>
        <w:t xml:space="preserve">, </w:t>
      </w:r>
      <w:r w:rsidR="00F70E6A">
        <w:rPr>
          <w:noProof/>
        </w:rPr>
        <w:t>p</w:t>
      </w:r>
      <w:r w:rsidR="00F70E6A" w:rsidRPr="004C17FB">
        <w:rPr>
          <w:noProof/>
        </w:rPr>
        <w:t>p. 3-5.</w:t>
      </w:r>
      <w:r w:rsidR="00F70E6A">
        <w:rPr>
          <w:noProof/>
        </w:rPr>
        <w:t xml:space="preserve"> </w:t>
      </w:r>
      <w:r w:rsidRPr="004C17FB">
        <w:rPr>
          <w:noProof/>
        </w:rPr>
        <w:t xml:space="preserve">Cutural Resource Management Division, Arizona State Museum, University of Arizona. </w:t>
      </w:r>
    </w:p>
    <w:p w14:paraId="790AB314" w14:textId="1A94E11C" w:rsidR="004C17FB" w:rsidRPr="004C17FB" w:rsidRDefault="006B4CD8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6.</w:t>
      </w:r>
      <w:r>
        <w:rPr>
          <w:noProof/>
        </w:rPr>
        <w:tab/>
        <w:t>Teague LS</w:t>
      </w:r>
      <w:r w:rsidR="00364000">
        <w:rPr>
          <w:noProof/>
        </w:rPr>
        <w:t xml:space="preserve"> (</w:t>
      </w:r>
      <w:r w:rsidR="00364000" w:rsidRPr="004C17FB">
        <w:rPr>
          <w:noProof/>
        </w:rPr>
        <w:t>1984</w:t>
      </w:r>
      <w:r w:rsidR="00364000">
        <w:rPr>
          <w:noProof/>
        </w:rPr>
        <w:t xml:space="preserve">) </w:t>
      </w:r>
      <w:r w:rsidR="004C17FB" w:rsidRPr="00364000">
        <w:rPr>
          <w:noProof/>
        </w:rPr>
        <w:t>Role and Ritual in Hohokam Society</w:t>
      </w:r>
      <w:r w:rsidR="00364000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Hohokam Archaeology Along the Salt-Gila Aqueduct, Central Arizona Project, Volume IX: Synthesis and Conclusions</w:t>
      </w:r>
      <w:r w:rsidR="004C17FB" w:rsidRPr="004C17FB">
        <w:rPr>
          <w:noProof/>
        </w:rPr>
        <w:t xml:space="preserve">, Teague </w:t>
      </w:r>
      <w:r>
        <w:rPr>
          <w:noProof/>
        </w:rPr>
        <w:t xml:space="preserve">LS, </w:t>
      </w:r>
      <w:r w:rsidR="004C17FB" w:rsidRPr="004C17FB">
        <w:rPr>
          <w:noProof/>
        </w:rPr>
        <w:t>Crow</w:t>
      </w:r>
      <w:r>
        <w:rPr>
          <w:noProof/>
        </w:rPr>
        <w:t>n PL</w:t>
      </w:r>
      <w:r w:rsidRPr="004C17FB">
        <w:rPr>
          <w:noProof/>
        </w:rPr>
        <w:t xml:space="preserve"> </w:t>
      </w:r>
      <w:r>
        <w:rPr>
          <w:noProof/>
        </w:rPr>
        <w:t>e</w:t>
      </w:r>
      <w:r w:rsidR="00364000">
        <w:rPr>
          <w:noProof/>
        </w:rPr>
        <w:t>d</w:t>
      </w:r>
      <w:r>
        <w:rPr>
          <w:noProof/>
        </w:rPr>
        <w:t>s</w:t>
      </w:r>
      <w:r w:rsidR="004C17FB" w:rsidRPr="004C17FB">
        <w:rPr>
          <w:noProof/>
        </w:rPr>
        <w:t xml:space="preserve">, </w:t>
      </w:r>
      <w:r w:rsidR="00364000" w:rsidRPr="004C17FB">
        <w:rPr>
          <w:noProof/>
        </w:rPr>
        <w:t>p</w:t>
      </w:r>
      <w:r w:rsidR="00364000">
        <w:rPr>
          <w:noProof/>
        </w:rPr>
        <w:t>p</w:t>
      </w:r>
      <w:r w:rsidR="00364000" w:rsidRPr="004C17FB">
        <w:rPr>
          <w:noProof/>
        </w:rPr>
        <w:t>. 155-160</w:t>
      </w:r>
      <w:r w:rsidR="00364000">
        <w:rPr>
          <w:noProof/>
        </w:rPr>
        <w:t xml:space="preserve">. </w:t>
      </w:r>
      <w:r w:rsidR="004C17FB" w:rsidRPr="004C17FB">
        <w:rPr>
          <w:noProof/>
        </w:rPr>
        <w:t>Cutural Resource Management Division, Arizona State Museum, University of Arizona.</w:t>
      </w:r>
    </w:p>
    <w:p w14:paraId="6F415838" w14:textId="3FFA303D" w:rsidR="004C17FB" w:rsidRPr="004C17FB" w:rsidRDefault="006B4CD8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7.</w:t>
      </w:r>
      <w:r>
        <w:rPr>
          <w:noProof/>
        </w:rPr>
        <w:tab/>
        <w:t>Hackbarth MR</w:t>
      </w:r>
      <w:r w:rsidR="003C7970">
        <w:rPr>
          <w:noProof/>
        </w:rPr>
        <w:t xml:space="preserve"> (</w:t>
      </w:r>
      <w:r w:rsidR="003C7970" w:rsidRPr="004C17FB">
        <w:rPr>
          <w:noProof/>
        </w:rPr>
        <w:t>2007</w:t>
      </w:r>
      <w:r w:rsidR="003C7970">
        <w:rPr>
          <w:noProof/>
        </w:rPr>
        <w:t xml:space="preserve">) </w:t>
      </w:r>
      <w:r w:rsidR="004C17FB" w:rsidRPr="004C17FB">
        <w:rPr>
          <w:i/>
          <w:noProof/>
        </w:rPr>
        <w:t>Mortuary Feature Descriptions</w:t>
      </w:r>
      <w:r w:rsidR="003C7970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rchaeological Investigations at Palo Verde Ruin, AZ T:8:68(ASM): The Terramar Project</w:t>
      </w:r>
      <w:r w:rsidR="004C17FB" w:rsidRPr="004C17FB">
        <w:rPr>
          <w:noProof/>
        </w:rPr>
        <w:t xml:space="preserve">, </w:t>
      </w:r>
      <w:r>
        <w:rPr>
          <w:noProof/>
        </w:rPr>
        <w:t>Hackbarth M</w:t>
      </w:r>
      <w:r w:rsidRPr="004C17FB">
        <w:rPr>
          <w:noProof/>
        </w:rPr>
        <w:t>R</w:t>
      </w:r>
      <w:r>
        <w:rPr>
          <w:noProof/>
        </w:rPr>
        <w:t>,</w:t>
      </w:r>
      <w:r w:rsidRPr="004C17FB">
        <w:rPr>
          <w:noProof/>
        </w:rPr>
        <w:t xml:space="preserve"> </w:t>
      </w:r>
      <w:r w:rsidR="004C17FB" w:rsidRPr="004C17FB">
        <w:rPr>
          <w:noProof/>
        </w:rPr>
        <w:t>Craig</w:t>
      </w:r>
      <w:r>
        <w:rPr>
          <w:noProof/>
        </w:rPr>
        <w:t xml:space="preserve"> DB</w:t>
      </w:r>
      <w:r w:rsidR="004C17FB" w:rsidRPr="004C17FB">
        <w:rPr>
          <w:noProof/>
        </w:rPr>
        <w:t>, Abbott</w:t>
      </w:r>
      <w:r>
        <w:rPr>
          <w:noProof/>
        </w:rPr>
        <w:t xml:space="preserve"> DR</w:t>
      </w:r>
      <w:r w:rsidR="004C17FB" w:rsidRPr="004C17FB">
        <w:rPr>
          <w:noProof/>
        </w:rPr>
        <w:t xml:space="preserve">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3C7970">
        <w:rPr>
          <w:noProof/>
        </w:rPr>
        <w:t>p</w:t>
      </w:r>
      <w:r w:rsidR="003C7970" w:rsidRPr="004C17FB">
        <w:rPr>
          <w:noProof/>
        </w:rPr>
        <w:t>p. 374-376</w:t>
      </w:r>
      <w:r w:rsidR="003C7970">
        <w:rPr>
          <w:noProof/>
        </w:rPr>
        <w:t xml:space="preserve">. </w:t>
      </w:r>
      <w:r w:rsidR="004C17FB" w:rsidRPr="004C17FB">
        <w:rPr>
          <w:noProof/>
        </w:rPr>
        <w:t>Northland Research, Inc., Flagstaff and Tempe, Arizona.</w:t>
      </w:r>
    </w:p>
    <w:p w14:paraId="2B36EA10" w14:textId="5FBE016C" w:rsidR="004C17FB" w:rsidRPr="004C17FB" w:rsidRDefault="006B4CD8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8.</w:t>
      </w:r>
      <w:r>
        <w:rPr>
          <w:noProof/>
        </w:rPr>
        <w:tab/>
        <w:t xml:space="preserve">Hackbarth MR, </w:t>
      </w:r>
      <w:r w:rsidR="004C17FB" w:rsidRPr="00787748">
        <w:rPr>
          <w:noProof/>
        </w:rPr>
        <w:t>Marshall</w:t>
      </w:r>
      <w:r>
        <w:rPr>
          <w:noProof/>
        </w:rPr>
        <w:t xml:space="preserve"> JT</w:t>
      </w:r>
      <w:r w:rsidRPr="00787748">
        <w:rPr>
          <w:noProof/>
        </w:rPr>
        <w:t xml:space="preserve"> </w:t>
      </w:r>
      <w:r w:rsidR="00787748">
        <w:rPr>
          <w:noProof/>
        </w:rPr>
        <w:t>(</w:t>
      </w:r>
      <w:r w:rsidR="00787748" w:rsidRPr="00787748">
        <w:rPr>
          <w:noProof/>
        </w:rPr>
        <w:t>2007</w:t>
      </w:r>
      <w:r w:rsidR="00787748">
        <w:rPr>
          <w:noProof/>
        </w:rPr>
        <w:t xml:space="preserve">) </w:t>
      </w:r>
      <w:r w:rsidR="004C17FB" w:rsidRPr="00787748">
        <w:rPr>
          <w:i/>
          <w:noProof/>
        </w:rPr>
        <w:t>Residential Areas</w:t>
      </w:r>
      <w:r w:rsidR="00787748">
        <w:rPr>
          <w:noProof/>
        </w:rPr>
        <w:t>. I</w:t>
      </w:r>
      <w:r w:rsidR="004C17FB" w:rsidRPr="00787748">
        <w:rPr>
          <w:noProof/>
        </w:rPr>
        <w:t xml:space="preserve">n </w:t>
      </w:r>
      <w:r w:rsidR="004C17FB" w:rsidRPr="00787748">
        <w:rPr>
          <w:i/>
          <w:noProof/>
        </w:rPr>
        <w:t>Archaeological Investigations at Palo Verde Ruin, AZ T:8:68(ASM): The Terramar Project</w:t>
      </w:r>
      <w:r w:rsidR="004C17FB" w:rsidRPr="00787748">
        <w:rPr>
          <w:noProof/>
        </w:rPr>
        <w:t xml:space="preserve">, Hackbarth </w:t>
      </w:r>
      <w:r>
        <w:rPr>
          <w:noProof/>
        </w:rPr>
        <w:t>MR,</w:t>
      </w:r>
      <w:r w:rsidRPr="00787748">
        <w:rPr>
          <w:noProof/>
        </w:rPr>
        <w:t xml:space="preserve"> </w:t>
      </w:r>
      <w:r w:rsidR="004C17FB" w:rsidRPr="00787748">
        <w:rPr>
          <w:noProof/>
        </w:rPr>
        <w:t>Craig</w:t>
      </w:r>
      <w:r>
        <w:rPr>
          <w:noProof/>
        </w:rPr>
        <w:t xml:space="preserve"> DB eds</w:t>
      </w:r>
      <w:r w:rsidR="004C17FB" w:rsidRPr="00787748">
        <w:rPr>
          <w:noProof/>
        </w:rPr>
        <w:t xml:space="preserve">, </w:t>
      </w:r>
      <w:r w:rsidR="00787748" w:rsidRPr="00787748">
        <w:rPr>
          <w:noProof/>
        </w:rPr>
        <w:t>p</w:t>
      </w:r>
      <w:r w:rsidR="00787748">
        <w:rPr>
          <w:noProof/>
        </w:rPr>
        <w:t>p</w:t>
      </w:r>
      <w:r w:rsidR="00787748" w:rsidRPr="00787748">
        <w:rPr>
          <w:noProof/>
        </w:rPr>
        <w:t>. 69-122</w:t>
      </w:r>
      <w:r w:rsidR="00787748">
        <w:rPr>
          <w:noProof/>
        </w:rPr>
        <w:t xml:space="preserve">. </w:t>
      </w:r>
      <w:r w:rsidR="004C17FB" w:rsidRPr="00787748">
        <w:rPr>
          <w:noProof/>
        </w:rPr>
        <w:t>Northland Research, Inc., Flagstaff and Tempe, Arizona.</w:t>
      </w:r>
    </w:p>
    <w:p w14:paraId="41933938" w14:textId="2FA05030" w:rsidR="004C17FB" w:rsidRPr="004C17FB" w:rsidRDefault="006B4CD8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99.</w:t>
      </w:r>
      <w:r>
        <w:rPr>
          <w:noProof/>
        </w:rPr>
        <w:tab/>
        <w:t>Birkby WH</w:t>
      </w:r>
      <w:r w:rsidR="00787748">
        <w:rPr>
          <w:noProof/>
        </w:rPr>
        <w:t xml:space="preserve"> (</w:t>
      </w:r>
      <w:r w:rsidR="00787748" w:rsidRPr="004C17FB">
        <w:rPr>
          <w:noProof/>
        </w:rPr>
        <w:t>1976</w:t>
      </w:r>
      <w:r w:rsidR="00787748">
        <w:rPr>
          <w:noProof/>
        </w:rPr>
        <w:t xml:space="preserve">) </w:t>
      </w:r>
      <w:r w:rsidR="004C17FB" w:rsidRPr="004C17FB">
        <w:rPr>
          <w:i/>
          <w:noProof/>
        </w:rPr>
        <w:t>Cremated Human Remains</w:t>
      </w:r>
      <w:r w:rsidR="00787748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Hohokam Desert Farmers and Craftsmen: Excavations at Snaketown, 1964-1965</w:t>
      </w:r>
      <w:r w:rsidR="004C17FB" w:rsidRPr="004C17FB">
        <w:rPr>
          <w:noProof/>
        </w:rPr>
        <w:t xml:space="preserve">, </w:t>
      </w:r>
      <w:r>
        <w:rPr>
          <w:noProof/>
        </w:rPr>
        <w:t>Haury</w:t>
      </w:r>
      <w:r w:rsidR="004C17FB" w:rsidRPr="004C17FB">
        <w:rPr>
          <w:noProof/>
        </w:rPr>
        <w:t xml:space="preserve"> </w:t>
      </w:r>
      <w:r>
        <w:rPr>
          <w:noProof/>
        </w:rPr>
        <w:t>EW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787748">
        <w:rPr>
          <w:noProof/>
        </w:rPr>
        <w:t>pp. 380-</w:t>
      </w:r>
      <w:r w:rsidR="00787748" w:rsidRPr="004C17FB">
        <w:rPr>
          <w:noProof/>
        </w:rPr>
        <w:t>384.</w:t>
      </w:r>
      <w:r w:rsidR="00787748">
        <w:rPr>
          <w:noProof/>
        </w:rPr>
        <w:t xml:space="preserve"> </w:t>
      </w:r>
      <w:r w:rsidR="004C17FB" w:rsidRPr="004C17FB">
        <w:rPr>
          <w:noProof/>
        </w:rPr>
        <w:t xml:space="preserve">University of Arizona Press, Tucson. </w:t>
      </w:r>
    </w:p>
    <w:p w14:paraId="6598DBF7" w14:textId="6B8F0831" w:rsidR="004C17FB" w:rsidRPr="004C17FB" w:rsidRDefault="006B4CD8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0.</w:t>
      </w:r>
      <w:r>
        <w:rPr>
          <w:noProof/>
        </w:rPr>
        <w:tab/>
        <w:t>Bennett KA</w:t>
      </w:r>
      <w:r w:rsidR="00787748">
        <w:rPr>
          <w:noProof/>
        </w:rPr>
        <w:t xml:space="preserve"> (</w:t>
      </w:r>
      <w:r w:rsidR="00787748" w:rsidRPr="004C17FB">
        <w:rPr>
          <w:noProof/>
        </w:rPr>
        <w:t>1976</w:t>
      </w:r>
      <w:r w:rsidR="00787748">
        <w:rPr>
          <w:noProof/>
        </w:rPr>
        <w:t xml:space="preserve">) </w:t>
      </w:r>
      <w:r w:rsidR="004C17FB" w:rsidRPr="004C17FB">
        <w:rPr>
          <w:i/>
          <w:noProof/>
        </w:rPr>
        <w:t>Human Skeletal Remains</w:t>
      </w:r>
      <w:r w:rsidR="00787748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Hohokam Desert Farmers and Craftsmen: Excavations at Snaketown, 1964-1965</w:t>
      </w:r>
      <w:r w:rsidR="004C17FB" w:rsidRPr="004C17FB">
        <w:rPr>
          <w:noProof/>
        </w:rPr>
        <w:t>, Haury</w:t>
      </w:r>
      <w:r>
        <w:rPr>
          <w:noProof/>
        </w:rPr>
        <w:t xml:space="preserve"> EW</w:t>
      </w:r>
      <w:r w:rsidR="004C17FB" w:rsidRPr="004C17FB">
        <w:rPr>
          <w:noProof/>
        </w:rPr>
        <w:t xml:space="preserve">,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787748">
        <w:rPr>
          <w:noProof/>
        </w:rPr>
        <w:t>p</w:t>
      </w:r>
      <w:r w:rsidR="00787748" w:rsidRPr="004C17FB">
        <w:rPr>
          <w:noProof/>
        </w:rPr>
        <w:t>p. 385</w:t>
      </w:r>
      <w:r w:rsidR="00787748">
        <w:rPr>
          <w:noProof/>
        </w:rPr>
        <w:t>-</w:t>
      </w:r>
      <w:r w:rsidR="00787748" w:rsidRPr="004C17FB">
        <w:rPr>
          <w:noProof/>
        </w:rPr>
        <w:t>386</w:t>
      </w:r>
      <w:r w:rsidR="00787748">
        <w:rPr>
          <w:noProof/>
        </w:rPr>
        <w:t xml:space="preserve">. </w:t>
      </w:r>
      <w:r w:rsidR="004C17FB" w:rsidRPr="004C17FB">
        <w:rPr>
          <w:noProof/>
        </w:rPr>
        <w:t>University of Arizona Press, Tucson.</w:t>
      </w:r>
    </w:p>
    <w:p w14:paraId="6A77D569" w14:textId="184B37F9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1.</w:t>
      </w:r>
      <w:r>
        <w:rPr>
          <w:noProof/>
        </w:rPr>
        <w:tab/>
        <w:t>Haury EW</w:t>
      </w:r>
      <w:r w:rsidR="00053A6B">
        <w:rPr>
          <w:noProof/>
        </w:rPr>
        <w:t xml:space="preserve"> (</w:t>
      </w:r>
      <w:r w:rsidR="00053A6B" w:rsidRPr="004C17FB">
        <w:rPr>
          <w:noProof/>
        </w:rPr>
        <w:t>1976</w:t>
      </w:r>
      <w:r w:rsidR="00053A6B">
        <w:rPr>
          <w:noProof/>
        </w:rPr>
        <w:t xml:space="preserve">) </w:t>
      </w:r>
      <w:r w:rsidR="004C17FB" w:rsidRPr="004C17FB">
        <w:rPr>
          <w:i/>
          <w:noProof/>
        </w:rPr>
        <w:t>The Hohokam Desert Farmers and Craftsmen: Excavations at Snaketown, 1964-1965</w:t>
      </w:r>
      <w:r w:rsidR="004C17FB" w:rsidRPr="004C17FB">
        <w:rPr>
          <w:noProof/>
        </w:rPr>
        <w:t>. University of Arizona Press, Tucson.</w:t>
      </w:r>
    </w:p>
    <w:p w14:paraId="30B054B3" w14:textId="1B36CDA6" w:rsidR="004C17FB" w:rsidRPr="004C17FB" w:rsidRDefault="00053A6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2.</w:t>
      </w:r>
      <w:r>
        <w:rPr>
          <w:noProof/>
        </w:rPr>
        <w:tab/>
      </w:r>
      <w:r w:rsidR="003A5796">
        <w:rPr>
          <w:noProof/>
        </w:rPr>
        <w:t>Johnson AE</w:t>
      </w:r>
      <w:r>
        <w:rPr>
          <w:noProof/>
        </w:rPr>
        <w:t xml:space="preserve"> (</w:t>
      </w:r>
      <w:r w:rsidRPr="004C17FB">
        <w:rPr>
          <w:noProof/>
        </w:rPr>
        <w:t>1964</w:t>
      </w:r>
      <w:r>
        <w:rPr>
          <w:noProof/>
        </w:rPr>
        <w:t xml:space="preserve">) </w:t>
      </w:r>
      <w:r w:rsidR="004C17FB" w:rsidRPr="003A5796">
        <w:rPr>
          <w:noProof/>
        </w:rPr>
        <w:t>Archaeological Excavations in Hohokam Sites of Southern Arizona</w:t>
      </w:r>
      <w:r w:rsidR="004C17FB" w:rsidRPr="004C17FB">
        <w:rPr>
          <w:i/>
          <w:noProof/>
        </w:rPr>
        <w:t>.</w:t>
      </w:r>
      <w:r w:rsidR="004C17FB" w:rsidRPr="004C17FB">
        <w:rPr>
          <w:noProof/>
        </w:rPr>
        <w:t xml:space="preserve"> </w:t>
      </w:r>
      <w:r w:rsidR="004C17FB" w:rsidRPr="00053A6B">
        <w:rPr>
          <w:i/>
          <w:noProof/>
        </w:rPr>
        <w:t>Am</w:t>
      </w:r>
      <w:r w:rsidRPr="00053A6B">
        <w:rPr>
          <w:i/>
          <w:noProof/>
        </w:rPr>
        <w:t xml:space="preserve"> Antiq</w:t>
      </w:r>
      <w:r>
        <w:rPr>
          <w:noProof/>
        </w:rPr>
        <w:t xml:space="preserve"> </w:t>
      </w:r>
      <w:r w:rsidR="004C17FB" w:rsidRPr="00053A6B">
        <w:rPr>
          <w:noProof/>
        </w:rPr>
        <w:t>30</w:t>
      </w:r>
      <w:r w:rsidR="004C17FB" w:rsidRPr="004C17FB">
        <w:rPr>
          <w:noProof/>
        </w:rPr>
        <w:t>(2):145-161.</w:t>
      </w:r>
    </w:p>
    <w:p w14:paraId="1425E185" w14:textId="3346E1AF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3.</w:t>
      </w:r>
      <w:r>
        <w:rPr>
          <w:noProof/>
        </w:rPr>
        <w:tab/>
        <w:t>Sheridan,SG</w:t>
      </w:r>
      <w:r w:rsidR="00053A6B">
        <w:rPr>
          <w:noProof/>
        </w:rPr>
        <w:t xml:space="preserve"> (</w:t>
      </w:r>
      <w:r w:rsidR="00053A6B" w:rsidRPr="004C17FB">
        <w:rPr>
          <w:noProof/>
        </w:rPr>
        <w:t>2001</w:t>
      </w:r>
      <w:r w:rsidR="00053A6B">
        <w:rPr>
          <w:noProof/>
        </w:rPr>
        <w:t xml:space="preserve">) </w:t>
      </w:r>
      <w:r w:rsidR="004C17FB" w:rsidRPr="00053A6B">
        <w:rPr>
          <w:noProof/>
        </w:rPr>
        <w:t>Morbidity and Mortality in a Classic-Period Hohokam Community</w:t>
      </w:r>
      <w:r w:rsidR="00053A6B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ncient Burial Practices in the American Southwest: Archaeology, Physical Anthropology and Native American Perspectives</w:t>
      </w:r>
      <w:r w:rsidR="004C17FB" w:rsidRPr="004C17FB">
        <w:rPr>
          <w:noProof/>
        </w:rPr>
        <w:t xml:space="preserve">, Mitchell </w:t>
      </w:r>
      <w:r>
        <w:rPr>
          <w:noProof/>
        </w:rPr>
        <w:t xml:space="preserve">DR, </w:t>
      </w:r>
      <w:r w:rsidR="004C17FB" w:rsidRPr="004C17FB">
        <w:rPr>
          <w:noProof/>
        </w:rPr>
        <w:t>Brunson-Hadley</w:t>
      </w:r>
      <w:r>
        <w:rPr>
          <w:noProof/>
        </w:rPr>
        <w:t xml:space="preserve"> JL</w:t>
      </w:r>
      <w:r w:rsidRPr="004C17FB">
        <w:rPr>
          <w:noProof/>
        </w:rPr>
        <w:t xml:space="preserve">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053A6B">
        <w:rPr>
          <w:noProof/>
        </w:rPr>
        <w:t>p</w:t>
      </w:r>
      <w:r w:rsidR="00053A6B" w:rsidRPr="004C17FB">
        <w:rPr>
          <w:noProof/>
        </w:rPr>
        <w:t>p. 191-222</w:t>
      </w:r>
      <w:r w:rsidR="00053A6B">
        <w:rPr>
          <w:noProof/>
        </w:rPr>
        <w:t>. University of New Mexico Press,</w:t>
      </w:r>
      <w:r w:rsidR="004C17FB" w:rsidRPr="004C17FB">
        <w:rPr>
          <w:noProof/>
        </w:rPr>
        <w:t xml:space="preserve"> Albuquerque.</w:t>
      </w:r>
    </w:p>
    <w:p w14:paraId="4518E179" w14:textId="1F569509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4.</w:t>
      </w:r>
      <w:r>
        <w:rPr>
          <w:noProof/>
        </w:rPr>
        <w:tab/>
        <w:t>Purves S</w:t>
      </w:r>
      <w:r w:rsidR="00053A6B">
        <w:rPr>
          <w:noProof/>
        </w:rPr>
        <w:t xml:space="preserve"> (</w:t>
      </w:r>
      <w:r w:rsidR="00053A6B" w:rsidRPr="004C17FB">
        <w:rPr>
          <w:noProof/>
        </w:rPr>
        <w:t>1974</w:t>
      </w:r>
      <w:r w:rsidR="00053A6B">
        <w:rPr>
          <w:noProof/>
        </w:rPr>
        <w:t xml:space="preserve">) </w:t>
      </w:r>
      <w:r w:rsidR="004C17FB" w:rsidRPr="00053A6B">
        <w:rPr>
          <w:noProof/>
        </w:rPr>
        <w:t>Appendix F: Analysis of Human Burials from the Escalante Ruin Group</w:t>
      </w:r>
      <w:r w:rsidR="00053A6B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Excavations in the Escalante Ruin Group, Southern Arizona</w:t>
      </w:r>
      <w:r w:rsidR="004C17FB" w:rsidRPr="004C17FB">
        <w:rPr>
          <w:noProof/>
        </w:rPr>
        <w:t xml:space="preserve">, </w:t>
      </w:r>
      <w:r>
        <w:rPr>
          <w:noProof/>
        </w:rPr>
        <w:t>Doyel DE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053A6B">
        <w:rPr>
          <w:noProof/>
        </w:rPr>
        <w:t>pp. 254-</w:t>
      </w:r>
      <w:r w:rsidR="00053A6B" w:rsidRPr="004C17FB">
        <w:rPr>
          <w:noProof/>
        </w:rPr>
        <w:t>261</w:t>
      </w:r>
      <w:r w:rsidR="00053A6B">
        <w:rPr>
          <w:noProof/>
        </w:rPr>
        <w:t xml:space="preserve">. </w:t>
      </w:r>
      <w:r w:rsidR="004C17FB" w:rsidRPr="004C17FB">
        <w:rPr>
          <w:noProof/>
        </w:rPr>
        <w:t>Archaeological Series No. 37, Arizona State Museum, University of Arizona, Tucson.</w:t>
      </w:r>
    </w:p>
    <w:p w14:paraId="182EEAE6" w14:textId="2BB4DF25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5.</w:t>
      </w:r>
      <w:r>
        <w:rPr>
          <w:noProof/>
        </w:rPr>
        <w:tab/>
        <w:t>Fink TM</w:t>
      </w:r>
      <w:r w:rsidR="00053A6B">
        <w:rPr>
          <w:noProof/>
        </w:rPr>
        <w:t xml:space="preserve"> (</w:t>
      </w:r>
      <w:r w:rsidR="00053A6B" w:rsidRPr="004C17FB">
        <w:rPr>
          <w:noProof/>
        </w:rPr>
        <w:t>1989</w:t>
      </w:r>
      <w:r w:rsidR="00053A6B">
        <w:rPr>
          <w:noProof/>
        </w:rPr>
        <w:t xml:space="preserve">) </w:t>
      </w:r>
      <w:r w:rsidR="004C17FB" w:rsidRPr="00053A6B">
        <w:rPr>
          <w:noProof/>
        </w:rPr>
        <w:t>The Human Skeletal Remains from the Grand Canal Ruins, AZ T:12:14 (ASU) and AZ T:12:16 (ASU)</w:t>
      </w:r>
      <w:r w:rsidR="00053A6B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rchaeological Investigations at the Grand Canal Ruins: A Classic Period Site in Phoenix, Arizona</w:t>
      </w:r>
      <w:r w:rsidR="004C17FB" w:rsidRPr="004C17FB">
        <w:rPr>
          <w:noProof/>
        </w:rPr>
        <w:t>, Mitchell</w:t>
      </w:r>
      <w:r>
        <w:rPr>
          <w:noProof/>
        </w:rPr>
        <w:t xml:space="preserve"> DR</w:t>
      </w:r>
      <w:r w:rsidRPr="004C17FB">
        <w:rPr>
          <w:noProof/>
        </w:rPr>
        <w:t xml:space="preserve"> </w:t>
      </w:r>
      <w:r>
        <w:rPr>
          <w:noProof/>
        </w:rPr>
        <w:t>e</w:t>
      </w:r>
      <w:r w:rsidR="004C17FB" w:rsidRPr="004C17FB">
        <w:rPr>
          <w:noProof/>
        </w:rPr>
        <w:t>d</w:t>
      </w:r>
      <w:r>
        <w:rPr>
          <w:noProof/>
        </w:rPr>
        <w:t>.</w:t>
      </w:r>
      <w:r w:rsidR="00053A6B">
        <w:rPr>
          <w:noProof/>
        </w:rPr>
        <w:t xml:space="preserve"> </w:t>
      </w:r>
      <w:r w:rsidR="004C17FB" w:rsidRPr="004C17FB">
        <w:rPr>
          <w:noProof/>
        </w:rPr>
        <w:t>Pub</w:t>
      </w:r>
      <w:r w:rsidR="00053A6B">
        <w:rPr>
          <w:noProof/>
        </w:rPr>
        <w:t>lications in Archaeology No. 12,</w:t>
      </w:r>
      <w:r w:rsidR="004C17FB" w:rsidRPr="004C17FB">
        <w:rPr>
          <w:noProof/>
        </w:rPr>
        <w:t xml:space="preserve"> Soil Systems, Inc., Phoenix.</w:t>
      </w:r>
    </w:p>
    <w:p w14:paraId="32FEE880" w14:textId="3F5B9C6E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6.</w:t>
      </w:r>
      <w:r>
        <w:rPr>
          <w:noProof/>
        </w:rPr>
        <w:tab/>
        <w:t>Mitchell DR</w:t>
      </w:r>
      <w:r w:rsidR="00053A6B">
        <w:rPr>
          <w:noProof/>
        </w:rPr>
        <w:t xml:space="preserve"> (</w:t>
      </w:r>
      <w:r w:rsidR="00053A6B" w:rsidRPr="004C17FB">
        <w:rPr>
          <w:noProof/>
        </w:rPr>
        <w:t>1989</w:t>
      </w:r>
      <w:r w:rsidR="00053A6B">
        <w:rPr>
          <w:noProof/>
        </w:rPr>
        <w:t xml:space="preserve">) </w:t>
      </w:r>
      <w:r w:rsidR="004C17FB" w:rsidRPr="004C17FB">
        <w:rPr>
          <w:i/>
          <w:noProof/>
        </w:rPr>
        <w:t>Archaeological Investigations at the Grand Canal Ruins: A Classic Period Site in Phoenix, Arizona</w:t>
      </w:r>
      <w:r w:rsidR="004C17FB" w:rsidRPr="004C17FB">
        <w:rPr>
          <w:noProof/>
        </w:rPr>
        <w:t>.</w:t>
      </w:r>
      <w:r w:rsidR="00053A6B">
        <w:rPr>
          <w:noProof/>
        </w:rPr>
        <w:t xml:space="preserve"> </w:t>
      </w:r>
      <w:r w:rsidR="004C17FB" w:rsidRPr="004C17FB">
        <w:rPr>
          <w:noProof/>
        </w:rPr>
        <w:t>Publications in Archaeology No. 12, Soil Systems, Inc., Phoenix.</w:t>
      </w:r>
    </w:p>
    <w:p w14:paraId="0CD66B74" w14:textId="3CDC1D33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7.</w:t>
      </w:r>
      <w:r>
        <w:rPr>
          <w:noProof/>
        </w:rPr>
        <w:tab/>
        <w:t>Barnes E</w:t>
      </w:r>
      <w:r w:rsidR="00053A6B">
        <w:rPr>
          <w:noProof/>
        </w:rPr>
        <w:t xml:space="preserve"> (</w:t>
      </w:r>
      <w:r w:rsidR="00053A6B" w:rsidRPr="004C17FB">
        <w:rPr>
          <w:noProof/>
        </w:rPr>
        <w:t>1988</w:t>
      </w:r>
      <w:r w:rsidR="00053A6B">
        <w:rPr>
          <w:noProof/>
        </w:rPr>
        <w:t xml:space="preserve">) </w:t>
      </w:r>
      <w:r w:rsidR="004C17FB" w:rsidRPr="00053A6B">
        <w:rPr>
          <w:noProof/>
        </w:rPr>
        <w:t>Inhumations Recovered from Casa Buena: Skeletal Analysis</w:t>
      </w:r>
      <w:r w:rsidR="00053A6B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Excavations at Casa Buena: Changing Hohokam Land Use Along the Squaw Peak Parkway</w:t>
      </w:r>
      <w:r w:rsidR="004C17FB" w:rsidRPr="004C17FB">
        <w:rPr>
          <w:noProof/>
        </w:rPr>
        <w:t xml:space="preserve">, </w:t>
      </w:r>
      <w:r>
        <w:rPr>
          <w:noProof/>
        </w:rPr>
        <w:t>Howard</w:t>
      </w:r>
      <w:r w:rsidR="004C17FB" w:rsidRPr="004C17FB">
        <w:rPr>
          <w:noProof/>
        </w:rPr>
        <w:t xml:space="preserve"> </w:t>
      </w:r>
      <w:r>
        <w:rPr>
          <w:noProof/>
        </w:rPr>
        <w:t>JB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053A6B">
        <w:rPr>
          <w:noProof/>
        </w:rPr>
        <w:t>pp. 619-</w:t>
      </w:r>
      <w:r w:rsidR="00053A6B" w:rsidRPr="004C17FB">
        <w:rPr>
          <w:noProof/>
        </w:rPr>
        <w:t>692.</w:t>
      </w:r>
      <w:r w:rsidR="00053A6B">
        <w:rPr>
          <w:noProof/>
        </w:rPr>
        <w:t xml:space="preserve"> </w:t>
      </w:r>
      <w:r w:rsidR="004C17FB" w:rsidRPr="004C17FB">
        <w:rPr>
          <w:noProof/>
        </w:rPr>
        <w:t xml:space="preserve">Soil Systems, Inc., Phoenix. </w:t>
      </w:r>
    </w:p>
    <w:p w14:paraId="624EC1BB" w14:textId="07914716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08.</w:t>
      </w:r>
      <w:r>
        <w:rPr>
          <w:noProof/>
        </w:rPr>
        <w:tab/>
        <w:t>Hackbarth MR</w:t>
      </w:r>
      <w:r w:rsidR="00FF51B6">
        <w:rPr>
          <w:noProof/>
        </w:rPr>
        <w:t xml:space="preserve"> (</w:t>
      </w:r>
      <w:r w:rsidR="00FF51B6" w:rsidRPr="004C17FB">
        <w:rPr>
          <w:noProof/>
        </w:rPr>
        <w:t>1993</w:t>
      </w:r>
      <w:r w:rsidR="00FF51B6">
        <w:rPr>
          <w:noProof/>
        </w:rPr>
        <w:t xml:space="preserve">) </w:t>
      </w:r>
      <w:r w:rsidR="004C17FB" w:rsidRPr="00FF51B6">
        <w:rPr>
          <w:noProof/>
        </w:rPr>
        <w:t>Archaeological Investigation at Los Rectángulos</w:t>
      </w:r>
      <w:r w:rsidR="00FF51B6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Classic Period Occupation on the Santa Cruz Flats: The Santa Cruz Flats Archaeological Project</w:t>
      </w:r>
      <w:r w:rsidR="004C17FB" w:rsidRPr="004C17FB">
        <w:rPr>
          <w:noProof/>
        </w:rPr>
        <w:t>, Henderson</w:t>
      </w:r>
      <w:r>
        <w:rPr>
          <w:noProof/>
        </w:rPr>
        <w:t xml:space="preserve"> TK</w:t>
      </w:r>
      <w:r w:rsidRPr="004C17FB">
        <w:rPr>
          <w:noProof/>
        </w:rPr>
        <w:t xml:space="preserve"> </w:t>
      </w:r>
      <w:r>
        <w:rPr>
          <w:noProof/>
        </w:rPr>
        <w:t>e</w:t>
      </w:r>
      <w:r w:rsidR="004C17FB" w:rsidRPr="004C17FB">
        <w:rPr>
          <w:noProof/>
        </w:rPr>
        <w:t xml:space="preserve">d. Northland Research, Inc., Flagstaff, Arizona. </w:t>
      </w:r>
    </w:p>
    <w:p w14:paraId="7349B825" w14:textId="059D5207" w:rsidR="004C17FB" w:rsidRPr="004C17FB" w:rsidRDefault="004C17FB" w:rsidP="004C17FB">
      <w:pPr>
        <w:pStyle w:val="EndNoteBibliography"/>
        <w:ind w:left="720" w:hanging="720"/>
        <w:rPr>
          <w:noProof/>
        </w:rPr>
      </w:pPr>
      <w:r w:rsidRPr="004C17FB">
        <w:rPr>
          <w:noProof/>
        </w:rPr>
        <w:t>109.</w:t>
      </w:r>
      <w:r w:rsidRPr="004C17FB">
        <w:rPr>
          <w:noProof/>
        </w:rPr>
        <w:tab/>
        <w:t>Hackbarth</w:t>
      </w:r>
      <w:r w:rsidR="003A5796">
        <w:rPr>
          <w:noProof/>
        </w:rPr>
        <w:t xml:space="preserve"> MR</w:t>
      </w:r>
      <w:r w:rsidRPr="004C17FB">
        <w:rPr>
          <w:noProof/>
        </w:rPr>
        <w:t>, MacMinn-Barton</w:t>
      </w:r>
      <w:r w:rsidR="003A5796">
        <w:rPr>
          <w:noProof/>
        </w:rPr>
        <w:t xml:space="preserve"> EM,</w:t>
      </w:r>
      <w:r w:rsidR="003A5796" w:rsidRPr="004C17FB">
        <w:rPr>
          <w:noProof/>
        </w:rPr>
        <w:t xml:space="preserve"> </w:t>
      </w:r>
      <w:r w:rsidR="00FF51B6">
        <w:rPr>
          <w:noProof/>
        </w:rPr>
        <w:t>Miller</w:t>
      </w:r>
      <w:r w:rsidR="003A5796">
        <w:rPr>
          <w:noProof/>
        </w:rPr>
        <w:t xml:space="preserve"> RJ</w:t>
      </w:r>
      <w:r w:rsidR="00FF51B6">
        <w:rPr>
          <w:noProof/>
        </w:rPr>
        <w:t xml:space="preserve"> (</w:t>
      </w:r>
      <w:r w:rsidR="00FF51B6" w:rsidRPr="004C17FB">
        <w:rPr>
          <w:noProof/>
        </w:rPr>
        <w:t>1993</w:t>
      </w:r>
      <w:r w:rsidR="00FF51B6">
        <w:rPr>
          <w:noProof/>
        </w:rPr>
        <w:t xml:space="preserve">) </w:t>
      </w:r>
      <w:r w:rsidRPr="00FF51B6">
        <w:rPr>
          <w:noProof/>
        </w:rPr>
        <w:t>Osteological and Mortuary Analyses of the SCFAP Burials</w:t>
      </w:r>
      <w:r w:rsidR="00FF51B6">
        <w:rPr>
          <w:noProof/>
        </w:rPr>
        <w:t>. I</w:t>
      </w:r>
      <w:r w:rsidRPr="004C17FB">
        <w:rPr>
          <w:noProof/>
        </w:rPr>
        <w:t xml:space="preserve">n </w:t>
      </w:r>
      <w:r w:rsidRPr="004C17FB">
        <w:rPr>
          <w:i/>
          <w:noProof/>
        </w:rPr>
        <w:t>Classic Period Occupation on the Santa Cruz Flats: The Santa Cruz Flats Archaeological Project</w:t>
      </w:r>
      <w:r w:rsidRPr="004C17FB">
        <w:rPr>
          <w:noProof/>
        </w:rPr>
        <w:t xml:space="preserve">, Henderson </w:t>
      </w:r>
      <w:r w:rsidR="003A5796">
        <w:rPr>
          <w:noProof/>
        </w:rPr>
        <w:t>TK,</w:t>
      </w:r>
      <w:r w:rsidR="003A5796" w:rsidRPr="004C17FB">
        <w:rPr>
          <w:noProof/>
        </w:rPr>
        <w:t xml:space="preserve"> </w:t>
      </w:r>
      <w:r w:rsidR="003A5796">
        <w:rPr>
          <w:noProof/>
        </w:rPr>
        <w:t>Martynec RJ</w:t>
      </w:r>
      <w:r w:rsidR="003A5796" w:rsidRPr="004C17FB">
        <w:rPr>
          <w:noProof/>
        </w:rPr>
        <w:t xml:space="preserve"> </w:t>
      </w:r>
      <w:r w:rsidR="003A5796">
        <w:rPr>
          <w:noProof/>
        </w:rPr>
        <w:t>eds</w:t>
      </w:r>
      <w:r w:rsidR="00FF51B6">
        <w:rPr>
          <w:noProof/>
        </w:rPr>
        <w:t>, p</w:t>
      </w:r>
      <w:r w:rsidR="00FF51B6" w:rsidRPr="004C17FB">
        <w:rPr>
          <w:noProof/>
        </w:rPr>
        <w:t>p. 542-548</w:t>
      </w:r>
      <w:r w:rsidR="00FF51B6">
        <w:rPr>
          <w:noProof/>
        </w:rPr>
        <w:t>.</w:t>
      </w:r>
      <w:r w:rsidRPr="004C17FB">
        <w:rPr>
          <w:noProof/>
        </w:rPr>
        <w:t xml:space="preserve"> Northland Research, Inc., Flagstaff, Arizona.</w:t>
      </w:r>
    </w:p>
    <w:p w14:paraId="5B5389F8" w14:textId="4451E237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0.</w:t>
      </w:r>
      <w:r>
        <w:rPr>
          <w:noProof/>
        </w:rPr>
        <w:tab/>
        <w:t>Kaler A</w:t>
      </w:r>
      <w:r w:rsidR="00FF51B6">
        <w:rPr>
          <w:noProof/>
        </w:rPr>
        <w:t xml:space="preserve"> (</w:t>
      </w:r>
      <w:r w:rsidR="00FF51B6" w:rsidRPr="004C17FB">
        <w:rPr>
          <w:noProof/>
        </w:rPr>
        <w:t>1993</w:t>
      </w:r>
      <w:r w:rsidR="00FF51B6">
        <w:rPr>
          <w:noProof/>
        </w:rPr>
        <w:t xml:space="preserve">) </w:t>
      </w:r>
      <w:r w:rsidR="004C17FB" w:rsidRPr="00FF51B6">
        <w:rPr>
          <w:noProof/>
        </w:rPr>
        <w:t>Archaeological Investigations at the Gecko Site</w:t>
      </w:r>
      <w:r w:rsidR="00FF51B6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Classic Period Occupation on the Santa Cruz Flats: The Santa Cruz Flats Archaeological Project</w:t>
      </w:r>
      <w:r w:rsidR="004C17FB" w:rsidRPr="004C17FB">
        <w:rPr>
          <w:noProof/>
        </w:rPr>
        <w:t xml:space="preserve">, Henderson </w:t>
      </w:r>
      <w:r>
        <w:rPr>
          <w:noProof/>
        </w:rPr>
        <w:t>T</w:t>
      </w:r>
      <w:r w:rsidRPr="004C17FB">
        <w:rPr>
          <w:noProof/>
        </w:rPr>
        <w:t>K</w:t>
      </w:r>
      <w:r>
        <w:rPr>
          <w:noProof/>
        </w:rPr>
        <w:t>,</w:t>
      </w:r>
      <w:r w:rsidRPr="004C17FB">
        <w:rPr>
          <w:noProof/>
        </w:rPr>
        <w:t xml:space="preserve"> </w:t>
      </w:r>
      <w:r>
        <w:rPr>
          <w:noProof/>
        </w:rPr>
        <w:t>Martyne</w:t>
      </w:r>
      <w:r w:rsidRPr="003A5796">
        <w:rPr>
          <w:noProof/>
        </w:rPr>
        <w:t xml:space="preserve"> </w:t>
      </w:r>
      <w:r>
        <w:rPr>
          <w:noProof/>
        </w:rPr>
        <w:t>RJ</w:t>
      </w:r>
      <w:r w:rsidR="004C17FB" w:rsidRPr="004C17FB">
        <w:rPr>
          <w:noProof/>
        </w:rPr>
        <w:t xml:space="preserve"> </w:t>
      </w:r>
      <w:r>
        <w:rPr>
          <w:noProof/>
        </w:rPr>
        <w:t>e</w:t>
      </w:r>
      <w:r w:rsidR="004C17FB" w:rsidRPr="004C17FB">
        <w:rPr>
          <w:noProof/>
        </w:rPr>
        <w:t xml:space="preserve">ds. Northland Research, Inc., Flagstaff, Arizona. </w:t>
      </w:r>
    </w:p>
    <w:p w14:paraId="7FEE1D06" w14:textId="106A747F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1.</w:t>
      </w:r>
      <w:r>
        <w:rPr>
          <w:noProof/>
        </w:rPr>
        <w:tab/>
        <w:t>Yeatts M</w:t>
      </w:r>
      <w:r w:rsidR="00FF51B6">
        <w:rPr>
          <w:noProof/>
        </w:rPr>
        <w:t xml:space="preserve"> (</w:t>
      </w:r>
      <w:r w:rsidR="00FF51B6" w:rsidRPr="004C17FB">
        <w:rPr>
          <w:noProof/>
        </w:rPr>
        <w:t>1993</w:t>
      </w:r>
      <w:r w:rsidR="00FF51B6">
        <w:rPr>
          <w:noProof/>
        </w:rPr>
        <w:t xml:space="preserve">) </w:t>
      </w:r>
      <w:r w:rsidR="004C17FB" w:rsidRPr="00FF51B6">
        <w:rPr>
          <w:noProof/>
        </w:rPr>
        <w:t>Archaeological Investigations at the Hotts Hawk</w:t>
      </w:r>
      <w:r w:rsidR="00FF51B6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Classic Period Occupation on the Santa Cruz Flats: The Santa Cruz Flats Archaeological Project</w:t>
      </w:r>
      <w:r w:rsidR="004C17FB" w:rsidRPr="004C17FB">
        <w:rPr>
          <w:noProof/>
        </w:rPr>
        <w:t>, Henderson</w:t>
      </w:r>
      <w:r>
        <w:rPr>
          <w:noProof/>
        </w:rPr>
        <w:t xml:space="preserve"> TK</w:t>
      </w:r>
      <w:r w:rsidR="004C17FB" w:rsidRPr="004C17FB">
        <w:rPr>
          <w:noProof/>
        </w:rPr>
        <w:t xml:space="preserve"> </w:t>
      </w:r>
      <w:r>
        <w:rPr>
          <w:noProof/>
        </w:rPr>
        <w:t>e</w:t>
      </w:r>
      <w:r w:rsidR="004C17FB" w:rsidRPr="004C17FB">
        <w:rPr>
          <w:noProof/>
        </w:rPr>
        <w:t xml:space="preserve">d. Northland Research, Inc., Flagstaff, Arizona. </w:t>
      </w:r>
    </w:p>
    <w:p w14:paraId="330EBD22" w14:textId="513B9CCE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2.</w:t>
      </w:r>
      <w:r>
        <w:rPr>
          <w:noProof/>
        </w:rPr>
        <w:tab/>
        <w:t>Harrington RJ</w:t>
      </w:r>
      <w:r w:rsidR="000C58FE">
        <w:rPr>
          <w:noProof/>
        </w:rPr>
        <w:t xml:space="preserve"> (</w:t>
      </w:r>
      <w:r w:rsidR="000C58FE" w:rsidRPr="004C17FB">
        <w:rPr>
          <w:noProof/>
        </w:rPr>
        <w:t>1981</w:t>
      </w:r>
      <w:r w:rsidR="000C58FE">
        <w:rPr>
          <w:noProof/>
        </w:rPr>
        <w:t>)</w:t>
      </w:r>
      <w:r w:rsidR="000C58FE" w:rsidRPr="000C58FE">
        <w:rPr>
          <w:noProof/>
        </w:rPr>
        <w:t xml:space="preserve"> </w:t>
      </w:r>
      <w:r w:rsidR="004C17FB" w:rsidRPr="000C58FE">
        <w:rPr>
          <w:noProof/>
        </w:rPr>
        <w:t>Appendix A: Analysis of the Human Skeletal Remains from Las Colinas</w:t>
      </w:r>
      <w:r w:rsidR="000C58FE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1968 Excavation at Mound 8 Las Calinas Ruins Group Pheonix, Arizona</w:t>
      </w:r>
      <w:r w:rsidR="004C17FB" w:rsidRPr="004C17FB">
        <w:rPr>
          <w:noProof/>
        </w:rPr>
        <w:t xml:space="preserve">, Hammack </w:t>
      </w:r>
      <w:r>
        <w:rPr>
          <w:noProof/>
        </w:rPr>
        <w:t>LC, Sullivan</w:t>
      </w:r>
      <w:r w:rsidR="004C17FB" w:rsidRPr="004C17FB">
        <w:rPr>
          <w:noProof/>
        </w:rPr>
        <w:t xml:space="preserve"> </w:t>
      </w:r>
      <w:r>
        <w:rPr>
          <w:noProof/>
        </w:rPr>
        <w:t>AP</w:t>
      </w:r>
      <w:r w:rsidRPr="004C17FB">
        <w:rPr>
          <w:noProof/>
        </w:rPr>
        <w:t xml:space="preserve"> </w:t>
      </w:r>
      <w:r>
        <w:rPr>
          <w:noProof/>
        </w:rPr>
        <w:t>eds</w:t>
      </w:r>
      <w:r w:rsidR="004C17FB" w:rsidRPr="004C17FB">
        <w:rPr>
          <w:noProof/>
        </w:rPr>
        <w:t xml:space="preserve">, </w:t>
      </w:r>
      <w:r w:rsidR="000C58FE">
        <w:rPr>
          <w:noProof/>
        </w:rPr>
        <w:t>p</w:t>
      </w:r>
      <w:r w:rsidR="000C58FE" w:rsidRPr="004C17FB">
        <w:rPr>
          <w:noProof/>
        </w:rPr>
        <w:t>p. 251-256</w:t>
      </w:r>
      <w:r w:rsidR="000C58FE">
        <w:rPr>
          <w:noProof/>
        </w:rPr>
        <w:t xml:space="preserve">. </w:t>
      </w:r>
      <w:r w:rsidR="004C17FB" w:rsidRPr="004C17FB">
        <w:rPr>
          <w:noProof/>
        </w:rPr>
        <w:t>Arizona Stat</w:t>
      </w:r>
      <w:r w:rsidR="000C58FE">
        <w:rPr>
          <w:noProof/>
        </w:rPr>
        <w:t>e Museum, University of Arizona, Tucson.</w:t>
      </w:r>
    </w:p>
    <w:p w14:paraId="16610FD0" w14:textId="78320D93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3.</w:t>
      </w:r>
      <w:r>
        <w:rPr>
          <w:noProof/>
        </w:rPr>
        <w:tab/>
        <w:t>DiPeso CC</w:t>
      </w:r>
      <w:r w:rsidR="000C58FE">
        <w:rPr>
          <w:noProof/>
        </w:rPr>
        <w:t xml:space="preserve"> (</w:t>
      </w:r>
      <w:r w:rsidR="000C58FE" w:rsidRPr="004C17FB">
        <w:rPr>
          <w:noProof/>
        </w:rPr>
        <w:t>1948</w:t>
      </w:r>
      <w:r w:rsidR="000C58FE">
        <w:rPr>
          <w:noProof/>
        </w:rPr>
        <w:t xml:space="preserve">) </w:t>
      </w:r>
      <w:r w:rsidR="004C17FB" w:rsidRPr="000C58FE">
        <w:rPr>
          <w:noProof/>
        </w:rPr>
        <w:t>Preliminary Report of a Babocomari Indian Village</w:t>
      </w:r>
      <w:r w:rsidR="004C17FB" w:rsidRPr="004C17FB">
        <w:rPr>
          <w:i/>
          <w:noProof/>
        </w:rPr>
        <w:t>.</w:t>
      </w:r>
      <w:r w:rsidR="004C17FB" w:rsidRPr="004C17FB">
        <w:rPr>
          <w:noProof/>
        </w:rPr>
        <w:t xml:space="preserve"> </w:t>
      </w:r>
      <w:r w:rsidR="004C17FB" w:rsidRPr="000C58FE">
        <w:rPr>
          <w:i/>
          <w:noProof/>
        </w:rPr>
        <w:t>Kiva</w:t>
      </w:r>
      <w:r w:rsidR="000C58FE">
        <w:rPr>
          <w:noProof/>
        </w:rPr>
        <w:t xml:space="preserve"> </w:t>
      </w:r>
      <w:r w:rsidR="004C17FB" w:rsidRPr="000C58FE">
        <w:rPr>
          <w:noProof/>
        </w:rPr>
        <w:t>14</w:t>
      </w:r>
      <w:r w:rsidR="004C17FB" w:rsidRPr="004C17FB">
        <w:rPr>
          <w:noProof/>
        </w:rPr>
        <w:t>(1-4):</w:t>
      </w:r>
      <w:r w:rsidR="000C58FE">
        <w:rPr>
          <w:noProof/>
        </w:rPr>
        <w:t>10</w:t>
      </w:r>
      <w:r w:rsidR="004C17FB" w:rsidRPr="004C17FB">
        <w:rPr>
          <w:noProof/>
        </w:rPr>
        <w:t>-14.</w:t>
      </w:r>
    </w:p>
    <w:p w14:paraId="3296166D" w14:textId="0CBF8AB8" w:rsidR="004C17FB" w:rsidRPr="004C17FB" w:rsidRDefault="003A5796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4.</w:t>
      </w:r>
      <w:r>
        <w:rPr>
          <w:noProof/>
        </w:rPr>
        <w:tab/>
        <w:t>Hall SD</w:t>
      </w:r>
      <w:r w:rsidR="004C17FB" w:rsidRPr="004C17FB">
        <w:rPr>
          <w:noProof/>
        </w:rPr>
        <w:t xml:space="preserve">, </w:t>
      </w:r>
      <w:r w:rsidR="000C58FE">
        <w:rPr>
          <w:noProof/>
        </w:rPr>
        <w:t>Minturn</w:t>
      </w:r>
      <w:r>
        <w:rPr>
          <w:noProof/>
        </w:rPr>
        <w:t xml:space="preserve"> P</w:t>
      </w:r>
      <w:r w:rsidRPr="004C17FB">
        <w:rPr>
          <w:noProof/>
        </w:rPr>
        <w:t>D</w:t>
      </w:r>
      <w:r>
        <w:rPr>
          <w:noProof/>
        </w:rPr>
        <w:t xml:space="preserve">, </w:t>
      </w:r>
      <w:r w:rsidR="000C58FE">
        <w:rPr>
          <w:noProof/>
        </w:rPr>
        <w:t xml:space="preserve">Lincoln-Babb </w:t>
      </w:r>
      <w:r>
        <w:rPr>
          <w:noProof/>
        </w:rPr>
        <w:t xml:space="preserve">L </w:t>
      </w:r>
      <w:r w:rsidR="000C58FE">
        <w:rPr>
          <w:noProof/>
        </w:rPr>
        <w:t>(</w:t>
      </w:r>
      <w:r w:rsidR="000C58FE" w:rsidRPr="004C17FB">
        <w:rPr>
          <w:noProof/>
        </w:rPr>
        <w:t>2001</w:t>
      </w:r>
      <w:r w:rsidR="000C58FE">
        <w:rPr>
          <w:noProof/>
        </w:rPr>
        <w:t xml:space="preserve">) </w:t>
      </w:r>
      <w:r w:rsidR="004C17FB" w:rsidRPr="000C58FE">
        <w:rPr>
          <w:noProof/>
        </w:rPr>
        <w:t>Descriptions of Burial Features</w:t>
      </w:r>
      <w:r w:rsidR="000C58FE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onto Creek Archaeological Project: Life and Death Along Tonto Creek</w:t>
      </w:r>
      <w:r w:rsidR="004C17FB" w:rsidRPr="004C17FB">
        <w:rPr>
          <w:noProof/>
        </w:rPr>
        <w:t xml:space="preserve">, Clark </w:t>
      </w:r>
      <w:r>
        <w:rPr>
          <w:noProof/>
        </w:rPr>
        <w:t xml:space="preserve">JJ, </w:t>
      </w:r>
      <w:r w:rsidR="004C17FB" w:rsidRPr="004C17FB">
        <w:rPr>
          <w:noProof/>
        </w:rPr>
        <w:t>Minturn</w:t>
      </w:r>
      <w:r>
        <w:rPr>
          <w:noProof/>
        </w:rPr>
        <w:t xml:space="preserve"> PD e</w:t>
      </w:r>
      <w:r w:rsidR="004C17FB" w:rsidRPr="004C17FB">
        <w:rPr>
          <w:noProof/>
        </w:rPr>
        <w:t>d</w:t>
      </w:r>
      <w:r>
        <w:rPr>
          <w:noProof/>
        </w:rPr>
        <w:t>s</w:t>
      </w:r>
      <w:r w:rsidR="000C58FE">
        <w:rPr>
          <w:noProof/>
        </w:rPr>
        <w:t>, pp. 1</w:t>
      </w:r>
      <w:r w:rsidR="000C58FE" w:rsidRPr="004C17FB">
        <w:rPr>
          <w:noProof/>
        </w:rPr>
        <w:t>-310</w:t>
      </w:r>
      <w:r w:rsidR="000C58FE">
        <w:rPr>
          <w:noProof/>
        </w:rPr>
        <w:t>.</w:t>
      </w:r>
      <w:r w:rsidR="004C17FB" w:rsidRPr="004C17FB">
        <w:rPr>
          <w:noProof/>
        </w:rPr>
        <w:t xml:space="preserve"> Anthropological Papers No. 24, Center for Desert Archaeology, Tucson..</w:t>
      </w:r>
    </w:p>
    <w:p w14:paraId="737D4945" w14:textId="36E33EDB" w:rsidR="004C17FB" w:rsidRPr="004C17FB" w:rsidRDefault="003955F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5.</w:t>
      </w:r>
      <w:r>
        <w:rPr>
          <w:noProof/>
        </w:rPr>
        <w:tab/>
        <w:t xml:space="preserve">Elson MD, </w:t>
      </w:r>
      <w:r w:rsidR="000C58FE">
        <w:rPr>
          <w:noProof/>
        </w:rPr>
        <w:t>Clark</w:t>
      </w:r>
      <w:r>
        <w:rPr>
          <w:noProof/>
        </w:rPr>
        <w:t xml:space="preserve"> JJ eds</w:t>
      </w:r>
      <w:r w:rsidR="000C58FE">
        <w:rPr>
          <w:noProof/>
        </w:rPr>
        <w:t xml:space="preserve"> (</w:t>
      </w:r>
      <w:r w:rsidR="000C58FE" w:rsidRPr="004C17FB">
        <w:rPr>
          <w:noProof/>
        </w:rPr>
        <w:t>1995</w:t>
      </w:r>
      <w:r w:rsidR="000C58FE">
        <w:rPr>
          <w:noProof/>
        </w:rPr>
        <w:t xml:space="preserve">) </w:t>
      </w:r>
      <w:r w:rsidR="004C17FB" w:rsidRPr="004C17FB">
        <w:rPr>
          <w:i/>
          <w:noProof/>
        </w:rPr>
        <w:t>The Roosevelt Community Development Study</w:t>
      </w:r>
      <w:r w:rsidR="000C58FE">
        <w:rPr>
          <w:noProof/>
        </w:rPr>
        <w:t xml:space="preserve">. </w:t>
      </w:r>
      <w:r w:rsidR="000C58FE" w:rsidRPr="004C17FB">
        <w:rPr>
          <w:noProof/>
        </w:rPr>
        <w:t>Anthropological Papers No. 14</w:t>
      </w:r>
      <w:r w:rsidR="000C58FE">
        <w:rPr>
          <w:noProof/>
        </w:rPr>
        <w:t>, Center for Desert Archaeology, Tucson.</w:t>
      </w:r>
    </w:p>
    <w:p w14:paraId="0DCA8017" w14:textId="656ED2B7" w:rsidR="004C17FB" w:rsidRPr="004C17FB" w:rsidRDefault="003955F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6.</w:t>
      </w:r>
      <w:r>
        <w:rPr>
          <w:noProof/>
        </w:rPr>
        <w:tab/>
        <w:t>Swartz DL</w:t>
      </w:r>
      <w:r w:rsidR="004C17FB" w:rsidRPr="004C17FB">
        <w:rPr>
          <w:noProof/>
        </w:rPr>
        <w:t xml:space="preserve">, </w:t>
      </w:r>
      <w:r>
        <w:rPr>
          <w:noProof/>
        </w:rPr>
        <w:t>Minturn</w:t>
      </w:r>
      <w:r w:rsidR="000C58FE">
        <w:rPr>
          <w:noProof/>
        </w:rPr>
        <w:t xml:space="preserve"> </w:t>
      </w:r>
      <w:r>
        <w:rPr>
          <w:noProof/>
        </w:rPr>
        <w:t>PD,</w:t>
      </w:r>
      <w:r>
        <w:rPr>
          <w:noProof/>
        </w:rPr>
        <w:t xml:space="preserve"> </w:t>
      </w:r>
      <w:r w:rsidR="000C58FE">
        <w:rPr>
          <w:noProof/>
        </w:rPr>
        <w:t>Hartman</w:t>
      </w:r>
      <w:r>
        <w:rPr>
          <w:noProof/>
        </w:rPr>
        <w:t xml:space="preserve"> D</w:t>
      </w:r>
      <w:r w:rsidR="000C58FE">
        <w:rPr>
          <w:noProof/>
        </w:rPr>
        <w:t xml:space="preserve"> (</w:t>
      </w:r>
      <w:r w:rsidR="000C58FE" w:rsidRPr="004C17FB">
        <w:rPr>
          <w:noProof/>
        </w:rPr>
        <w:t>1995</w:t>
      </w:r>
      <w:r w:rsidR="000C58FE">
        <w:rPr>
          <w:noProof/>
        </w:rPr>
        <w:t xml:space="preserve">) </w:t>
      </w:r>
      <w:r w:rsidR="004C17FB" w:rsidRPr="000C58FE">
        <w:rPr>
          <w:noProof/>
        </w:rPr>
        <w:t>The Mortuary Assemblage</w:t>
      </w:r>
      <w:r w:rsidR="000C58FE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The Roosevelt Community Development Study</w:t>
      </w:r>
      <w:r w:rsidR="004C17FB" w:rsidRPr="004C17FB">
        <w:rPr>
          <w:noProof/>
        </w:rPr>
        <w:t xml:space="preserve">, Elson </w:t>
      </w:r>
      <w:r>
        <w:rPr>
          <w:noProof/>
        </w:rPr>
        <w:t xml:space="preserve">MD, </w:t>
      </w:r>
      <w:r w:rsidR="004C17FB" w:rsidRPr="004C17FB">
        <w:rPr>
          <w:noProof/>
        </w:rPr>
        <w:t>Clark</w:t>
      </w:r>
      <w:r>
        <w:rPr>
          <w:noProof/>
        </w:rPr>
        <w:t xml:space="preserve"> </w:t>
      </w:r>
      <w:r w:rsidRPr="004C17FB">
        <w:rPr>
          <w:noProof/>
        </w:rPr>
        <w:t>J</w:t>
      </w:r>
      <w:r>
        <w:rPr>
          <w:noProof/>
        </w:rPr>
        <w:t>J eds</w:t>
      </w:r>
      <w:r w:rsidR="004C17FB" w:rsidRPr="004C17FB">
        <w:rPr>
          <w:noProof/>
        </w:rPr>
        <w:t xml:space="preserve">, </w:t>
      </w:r>
      <w:r w:rsidR="000C58FE" w:rsidRPr="004C17FB">
        <w:rPr>
          <w:noProof/>
        </w:rPr>
        <w:t>p</w:t>
      </w:r>
      <w:r w:rsidR="000C58FE">
        <w:rPr>
          <w:noProof/>
        </w:rPr>
        <w:t>p. 169</w:t>
      </w:r>
      <w:r w:rsidR="000C58FE" w:rsidRPr="004C17FB">
        <w:rPr>
          <w:noProof/>
        </w:rPr>
        <w:t>-216</w:t>
      </w:r>
      <w:r w:rsidR="000C58FE">
        <w:rPr>
          <w:noProof/>
        </w:rPr>
        <w:t xml:space="preserve">. </w:t>
      </w:r>
      <w:r w:rsidR="004C17FB" w:rsidRPr="004C17FB">
        <w:rPr>
          <w:noProof/>
        </w:rPr>
        <w:t>Anthropological Papers No. 14, Center for Desert Archaeology, Tucson.</w:t>
      </w:r>
    </w:p>
    <w:p w14:paraId="085EBE97" w14:textId="27A9042F" w:rsidR="004C17FB" w:rsidRPr="004C17FB" w:rsidRDefault="003955F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7.</w:t>
      </w:r>
      <w:r>
        <w:rPr>
          <w:noProof/>
        </w:rPr>
        <w:tab/>
        <w:t>Turner CG</w:t>
      </w:r>
      <w:r w:rsidR="000C58FE">
        <w:rPr>
          <w:noProof/>
        </w:rPr>
        <w:t xml:space="preserve"> (</w:t>
      </w:r>
      <w:r w:rsidR="000C58FE" w:rsidRPr="004C17FB">
        <w:rPr>
          <w:noProof/>
        </w:rPr>
        <w:t>1998</w:t>
      </w:r>
      <w:r w:rsidR="000C58FE">
        <w:rPr>
          <w:noProof/>
        </w:rPr>
        <w:t xml:space="preserve">) </w:t>
      </w:r>
      <w:r w:rsidR="004C17FB" w:rsidRPr="000C58FE">
        <w:rPr>
          <w:noProof/>
        </w:rPr>
        <w:t>Physical Anthropology of the Roosevelt Platform Mound Study</w:t>
      </w:r>
      <w:r w:rsidR="000C58FE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 Synthesis of Tonto Basin Prehistory: The Roosevel</w:t>
      </w:r>
      <w:r w:rsidR="000C58FE">
        <w:rPr>
          <w:i/>
          <w:noProof/>
        </w:rPr>
        <w:t>t Archaeological Studies, 1989-</w:t>
      </w:r>
      <w:r w:rsidR="004C17FB" w:rsidRPr="004C17FB">
        <w:rPr>
          <w:i/>
          <w:noProof/>
        </w:rPr>
        <w:t>1998</w:t>
      </w:r>
      <w:r w:rsidR="004C17FB" w:rsidRPr="004C17FB">
        <w:rPr>
          <w:noProof/>
        </w:rPr>
        <w:t>, Rice</w:t>
      </w:r>
      <w:r>
        <w:rPr>
          <w:noProof/>
        </w:rPr>
        <w:t xml:space="preserve"> GE</w:t>
      </w:r>
      <w:r w:rsidR="004C17FB"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0C58FE">
        <w:rPr>
          <w:noProof/>
        </w:rPr>
        <w:t>p</w:t>
      </w:r>
      <w:r>
        <w:rPr>
          <w:noProof/>
        </w:rPr>
        <w:t>p</w:t>
      </w:r>
      <w:r w:rsidR="000C58FE">
        <w:rPr>
          <w:noProof/>
        </w:rPr>
        <w:t>. 181</w:t>
      </w:r>
      <w:r w:rsidR="000C58FE" w:rsidRPr="004C17FB">
        <w:rPr>
          <w:noProof/>
        </w:rPr>
        <w:t>-192</w:t>
      </w:r>
      <w:r w:rsidR="000C58FE">
        <w:rPr>
          <w:noProof/>
        </w:rPr>
        <w:t xml:space="preserve">. </w:t>
      </w:r>
      <w:r w:rsidR="004C17FB" w:rsidRPr="004C17FB">
        <w:rPr>
          <w:noProof/>
        </w:rPr>
        <w:t>Arizona State University, Tempe.</w:t>
      </w:r>
    </w:p>
    <w:p w14:paraId="7C8BDAFD" w14:textId="3E842F3F" w:rsidR="004C17FB" w:rsidRPr="004C17FB" w:rsidRDefault="003955F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8.</w:t>
      </w:r>
      <w:r>
        <w:rPr>
          <w:noProof/>
        </w:rPr>
        <w:tab/>
        <w:t>Howell TL</w:t>
      </w:r>
      <w:r w:rsidR="000C58FE">
        <w:rPr>
          <w:noProof/>
        </w:rPr>
        <w:t xml:space="preserve"> (</w:t>
      </w:r>
      <w:r w:rsidR="000C58FE" w:rsidRPr="004C17FB">
        <w:rPr>
          <w:noProof/>
        </w:rPr>
        <w:t>1994</w:t>
      </w:r>
      <w:r w:rsidR="000C58FE">
        <w:rPr>
          <w:noProof/>
        </w:rPr>
        <w:t xml:space="preserve">) </w:t>
      </w:r>
      <w:r w:rsidR="004C17FB" w:rsidRPr="000C58FE">
        <w:rPr>
          <w:noProof/>
        </w:rPr>
        <w:t>Leadership at the ancestral Zuni village of Hawikku</w:t>
      </w:r>
      <w:r w:rsidR="004C17FB" w:rsidRPr="004C17FB">
        <w:rPr>
          <w:noProof/>
        </w:rPr>
        <w:t>.</w:t>
      </w:r>
      <w:r w:rsidR="000C58FE">
        <w:rPr>
          <w:noProof/>
        </w:rPr>
        <w:t xml:space="preserve"> Ph.D. Dissertation, Department of Anthropology, Arizona State University, Tempe.</w:t>
      </w:r>
    </w:p>
    <w:p w14:paraId="407C6DF6" w14:textId="1F3AED1C" w:rsidR="004C17FB" w:rsidRPr="004C17FB" w:rsidRDefault="003955FB" w:rsidP="004C17FB">
      <w:pPr>
        <w:pStyle w:val="EndNoteBibliography"/>
        <w:ind w:left="720" w:hanging="720"/>
        <w:rPr>
          <w:noProof/>
        </w:rPr>
      </w:pPr>
      <w:r>
        <w:rPr>
          <w:noProof/>
        </w:rPr>
        <w:t>119.</w:t>
      </w:r>
      <w:r>
        <w:rPr>
          <w:noProof/>
        </w:rPr>
        <w:tab/>
        <w:t>Kintigh KW</w:t>
      </w:r>
      <w:r w:rsidR="008144CA">
        <w:rPr>
          <w:noProof/>
        </w:rPr>
        <w:t xml:space="preserve"> (</w:t>
      </w:r>
      <w:r w:rsidR="008144CA" w:rsidRPr="004C17FB">
        <w:rPr>
          <w:noProof/>
        </w:rPr>
        <w:t>2000</w:t>
      </w:r>
      <w:r w:rsidR="008144CA">
        <w:rPr>
          <w:noProof/>
        </w:rPr>
        <w:t xml:space="preserve">) </w:t>
      </w:r>
      <w:r w:rsidR="004C17FB" w:rsidRPr="000C58FE">
        <w:rPr>
          <w:noProof/>
        </w:rPr>
        <w:t>Leadership Strategies in Protohistoric Zuni Towns</w:t>
      </w:r>
      <w:r w:rsidR="000C58FE">
        <w:rPr>
          <w:noProof/>
        </w:rPr>
        <w:t>. I</w:t>
      </w:r>
      <w:r w:rsidR="004C17FB" w:rsidRPr="004C17FB">
        <w:rPr>
          <w:noProof/>
        </w:rPr>
        <w:t xml:space="preserve">n </w:t>
      </w:r>
      <w:r w:rsidR="004C17FB" w:rsidRPr="004C17FB">
        <w:rPr>
          <w:i/>
          <w:noProof/>
        </w:rPr>
        <w:t>Alternative Leadership Strategies in the Prehispanic Southwest</w:t>
      </w:r>
      <w:r w:rsidR="004C17FB" w:rsidRPr="004C17FB">
        <w:rPr>
          <w:noProof/>
        </w:rPr>
        <w:t xml:space="preserve">, </w:t>
      </w:r>
      <w:r>
        <w:rPr>
          <w:noProof/>
        </w:rPr>
        <w:t>Mills</w:t>
      </w:r>
      <w:r w:rsidR="004C17FB" w:rsidRPr="004C17FB">
        <w:rPr>
          <w:noProof/>
        </w:rPr>
        <w:t xml:space="preserve"> </w:t>
      </w:r>
      <w:r>
        <w:rPr>
          <w:noProof/>
        </w:rPr>
        <w:t>BJ</w:t>
      </w:r>
      <w:r w:rsidRPr="004C17FB">
        <w:rPr>
          <w:noProof/>
        </w:rPr>
        <w:t xml:space="preserve"> </w:t>
      </w:r>
      <w:r>
        <w:rPr>
          <w:noProof/>
        </w:rPr>
        <w:t>ed</w:t>
      </w:r>
      <w:r w:rsidR="004C17FB" w:rsidRPr="004C17FB">
        <w:rPr>
          <w:noProof/>
        </w:rPr>
        <w:t xml:space="preserve">, </w:t>
      </w:r>
      <w:r w:rsidR="008144CA">
        <w:rPr>
          <w:noProof/>
        </w:rPr>
        <w:t>pp. 95</w:t>
      </w:r>
      <w:r w:rsidR="008144CA" w:rsidRPr="004C17FB">
        <w:rPr>
          <w:noProof/>
        </w:rPr>
        <w:t>-116</w:t>
      </w:r>
      <w:r w:rsidR="008144CA">
        <w:rPr>
          <w:noProof/>
        </w:rPr>
        <w:t xml:space="preserve">. </w:t>
      </w:r>
      <w:r w:rsidR="004C17FB" w:rsidRPr="004C17FB">
        <w:rPr>
          <w:noProof/>
        </w:rPr>
        <w:t>University of Arizona Press, Tucson.</w:t>
      </w:r>
    </w:p>
    <w:p w14:paraId="693A2102" w14:textId="376BDFFB" w:rsidR="00C31212" w:rsidRPr="00330EED" w:rsidRDefault="004E3F43" w:rsidP="009104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C31212" w:rsidRPr="00330EED" w:rsidSect="00340427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rddv5vmfva0mezts4x55zvs5f2addpsatf&quot;&gt;My EndNote Library&lt;record-ids&gt;&lt;item&gt;472&lt;/item&gt;&lt;item&gt;478&lt;/item&gt;&lt;item&gt;520&lt;/item&gt;&lt;item&gt;527&lt;/item&gt;&lt;item&gt;528&lt;/item&gt;&lt;item&gt;529&lt;/item&gt;&lt;item&gt;530&lt;/item&gt;&lt;item&gt;540&lt;/item&gt;&lt;item&gt;547&lt;/item&gt;&lt;item&gt;553&lt;/item&gt;&lt;item&gt;558&lt;/item&gt;&lt;item&gt;579&lt;/item&gt;&lt;item&gt;596&lt;/item&gt;&lt;item&gt;597&lt;/item&gt;&lt;item&gt;611&lt;/item&gt;&lt;item&gt;613&lt;/item&gt;&lt;item&gt;635&lt;/item&gt;&lt;item&gt;641&lt;/item&gt;&lt;item&gt;682&lt;/item&gt;&lt;item&gt;694&lt;/item&gt;&lt;item&gt;696&lt;/item&gt;&lt;item&gt;698&lt;/item&gt;&lt;item&gt;712&lt;/item&gt;&lt;item&gt;716&lt;/item&gt;&lt;item&gt;732&lt;/item&gt;&lt;item&gt;742&lt;/item&gt;&lt;item&gt;744&lt;/item&gt;&lt;item&gt;745&lt;/item&gt;&lt;item&gt;755&lt;/item&gt;&lt;item&gt;757&lt;/item&gt;&lt;item&gt;759&lt;/item&gt;&lt;item&gt;769&lt;/item&gt;&lt;item&gt;774&lt;/item&gt;&lt;item&gt;777&lt;/item&gt;&lt;item&gt;781&lt;/item&gt;&lt;item&gt;813&lt;/item&gt;&lt;item&gt;827&lt;/item&gt;&lt;item&gt;828&lt;/item&gt;&lt;item&gt;830&lt;/item&gt;&lt;item&gt;832&lt;/item&gt;&lt;item&gt;835&lt;/item&gt;&lt;item&gt;840&lt;/item&gt;&lt;item&gt;844&lt;/item&gt;&lt;item&gt;845&lt;/item&gt;&lt;item&gt;847&lt;/item&gt;&lt;item&gt;849&lt;/item&gt;&lt;item&gt;853&lt;/item&gt;&lt;item&gt;859&lt;/item&gt;&lt;item&gt;862&lt;/item&gt;&lt;item&gt;865&lt;/item&gt;&lt;item&gt;872&lt;/item&gt;&lt;item&gt;875&lt;/item&gt;&lt;item&gt;882&lt;/item&gt;&lt;item&gt;890&lt;/item&gt;&lt;item&gt;897&lt;/item&gt;&lt;item&gt;899&lt;/item&gt;&lt;item&gt;910&lt;/item&gt;&lt;item&gt;912&lt;/item&gt;&lt;item&gt;922&lt;/item&gt;&lt;item&gt;924&lt;/item&gt;&lt;item&gt;979&lt;/item&gt;&lt;item&gt;990&lt;/item&gt;&lt;item&gt;998&lt;/item&gt;&lt;item&gt;1010&lt;/item&gt;&lt;item&gt;1011&lt;/item&gt;&lt;item&gt;1014&lt;/item&gt;&lt;item&gt;1026&lt;/item&gt;&lt;item&gt;1032&lt;/item&gt;&lt;item&gt;1034&lt;/item&gt;&lt;item&gt;1044&lt;/item&gt;&lt;item&gt;1045&lt;/item&gt;&lt;item&gt;1046&lt;/item&gt;&lt;item&gt;1048&lt;/item&gt;&lt;item&gt;1051&lt;/item&gt;&lt;item&gt;1061&lt;/item&gt;&lt;item&gt;1062&lt;/item&gt;&lt;item&gt;1065&lt;/item&gt;&lt;item&gt;1067&lt;/item&gt;&lt;item&gt;1068&lt;/item&gt;&lt;item&gt;1071&lt;/item&gt;&lt;item&gt;1074&lt;/item&gt;&lt;item&gt;1075&lt;/item&gt;&lt;item&gt;1085&lt;/item&gt;&lt;item&gt;1087&lt;/item&gt;&lt;item&gt;1089&lt;/item&gt;&lt;item&gt;1093&lt;/item&gt;&lt;item&gt;1098&lt;/item&gt;&lt;item&gt;1106&lt;/item&gt;&lt;item&gt;1116&lt;/item&gt;&lt;item&gt;1119&lt;/item&gt;&lt;item&gt;1121&lt;/item&gt;&lt;item&gt;1145&lt;/item&gt;&lt;item&gt;1150&lt;/item&gt;&lt;item&gt;1155&lt;/item&gt;&lt;item&gt;1171&lt;/item&gt;&lt;item&gt;1181&lt;/item&gt;&lt;item&gt;1209&lt;/item&gt;&lt;item&gt;1212&lt;/item&gt;&lt;item&gt;1219&lt;/item&gt;&lt;item&gt;1238&lt;/item&gt;&lt;item&gt;1242&lt;/item&gt;&lt;item&gt;1246&lt;/item&gt;&lt;item&gt;1247&lt;/item&gt;&lt;item&gt;1252&lt;/item&gt;&lt;item&gt;1253&lt;/item&gt;&lt;item&gt;1258&lt;/item&gt;&lt;item&gt;1259&lt;/item&gt;&lt;item&gt;1267&lt;/item&gt;&lt;item&gt;1269&lt;/item&gt;&lt;item&gt;1270&lt;/item&gt;&lt;item&gt;1288&lt;/item&gt;&lt;item&gt;1292&lt;/item&gt;&lt;item&gt;1297&lt;/item&gt;&lt;item&gt;1300&lt;/item&gt;&lt;item&gt;1309&lt;/item&gt;&lt;item&gt;1314&lt;/item&gt;&lt;item&gt;1323&lt;/item&gt;&lt;item&gt;1325&lt;/item&gt;&lt;item&gt;1330&lt;/item&gt;&lt;/record-ids&gt;&lt;/item&gt;&lt;/Libraries&gt;"/>
  </w:docVars>
  <w:rsids>
    <w:rsidRoot w:val="00340427"/>
    <w:rsid w:val="00000759"/>
    <w:rsid w:val="00014F0D"/>
    <w:rsid w:val="00053A6B"/>
    <w:rsid w:val="0008225B"/>
    <w:rsid w:val="000C58FE"/>
    <w:rsid w:val="000D50CE"/>
    <w:rsid w:val="00103551"/>
    <w:rsid w:val="00120512"/>
    <w:rsid w:val="00127B5A"/>
    <w:rsid w:val="00170776"/>
    <w:rsid w:val="00175132"/>
    <w:rsid w:val="001776F8"/>
    <w:rsid w:val="00184A2A"/>
    <w:rsid w:val="00193719"/>
    <w:rsid w:val="001A6883"/>
    <w:rsid w:val="001A6FE9"/>
    <w:rsid w:val="001A7294"/>
    <w:rsid w:val="001B6B10"/>
    <w:rsid w:val="001C707A"/>
    <w:rsid w:val="001D3973"/>
    <w:rsid w:val="001E52C7"/>
    <w:rsid w:val="00215679"/>
    <w:rsid w:val="00226D1C"/>
    <w:rsid w:val="002422FD"/>
    <w:rsid w:val="002575F3"/>
    <w:rsid w:val="00257976"/>
    <w:rsid w:val="00266169"/>
    <w:rsid w:val="002847EB"/>
    <w:rsid w:val="00294A73"/>
    <w:rsid w:val="002B5630"/>
    <w:rsid w:val="002D1EF6"/>
    <w:rsid w:val="002F1E94"/>
    <w:rsid w:val="0030704E"/>
    <w:rsid w:val="00307B73"/>
    <w:rsid w:val="00330EED"/>
    <w:rsid w:val="00340427"/>
    <w:rsid w:val="00364000"/>
    <w:rsid w:val="00371604"/>
    <w:rsid w:val="00381D62"/>
    <w:rsid w:val="003910CE"/>
    <w:rsid w:val="003955FB"/>
    <w:rsid w:val="003A0109"/>
    <w:rsid w:val="003A5796"/>
    <w:rsid w:val="003C2922"/>
    <w:rsid w:val="003C3029"/>
    <w:rsid w:val="003C7970"/>
    <w:rsid w:val="003D3FD5"/>
    <w:rsid w:val="003F0CEB"/>
    <w:rsid w:val="003F705F"/>
    <w:rsid w:val="00402813"/>
    <w:rsid w:val="0040482C"/>
    <w:rsid w:val="004166F2"/>
    <w:rsid w:val="004400B6"/>
    <w:rsid w:val="00445C1A"/>
    <w:rsid w:val="00445FCA"/>
    <w:rsid w:val="00446C47"/>
    <w:rsid w:val="00471E00"/>
    <w:rsid w:val="004A0876"/>
    <w:rsid w:val="004A53E0"/>
    <w:rsid w:val="004A5F06"/>
    <w:rsid w:val="004A6D12"/>
    <w:rsid w:val="004B659D"/>
    <w:rsid w:val="004C17FB"/>
    <w:rsid w:val="004E3F43"/>
    <w:rsid w:val="00521ACA"/>
    <w:rsid w:val="005661A9"/>
    <w:rsid w:val="00567083"/>
    <w:rsid w:val="00572FF5"/>
    <w:rsid w:val="00592B37"/>
    <w:rsid w:val="005A53FC"/>
    <w:rsid w:val="005B1A1F"/>
    <w:rsid w:val="005B5BFC"/>
    <w:rsid w:val="005D135B"/>
    <w:rsid w:val="005D194F"/>
    <w:rsid w:val="005D59E4"/>
    <w:rsid w:val="005E3812"/>
    <w:rsid w:val="005F0FB1"/>
    <w:rsid w:val="00600A6B"/>
    <w:rsid w:val="00632E15"/>
    <w:rsid w:val="006455B2"/>
    <w:rsid w:val="0067632A"/>
    <w:rsid w:val="00677F7A"/>
    <w:rsid w:val="00681A6C"/>
    <w:rsid w:val="00685A80"/>
    <w:rsid w:val="00687B7B"/>
    <w:rsid w:val="006B4CD8"/>
    <w:rsid w:val="006B73F9"/>
    <w:rsid w:val="006D0B05"/>
    <w:rsid w:val="006E243A"/>
    <w:rsid w:val="006E6A71"/>
    <w:rsid w:val="00720AAB"/>
    <w:rsid w:val="00721CB0"/>
    <w:rsid w:val="007308EB"/>
    <w:rsid w:val="007726A1"/>
    <w:rsid w:val="00786FC1"/>
    <w:rsid w:val="00787748"/>
    <w:rsid w:val="00796E73"/>
    <w:rsid w:val="007A2E3F"/>
    <w:rsid w:val="007C7653"/>
    <w:rsid w:val="007E138D"/>
    <w:rsid w:val="007E4BF8"/>
    <w:rsid w:val="007E7F72"/>
    <w:rsid w:val="007F05B5"/>
    <w:rsid w:val="007F6B1D"/>
    <w:rsid w:val="00802882"/>
    <w:rsid w:val="00812134"/>
    <w:rsid w:val="008144CA"/>
    <w:rsid w:val="00822FA6"/>
    <w:rsid w:val="008309AA"/>
    <w:rsid w:val="008663C6"/>
    <w:rsid w:val="00882E8F"/>
    <w:rsid w:val="00897EF7"/>
    <w:rsid w:val="008A1495"/>
    <w:rsid w:val="008B1FD6"/>
    <w:rsid w:val="008B7628"/>
    <w:rsid w:val="008D211C"/>
    <w:rsid w:val="008E1F70"/>
    <w:rsid w:val="009104A0"/>
    <w:rsid w:val="00915708"/>
    <w:rsid w:val="00941099"/>
    <w:rsid w:val="00951FC4"/>
    <w:rsid w:val="00962660"/>
    <w:rsid w:val="00970B0E"/>
    <w:rsid w:val="00975B4F"/>
    <w:rsid w:val="00992C55"/>
    <w:rsid w:val="009E352B"/>
    <w:rsid w:val="00A07FC2"/>
    <w:rsid w:val="00A24669"/>
    <w:rsid w:val="00A3031C"/>
    <w:rsid w:val="00A457C2"/>
    <w:rsid w:val="00A51F48"/>
    <w:rsid w:val="00A63796"/>
    <w:rsid w:val="00A65988"/>
    <w:rsid w:val="00A770C5"/>
    <w:rsid w:val="00A81F1E"/>
    <w:rsid w:val="00A85235"/>
    <w:rsid w:val="00A90BDF"/>
    <w:rsid w:val="00A953F0"/>
    <w:rsid w:val="00AA1B35"/>
    <w:rsid w:val="00AD5BCA"/>
    <w:rsid w:val="00B03B5D"/>
    <w:rsid w:val="00B04160"/>
    <w:rsid w:val="00B11A7E"/>
    <w:rsid w:val="00B14F12"/>
    <w:rsid w:val="00B445F9"/>
    <w:rsid w:val="00B51936"/>
    <w:rsid w:val="00B63AAC"/>
    <w:rsid w:val="00B72C73"/>
    <w:rsid w:val="00B7754E"/>
    <w:rsid w:val="00BA7D67"/>
    <w:rsid w:val="00BB20F3"/>
    <w:rsid w:val="00BD0CB7"/>
    <w:rsid w:val="00BD509B"/>
    <w:rsid w:val="00BE0584"/>
    <w:rsid w:val="00C30F19"/>
    <w:rsid w:val="00C31212"/>
    <w:rsid w:val="00C31C54"/>
    <w:rsid w:val="00C32E12"/>
    <w:rsid w:val="00C416B0"/>
    <w:rsid w:val="00C6122A"/>
    <w:rsid w:val="00C62770"/>
    <w:rsid w:val="00C677A2"/>
    <w:rsid w:val="00C84744"/>
    <w:rsid w:val="00C86FC8"/>
    <w:rsid w:val="00CA72F5"/>
    <w:rsid w:val="00D00628"/>
    <w:rsid w:val="00D11050"/>
    <w:rsid w:val="00D2733C"/>
    <w:rsid w:val="00D34D06"/>
    <w:rsid w:val="00D433C8"/>
    <w:rsid w:val="00D4475C"/>
    <w:rsid w:val="00D61526"/>
    <w:rsid w:val="00D73F4E"/>
    <w:rsid w:val="00D84E7C"/>
    <w:rsid w:val="00DA2970"/>
    <w:rsid w:val="00DC3F5C"/>
    <w:rsid w:val="00DE38A7"/>
    <w:rsid w:val="00E10BF6"/>
    <w:rsid w:val="00E30DBA"/>
    <w:rsid w:val="00E33959"/>
    <w:rsid w:val="00E34B58"/>
    <w:rsid w:val="00E573EF"/>
    <w:rsid w:val="00E70F78"/>
    <w:rsid w:val="00E76F2A"/>
    <w:rsid w:val="00E823FF"/>
    <w:rsid w:val="00E84437"/>
    <w:rsid w:val="00E93AB7"/>
    <w:rsid w:val="00EB611A"/>
    <w:rsid w:val="00EC3FE5"/>
    <w:rsid w:val="00EE0BA5"/>
    <w:rsid w:val="00EF40AC"/>
    <w:rsid w:val="00EF6E01"/>
    <w:rsid w:val="00F042B5"/>
    <w:rsid w:val="00F12DA3"/>
    <w:rsid w:val="00F233BF"/>
    <w:rsid w:val="00F37674"/>
    <w:rsid w:val="00F67FA2"/>
    <w:rsid w:val="00F70E6A"/>
    <w:rsid w:val="00F93BB0"/>
    <w:rsid w:val="00F94575"/>
    <w:rsid w:val="00F972ED"/>
    <w:rsid w:val="00FA2C55"/>
    <w:rsid w:val="00FB52EA"/>
    <w:rsid w:val="00FC71FC"/>
    <w:rsid w:val="00FD65EB"/>
    <w:rsid w:val="00FF51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49144C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4042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34042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4E3F4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E3F43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4042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340427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EndNoteBibliographyTitle">
    <w:name w:val="EndNote Bibliography Title"/>
    <w:basedOn w:val="Normal"/>
    <w:rsid w:val="004E3F43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E3F43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49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62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34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85E8A2C-D3AA-2A48-ABF3-3FA46436A2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9</TotalTime>
  <Pages>17</Pages>
  <Words>37722</Words>
  <Characters>215022</Characters>
  <Application>Microsoft Macintosh Word</Application>
  <DocSecurity>0</DocSecurity>
  <Lines>1791</Lines>
  <Paragraphs>504</Paragraphs>
  <ScaleCrop>false</ScaleCrop>
  <Company>Washington State University</Company>
  <LinksUpToDate>false</LinksUpToDate>
  <CharactersWithSpaces>2522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lsey Reese</dc:creator>
  <cp:keywords/>
  <dc:description/>
  <cp:lastModifiedBy>Tim Kohler</cp:lastModifiedBy>
  <cp:revision>51</cp:revision>
  <dcterms:created xsi:type="dcterms:W3CDTF">2014-06-17T23:35:00Z</dcterms:created>
  <dcterms:modified xsi:type="dcterms:W3CDTF">2014-06-19T20:40:00Z</dcterms:modified>
</cp:coreProperties>
</file>